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7002724"/>
      <w:commentRangeStart w:id="1"/>
      <w:r w:rsidRPr="00E74719">
        <w:lastRenderedPageBreak/>
        <w:t>ABSTRACT</w:t>
      </w:r>
      <w:commentRangeEnd w:id="1"/>
      <w:r w:rsidR="000A585A">
        <w:rPr>
          <w:rStyle w:val="CommentReference"/>
          <w:b w:val="0"/>
        </w:rPr>
        <w:commentReference w:id="1"/>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7002725"/>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mbers, Dr. Gavino Puggioni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Gumulira, Vida Osei, </w:t>
      </w:r>
      <w:r>
        <w:rPr>
          <w:color w:val="333333"/>
        </w:rPr>
        <w:t>Erin Wampole</w:t>
      </w:r>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Juliana Masseloux</w:t>
      </w:r>
      <w:r w:rsidR="00C84908">
        <w:rPr>
          <w:color w:val="333333"/>
        </w:rPr>
        <w:t xml:space="preserve">, Sarah Holbrook, Katie Nickles, and Celeste Venolia.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Dr. Lianna Jarecki</w:t>
      </w:r>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7002726"/>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7002727"/>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7002728"/>
      <w:r w:rsidRPr="007D1B38">
        <w:lastRenderedPageBreak/>
        <w:t>TABLE OF CONTENTS</w:t>
      </w:r>
      <w:bookmarkEnd w:id="5"/>
    </w:p>
    <w:p w14:paraId="681B9A58" w14:textId="77777777" w:rsidR="006F5163"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7002724"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24 \h </w:instrText>
        </w:r>
        <w:r w:rsidR="006F5163">
          <w:rPr>
            <w:noProof/>
            <w:webHidden/>
          </w:rPr>
        </w:r>
        <w:r w:rsidR="006F5163">
          <w:rPr>
            <w:noProof/>
            <w:webHidden/>
          </w:rPr>
          <w:fldChar w:fldCharType="separate"/>
        </w:r>
        <w:r w:rsidR="006F5163">
          <w:rPr>
            <w:noProof/>
            <w:webHidden/>
          </w:rPr>
          <w:t>ii</w:t>
        </w:r>
        <w:r w:rsidR="006F5163">
          <w:rPr>
            <w:noProof/>
            <w:webHidden/>
          </w:rPr>
          <w:fldChar w:fldCharType="end"/>
        </w:r>
      </w:hyperlink>
    </w:p>
    <w:p w14:paraId="05FD05ED" w14:textId="77777777" w:rsidR="006F5163" w:rsidRDefault="00F268FF">
      <w:pPr>
        <w:pStyle w:val="TOC1"/>
        <w:tabs>
          <w:tab w:val="right" w:leader="dot" w:pos="8342"/>
        </w:tabs>
        <w:rPr>
          <w:rFonts w:asciiTheme="minorHAnsi" w:eastAsiaTheme="minorEastAsia" w:hAnsiTheme="minorHAnsi" w:cstheme="minorBidi"/>
          <w:noProof/>
          <w:sz w:val="22"/>
          <w:szCs w:val="22"/>
        </w:rPr>
      </w:pPr>
      <w:hyperlink w:anchor="_Toc27002725"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25 \h </w:instrText>
        </w:r>
        <w:r w:rsidR="006F5163">
          <w:rPr>
            <w:noProof/>
            <w:webHidden/>
          </w:rPr>
        </w:r>
        <w:r w:rsidR="006F5163">
          <w:rPr>
            <w:noProof/>
            <w:webHidden/>
          </w:rPr>
          <w:fldChar w:fldCharType="separate"/>
        </w:r>
        <w:r w:rsidR="006F5163">
          <w:rPr>
            <w:noProof/>
            <w:webHidden/>
          </w:rPr>
          <w:t>iii</w:t>
        </w:r>
        <w:r w:rsidR="006F5163">
          <w:rPr>
            <w:noProof/>
            <w:webHidden/>
          </w:rPr>
          <w:fldChar w:fldCharType="end"/>
        </w:r>
      </w:hyperlink>
    </w:p>
    <w:p w14:paraId="56D91469" w14:textId="77777777" w:rsidR="006F5163" w:rsidRDefault="00F268FF">
      <w:pPr>
        <w:pStyle w:val="TOC1"/>
        <w:tabs>
          <w:tab w:val="right" w:leader="dot" w:pos="8342"/>
        </w:tabs>
        <w:rPr>
          <w:rFonts w:asciiTheme="minorHAnsi" w:eastAsiaTheme="minorEastAsia" w:hAnsiTheme="minorHAnsi" w:cstheme="minorBidi"/>
          <w:noProof/>
          <w:sz w:val="22"/>
          <w:szCs w:val="22"/>
        </w:rPr>
      </w:pPr>
      <w:hyperlink w:anchor="_Toc27002726" w:history="1">
        <w:r w:rsidR="006F5163" w:rsidRPr="004B2904">
          <w:rPr>
            <w:rStyle w:val="Hyperlink"/>
            <w:rFonts w:eastAsia="Georgia"/>
            <w:noProof/>
          </w:rPr>
          <w:t>DEDICATION</w:t>
        </w:r>
        <w:r w:rsidR="006F5163">
          <w:rPr>
            <w:noProof/>
            <w:webHidden/>
          </w:rPr>
          <w:tab/>
        </w:r>
        <w:r w:rsidR="006F5163">
          <w:rPr>
            <w:noProof/>
            <w:webHidden/>
          </w:rPr>
          <w:fldChar w:fldCharType="begin"/>
        </w:r>
        <w:r w:rsidR="006F5163">
          <w:rPr>
            <w:noProof/>
            <w:webHidden/>
          </w:rPr>
          <w:instrText xml:space="preserve"> PAGEREF _Toc27002726 \h </w:instrText>
        </w:r>
        <w:r w:rsidR="006F5163">
          <w:rPr>
            <w:noProof/>
            <w:webHidden/>
          </w:rPr>
        </w:r>
        <w:r w:rsidR="006F5163">
          <w:rPr>
            <w:noProof/>
            <w:webHidden/>
          </w:rPr>
          <w:fldChar w:fldCharType="separate"/>
        </w:r>
        <w:r w:rsidR="006F5163">
          <w:rPr>
            <w:noProof/>
            <w:webHidden/>
          </w:rPr>
          <w:t>iv</w:t>
        </w:r>
        <w:r w:rsidR="006F5163">
          <w:rPr>
            <w:noProof/>
            <w:webHidden/>
          </w:rPr>
          <w:fldChar w:fldCharType="end"/>
        </w:r>
      </w:hyperlink>
    </w:p>
    <w:p w14:paraId="60F0ECA4" w14:textId="77777777" w:rsidR="006F5163" w:rsidRDefault="00F268FF">
      <w:pPr>
        <w:pStyle w:val="TOC1"/>
        <w:tabs>
          <w:tab w:val="right" w:leader="dot" w:pos="8342"/>
        </w:tabs>
        <w:rPr>
          <w:rFonts w:asciiTheme="minorHAnsi" w:eastAsiaTheme="minorEastAsia" w:hAnsiTheme="minorHAnsi" w:cstheme="minorBidi"/>
          <w:noProof/>
          <w:sz w:val="22"/>
          <w:szCs w:val="22"/>
        </w:rPr>
      </w:pPr>
      <w:hyperlink w:anchor="_Toc27002727" w:history="1">
        <w:r w:rsidR="006F5163" w:rsidRPr="004B2904">
          <w:rPr>
            <w:rStyle w:val="Hyperlink"/>
            <w:rFonts w:eastAsia="Georgia"/>
            <w:noProof/>
          </w:rPr>
          <w:t>PREFACE</w:t>
        </w:r>
        <w:r w:rsidR="006F5163">
          <w:rPr>
            <w:noProof/>
            <w:webHidden/>
          </w:rPr>
          <w:tab/>
        </w:r>
        <w:r w:rsidR="006F5163">
          <w:rPr>
            <w:noProof/>
            <w:webHidden/>
          </w:rPr>
          <w:fldChar w:fldCharType="begin"/>
        </w:r>
        <w:r w:rsidR="006F5163">
          <w:rPr>
            <w:noProof/>
            <w:webHidden/>
          </w:rPr>
          <w:instrText xml:space="preserve"> PAGEREF _Toc27002727 \h </w:instrText>
        </w:r>
        <w:r w:rsidR="006F5163">
          <w:rPr>
            <w:noProof/>
            <w:webHidden/>
          </w:rPr>
        </w:r>
        <w:r w:rsidR="006F5163">
          <w:rPr>
            <w:noProof/>
            <w:webHidden/>
          </w:rPr>
          <w:fldChar w:fldCharType="separate"/>
        </w:r>
        <w:r w:rsidR="006F5163">
          <w:rPr>
            <w:noProof/>
            <w:webHidden/>
          </w:rPr>
          <w:t>v</w:t>
        </w:r>
        <w:r w:rsidR="006F5163">
          <w:rPr>
            <w:noProof/>
            <w:webHidden/>
          </w:rPr>
          <w:fldChar w:fldCharType="end"/>
        </w:r>
      </w:hyperlink>
    </w:p>
    <w:p w14:paraId="15B32A05" w14:textId="77777777" w:rsidR="006F5163" w:rsidRDefault="00F268FF">
      <w:pPr>
        <w:pStyle w:val="TOC1"/>
        <w:tabs>
          <w:tab w:val="right" w:leader="dot" w:pos="8342"/>
        </w:tabs>
        <w:rPr>
          <w:rFonts w:asciiTheme="minorHAnsi" w:eastAsiaTheme="minorEastAsia" w:hAnsiTheme="minorHAnsi" w:cstheme="minorBidi"/>
          <w:noProof/>
          <w:sz w:val="22"/>
          <w:szCs w:val="22"/>
        </w:rPr>
      </w:pPr>
      <w:hyperlink w:anchor="_Toc27002728" w:history="1">
        <w:r w:rsidR="006F5163" w:rsidRPr="004B2904">
          <w:rPr>
            <w:rStyle w:val="Hyperlink"/>
            <w:rFonts w:eastAsia="Georgia"/>
            <w:noProof/>
          </w:rPr>
          <w:t>TABLE OF CONTENTS</w:t>
        </w:r>
        <w:r w:rsidR="006F5163">
          <w:rPr>
            <w:noProof/>
            <w:webHidden/>
          </w:rPr>
          <w:tab/>
        </w:r>
        <w:r w:rsidR="006F5163">
          <w:rPr>
            <w:noProof/>
            <w:webHidden/>
          </w:rPr>
          <w:fldChar w:fldCharType="begin"/>
        </w:r>
        <w:r w:rsidR="006F5163">
          <w:rPr>
            <w:noProof/>
            <w:webHidden/>
          </w:rPr>
          <w:instrText xml:space="preserve"> PAGEREF _Toc27002728 \h </w:instrText>
        </w:r>
        <w:r w:rsidR="006F5163">
          <w:rPr>
            <w:noProof/>
            <w:webHidden/>
          </w:rPr>
        </w:r>
        <w:r w:rsidR="006F5163">
          <w:rPr>
            <w:noProof/>
            <w:webHidden/>
          </w:rPr>
          <w:fldChar w:fldCharType="separate"/>
        </w:r>
        <w:r w:rsidR="006F5163">
          <w:rPr>
            <w:noProof/>
            <w:webHidden/>
          </w:rPr>
          <w:t>vi</w:t>
        </w:r>
        <w:r w:rsidR="006F5163">
          <w:rPr>
            <w:noProof/>
            <w:webHidden/>
          </w:rPr>
          <w:fldChar w:fldCharType="end"/>
        </w:r>
      </w:hyperlink>
    </w:p>
    <w:p w14:paraId="155FBE83" w14:textId="77777777" w:rsidR="006F5163" w:rsidRDefault="00F268FF">
      <w:pPr>
        <w:pStyle w:val="TOC1"/>
        <w:tabs>
          <w:tab w:val="right" w:leader="dot" w:pos="8342"/>
        </w:tabs>
        <w:rPr>
          <w:rFonts w:asciiTheme="minorHAnsi" w:eastAsiaTheme="minorEastAsia" w:hAnsiTheme="minorHAnsi" w:cstheme="minorBidi"/>
          <w:noProof/>
          <w:sz w:val="22"/>
          <w:szCs w:val="22"/>
        </w:rPr>
      </w:pPr>
      <w:hyperlink w:anchor="_Toc27002729" w:history="1">
        <w:r w:rsidR="006F5163" w:rsidRPr="004B2904">
          <w:rPr>
            <w:rStyle w:val="Hyperlink"/>
            <w:rFonts w:eastAsia="Georgia"/>
            <w:noProof/>
          </w:rPr>
          <w:t>LIST OF TABLES</w:t>
        </w:r>
        <w:r w:rsidR="006F5163">
          <w:rPr>
            <w:noProof/>
            <w:webHidden/>
          </w:rPr>
          <w:tab/>
        </w:r>
        <w:r w:rsidR="006F5163">
          <w:rPr>
            <w:noProof/>
            <w:webHidden/>
          </w:rPr>
          <w:fldChar w:fldCharType="begin"/>
        </w:r>
        <w:r w:rsidR="006F5163">
          <w:rPr>
            <w:noProof/>
            <w:webHidden/>
          </w:rPr>
          <w:instrText xml:space="preserve"> PAGEREF _Toc27002729 \h </w:instrText>
        </w:r>
        <w:r w:rsidR="006F5163">
          <w:rPr>
            <w:noProof/>
            <w:webHidden/>
          </w:rPr>
        </w:r>
        <w:r w:rsidR="006F5163">
          <w:rPr>
            <w:noProof/>
            <w:webHidden/>
          </w:rPr>
          <w:fldChar w:fldCharType="separate"/>
        </w:r>
        <w:r w:rsidR="006F5163">
          <w:rPr>
            <w:noProof/>
            <w:webHidden/>
          </w:rPr>
          <w:t>vii</w:t>
        </w:r>
        <w:r w:rsidR="006F5163">
          <w:rPr>
            <w:noProof/>
            <w:webHidden/>
          </w:rPr>
          <w:fldChar w:fldCharType="end"/>
        </w:r>
      </w:hyperlink>
    </w:p>
    <w:p w14:paraId="151C6004" w14:textId="77777777" w:rsidR="006F5163" w:rsidRDefault="00F268FF">
      <w:pPr>
        <w:pStyle w:val="TOC1"/>
        <w:tabs>
          <w:tab w:val="right" w:leader="dot" w:pos="8342"/>
        </w:tabs>
        <w:rPr>
          <w:rFonts w:asciiTheme="minorHAnsi" w:eastAsiaTheme="minorEastAsia" w:hAnsiTheme="minorHAnsi" w:cstheme="minorBidi"/>
          <w:noProof/>
          <w:sz w:val="22"/>
          <w:szCs w:val="22"/>
        </w:rPr>
      </w:pPr>
      <w:hyperlink w:anchor="_Toc27002730" w:history="1">
        <w:r w:rsidR="006F5163" w:rsidRPr="004B2904">
          <w:rPr>
            <w:rStyle w:val="Hyperlink"/>
            <w:rFonts w:eastAsia="Georgia"/>
            <w:noProof/>
          </w:rPr>
          <w:t>LIST OF FIGURES</w:t>
        </w:r>
        <w:r w:rsidR="006F5163">
          <w:rPr>
            <w:noProof/>
            <w:webHidden/>
          </w:rPr>
          <w:tab/>
        </w:r>
        <w:r w:rsidR="006F5163">
          <w:rPr>
            <w:noProof/>
            <w:webHidden/>
          </w:rPr>
          <w:fldChar w:fldCharType="begin"/>
        </w:r>
        <w:r w:rsidR="006F5163">
          <w:rPr>
            <w:noProof/>
            <w:webHidden/>
          </w:rPr>
          <w:instrText xml:space="preserve"> PAGEREF _Toc27002730 \h </w:instrText>
        </w:r>
        <w:r w:rsidR="006F5163">
          <w:rPr>
            <w:noProof/>
            <w:webHidden/>
          </w:rPr>
        </w:r>
        <w:r w:rsidR="006F5163">
          <w:rPr>
            <w:noProof/>
            <w:webHidden/>
          </w:rPr>
          <w:fldChar w:fldCharType="separate"/>
        </w:r>
        <w:r w:rsidR="006F5163">
          <w:rPr>
            <w:noProof/>
            <w:webHidden/>
          </w:rPr>
          <w:t>ix</w:t>
        </w:r>
        <w:r w:rsidR="006F5163">
          <w:rPr>
            <w:noProof/>
            <w:webHidden/>
          </w:rPr>
          <w:fldChar w:fldCharType="end"/>
        </w:r>
      </w:hyperlink>
    </w:p>
    <w:p w14:paraId="7C9C244F" w14:textId="77777777" w:rsidR="006F5163" w:rsidRDefault="00F268FF">
      <w:pPr>
        <w:pStyle w:val="TOC1"/>
        <w:tabs>
          <w:tab w:val="right" w:leader="dot" w:pos="8342"/>
        </w:tabs>
        <w:rPr>
          <w:rFonts w:asciiTheme="minorHAnsi" w:eastAsiaTheme="minorEastAsia" w:hAnsiTheme="minorHAnsi" w:cstheme="minorBidi"/>
          <w:noProof/>
          <w:sz w:val="22"/>
          <w:szCs w:val="22"/>
        </w:rPr>
      </w:pPr>
      <w:hyperlink w:anchor="_Toc27002731" w:history="1">
        <w:r w:rsidR="006F5163" w:rsidRPr="004B2904">
          <w:rPr>
            <w:rStyle w:val="Hyperlink"/>
            <w:rFonts w:eastAsia="Georgia"/>
            <w:noProof/>
          </w:rPr>
          <w:t>LIST OF APPENDICES</w:t>
        </w:r>
        <w:r w:rsidR="006F5163">
          <w:rPr>
            <w:noProof/>
            <w:webHidden/>
          </w:rPr>
          <w:tab/>
        </w:r>
        <w:r w:rsidR="006F5163">
          <w:rPr>
            <w:noProof/>
            <w:webHidden/>
          </w:rPr>
          <w:fldChar w:fldCharType="begin"/>
        </w:r>
        <w:r w:rsidR="006F5163">
          <w:rPr>
            <w:noProof/>
            <w:webHidden/>
          </w:rPr>
          <w:instrText xml:space="preserve"> PAGEREF _Toc27002731 \h </w:instrText>
        </w:r>
        <w:r w:rsidR="006F5163">
          <w:rPr>
            <w:noProof/>
            <w:webHidden/>
          </w:rPr>
        </w:r>
        <w:r w:rsidR="006F5163">
          <w:rPr>
            <w:noProof/>
            <w:webHidden/>
          </w:rPr>
          <w:fldChar w:fldCharType="separate"/>
        </w:r>
        <w:r w:rsidR="006F5163">
          <w:rPr>
            <w:noProof/>
            <w:webHidden/>
          </w:rPr>
          <w:t>x</w:t>
        </w:r>
        <w:r w:rsidR="006F5163">
          <w:rPr>
            <w:noProof/>
            <w:webHidden/>
          </w:rPr>
          <w:fldChar w:fldCharType="end"/>
        </w:r>
      </w:hyperlink>
    </w:p>
    <w:p w14:paraId="0D29E702" w14:textId="77777777" w:rsidR="006F5163" w:rsidRDefault="00F268FF">
      <w:pPr>
        <w:pStyle w:val="TOC1"/>
        <w:tabs>
          <w:tab w:val="right" w:leader="dot" w:pos="8342"/>
        </w:tabs>
        <w:rPr>
          <w:rFonts w:asciiTheme="minorHAnsi" w:eastAsiaTheme="minorEastAsia" w:hAnsiTheme="minorHAnsi" w:cstheme="minorBidi"/>
          <w:noProof/>
          <w:sz w:val="22"/>
          <w:szCs w:val="22"/>
        </w:rPr>
      </w:pPr>
      <w:hyperlink w:anchor="_Toc27002732" w:history="1">
        <w:r w:rsidR="006F5163" w:rsidRPr="004B2904">
          <w:rPr>
            <w:rStyle w:val="Hyperlink"/>
            <w:rFonts w:eastAsia="Georgia"/>
            <w:noProof/>
          </w:rPr>
          <w:t>CHAPTER 1</w:t>
        </w:r>
        <w:r w:rsidR="006F5163">
          <w:rPr>
            <w:noProof/>
            <w:webHidden/>
          </w:rPr>
          <w:tab/>
        </w:r>
        <w:r w:rsidR="006F5163">
          <w:rPr>
            <w:noProof/>
            <w:webHidden/>
          </w:rPr>
          <w:fldChar w:fldCharType="begin"/>
        </w:r>
        <w:r w:rsidR="006F5163">
          <w:rPr>
            <w:noProof/>
            <w:webHidden/>
          </w:rPr>
          <w:instrText xml:space="preserve"> PAGEREF _Toc27002732 \h </w:instrText>
        </w:r>
        <w:r w:rsidR="006F5163">
          <w:rPr>
            <w:noProof/>
            <w:webHidden/>
          </w:rPr>
        </w:r>
        <w:r w:rsidR="006F5163">
          <w:rPr>
            <w:noProof/>
            <w:webHidden/>
          </w:rPr>
          <w:fldChar w:fldCharType="separate"/>
        </w:r>
        <w:r w:rsidR="006F5163">
          <w:rPr>
            <w:noProof/>
            <w:webHidden/>
          </w:rPr>
          <w:t>1</w:t>
        </w:r>
        <w:r w:rsidR="006F5163">
          <w:rPr>
            <w:noProof/>
            <w:webHidden/>
          </w:rPr>
          <w:fldChar w:fldCharType="end"/>
        </w:r>
      </w:hyperlink>
    </w:p>
    <w:p w14:paraId="1B8FF864" w14:textId="77777777" w:rsidR="006F5163" w:rsidRDefault="00F268FF">
      <w:pPr>
        <w:pStyle w:val="TOC2"/>
        <w:tabs>
          <w:tab w:val="right" w:leader="dot" w:pos="8342"/>
        </w:tabs>
        <w:rPr>
          <w:rFonts w:asciiTheme="minorHAnsi" w:eastAsiaTheme="minorEastAsia" w:hAnsiTheme="minorHAnsi" w:cstheme="minorBidi"/>
          <w:noProof/>
          <w:sz w:val="22"/>
          <w:szCs w:val="22"/>
        </w:rPr>
      </w:pPr>
      <w:hyperlink w:anchor="_Toc27002733" w:history="1">
        <w:r w:rsidR="006F5163" w:rsidRPr="004B2904">
          <w:rPr>
            <w:rStyle w:val="Hyperlink"/>
            <w:rFonts w:eastAsia="Georgia"/>
            <w:noProof/>
          </w:rPr>
          <w:t>Abstract</w:t>
        </w:r>
        <w:r w:rsidR="006F5163">
          <w:rPr>
            <w:noProof/>
            <w:webHidden/>
          </w:rPr>
          <w:tab/>
        </w:r>
        <w:r w:rsidR="006F5163">
          <w:rPr>
            <w:noProof/>
            <w:webHidden/>
          </w:rPr>
          <w:fldChar w:fldCharType="begin"/>
        </w:r>
        <w:r w:rsidR="006F5163">
          <w:rPr>
            <w:noProof/>
            <w:webHidden/>
          </w:rPr>
          <w:instrText xml:space="preserve"> PAGEREF _Toc27002733 \h </w:instrText>
        </w:r>
        <w:r w:rsidR="006F5163">
          <w:rPr>
            <w:noProof/>
            <w:webHidden/>
          </w:rPr>
        </w:r>
        <w:r w:rsidR="006F5163">
          <w:rPr>
            <w:noProof/>
            <w:webHidden/>
          </w:rPr>
          <w:fldChar w:fldCharType="separate"/>
        </w:r>
        <w:r w:rsidR="006F5163">
          <w:rPr>
            <w:noProof/>
            <w:webHidden/>
          </w:rPr>
          <w:t>2</w:t>
        </w:r>
        <w:r w:rsidR="006F5163">
          <w:rPr>
            <w:noProof/>
            <w:webHidden/>
          </w:rPr>
          <w:fldChar w:fldCharType="end"/>
        </w:r>
      </w:hyperlink>
    </w:p>
    <w:p w14:paraId="7D38E4CC" w14:textId="77777777" w:rsidR="006F5163" w:rsidRDefault="00F268FF">
      <w:pPr>
        <w:pStyle w:val="TOC2"/>
        <w:tabs>
          <w:tab w:val="right" w:leader="dot" w:pos="8342"/>
        </w:tabs>
        <w:rPr>
          <w:rFonts w:asciiTheme="minorHAnsi" w:eastAsiaTheme="minorEastAsia" w:hAnsiTheme="minorHAnsi" w:cstheme="minorBidi"/>
          <w:noProof/>
          <w:sz w:val="22"/>
          <w:szCs w:val="22"/>
        </w:rPr>
      </w:pPr>
      <w:hyperlink w:anchor="_Toc27002734" w:history="1">
        <w:r w:rsidR="006F5163" w:rsidRPr="004B2904">
          <w:rPr>
            <w:rStyle w:val="Hyperlink"/>
            <w:rFonts w:eastAsia="Georgia"/>
            <w:noProof/>
          </w:rPr>
          <w:t>Introduction</w:t>
        </w:r>
        <w:r w:rsidR="006F5163">
          <w:rPr>
            <w:noProof/>
            <w:webHidden/>
          </w:rPr>
          <w:tab/>
        </w:r>
        <w:r w:rsidR="006F5163">
          <w:rPr>
            <w:noProof/>
            <w:webHidden/>
          </w:rPr>
          <w:fldChar w:fldCharType="begin"/>
        </w:r>
        <w:r w:rsidR="006F5163">
          <w:rPr>
            <w:noProof/>
            <w:webHidden/>
          </w:rPr>
          <w:instrText xml:space="preserve"> PAGEREF _Toc27002734 \h </w:instrText>
        </w:r>
        <w:r w:rsidR="006F5163">
          <w:rPr>
            <w:noProof/>
            <w:webHidden/>
          </w:rPr>
        </w:r>
        <w:r w:rsidR="006F5163">
          <w:rPr>
            <w:noProof/>
            <w:webHidden/>
          </w:rPr>
          <w:fldChar w:fldCharType="separate"/>
        </w:r>
        <w:r w:rsidR="006F5163">
          <w:rPr>
            <w:noProof/>
            <w:webHidden/>
          </w:rPr>
          <w:t>3</w:t>
        </w:r>
        <w:r w:rsidR="006F5163">
          <w:rPr>
            <w:noProof/>
            <w:webHidden/>
          </w:rPr>
          <w:fldChar w:fldCharType="end"/>
        </w:r>
      </w:hyperlink>
    </w:p>
    <w:p w14:paraId="0AAE6976" w14:textId="77777777" w:rsidR="006F5163" w:rsidRDefault="00F268FF">
      <w:pPr>
        <w:pStyle w:val="TOC2"/>
        <w:tabs>
          <w:tab w:val="right" w:leader="dot" w:pos="8342"/>
        </w:tabs>
        <w:rPr>
          <w:rFonts w:asciiTheme="minorHAnsi" w:eastAsiaTheme="minorEastAsia" w:hAnsiTheme="minorHAnsi" w:cstheme="minorBidi"/>
          <w:noProof/>
          <w:sz w:val="22"/>
          <w:szCs w:val="22"/>
        </w:rPr>
      </w:pPr>
      <w:hyperlink w:anchor="_Toc27002735" w:history="1">
        <w:r w:rsidR="006F5163" w:rsidRPr="004B2904">
          <w:rPr>
            <w:rStyle w:val="Hyperlink"/>
            <w:rFonts w:eastAsia="Georgia"/>
            <w:noProof/>
          </w:rPr>
          <w:t>Material and Methods</w:t>
        </w:r>
        <w:r w:rsidR="006F5163">
          <w:rPr>
            <w:noProof/>
            <w:webHidden/>
          </w:rPr>
          <w:tab/>
        </w:r>
        <w:r w:rsidR="006F5163">
          <w:rPr>
            <w:noProof/>
            <w:webHidden/>
          </w:rPr>
          <w:fldChar w:fldCharType="begin"/>
        </w:r>
        <w:r w:rsidR="006F5163">
          <w:rPr>
            <w:noProof/>
            <w:webHidden/>
          </w:rPr>
          <w:instrText xml:space="preserve"> PAGEREF _Toc27002735 \h </w:instrText>
        </w:r>
        <w:r w:rsidR="006F5163">
          <w:rPr>
            <w:noProof/>
            <w:webHidden/>
          </w:rPr>
        </w:r>
        <w:r w:rsidR="006F5163">
          <w:rPr>
            <w:noProof/>
            <w:webHidden/>
          </w:rPr>
          <w:fldChar w:fldCharType="separate"/>
        </w:r>
        <w:r w:rsidR="006F5163">
          <w:rPr>
            <w:noProof/>
            <w:webHidden/>
          </w:rPr>
          <w:t>8</w:t>
        </w:r>
        <w:r w:rsidR="006F5163">
          <w:rPr>
            <w:noProof/>
            <w:webHidden/>
          </w:rPr>
          <w:fldChar w:fldCharType="end"/>
        </w:r>
      </w:hyperlink>
    </w:p>
    <w:p w14:paraId="60109760" w14:textId="77777777" w:rsidR="006F5163" w:rsidRDefault="00F268FF">
      <w:pPr>
        <w:pStyle w:val="TOC2"/>
        <w:tabs>
          <w:tab w:val="right" w:leader="dot" w:pos="8342"/>
        </w:tabs>
        <w:rPr>
          <w:rFonts w:asciiTheme="minorHAnsi" w:eastAsiaTheme="minorEastAsia" w:hAnsiTheme="minorHAnsi" w:cstheme="minorBidi"/>
          <w:noProof/>
          <w:sz w:val="22"/>
          <w:szCs w:val="22"/>
        </w:rPr>
      </w:pPr>
      <w:hyperlink w:anchor="_Toc27002736" w:history="1">
        <w:r w:rsidR="006F5163" w:rsidRPr="004B2904">
          <w:rPr>
            <w:rStyle w:val="Hyperlink"/>
            <w:rFonts w:eastAsia="Georgia"/>
            <w:noProof/>
          </w:rPr>
          <w:t>Results</w:t>
        </w:r>
        <w:r w:rsidR="006F5163">
          <w:rPr>
            <w:noProof/>
            <w:webHidden/>
          </w:rPr>
          <w:tab/>
        </w:r>
        <w:r w:rsidR="006F5163">
          <w:rPr>
            <w:noProof/>
            <w:webHidden/>
          </w:rPr>
          <w:fldChar w:fldCharType="begin"/>
        </w:r>
        <w:r w:rsidR="006F5163">
          <w:rPr>
            <w:noProof/>
            <w:webHidden/>
          </w:rPr>
          <w:instrText xml:space="preserve"> PAGEREF _Toc27002736 \h </w:instrText>
        </w:r>
        <w:r w:rsidR="006F5163">
          <w:rPr>
            <w:noProof/>
            <w:webHidden/>
          </w:rPr>
        </w:r>
        <w:r w:rsidR="006F5163">
          <w:rPr>
            <w:noProof/>
            <w:webHidden/>
          </w:rPr>
          <w:fldChar w:fldCharType="separate"/>
        </w:r>
        <w:r w:rsidR="006F5163">
          <w:rPr>
            <w:noProof/>
            <w:webHidden/>
          </w:rPr>
          <w:t>14</w:t>
        </w:r>
        <w:r w:rsidR="006F5163">
          <w:rPr>
            <w:noProof/>
            <w:webHidden/>
          </w:rPr>
          <w:fldChar w:fldCharType="end"/>
        </w:r>
      </w:hyperlink>
    </w:p>
    <w:p w14:paraId="778C30F6" w14:textId="77777777" w:rsidR="006F5163" w:rsidRDefault="00F268FF">
      <w:pPr>
        <w:pStyle w:val="TOC2"/>
        <w:tabs>
          <w:tab w:val="right" w:leader="dot" w:pos="8342"/>
        </w:tabs>
        <w:rPr>
          <w:rFonts w:asciiTheme="minorHAnsi" w:eastAsiaTheme="minorEastAsia" w:hAnsiTheme="minorHAnsi" w:cstheme="minorBidi"/>
          <w:noProof/>
          <w:sz w:val="22"/>
          <w:szCs w:val="22"/>
        </w:rPr>
      </w:pPr>
      <w:hyperlink w:anchor="_Toc27002737" w:history="1">
        <w:r w:rsidR="006F5163" w:rsidRPr="004B2904">
          <w:rPr>
            <w:rStyle w:val="Hyperlink"/>
            <w:rFonts w:eastAsia="Georgia"/>
            <w:noProof/>
          </w:rPr>
          <w:t>Discussion</w:t>
        </w:r>
        <w:r w:rsidR="006F5163">
          <w:rPr>
            <w:noProof/>
            <w:webHidden/>
          </w:rPr>
          <w:tab/>
        </w:r>
        <w:r w:rsidR="006F5163">
          <w:rPr>
            <w:noProof/>
            <w:webHidden/>
          </w:rPr>
          <w:fldChar w:fldCharType="begin"/>
        </w:r>
        <w:r w:rsidR="006F5163">
          <w:rPr>
            <w:noProof/>
            <w:webHidden/>
          </w:rPr>
          <w:instrText xml:space="preserve"> PAGEREF _Toc27002737 \h </w:instrText>
        </w:r>
        <w:r w:rsidR="006F5163">
          <w:rPr>
            <w:noProof/>
            <w:webHidden/>
          </w:rPr>
        </w:r>
        <w:r w:rsidR="006F5163">
          <w:rPr>
            <w:noProof/>
            <w:webHidden/>
          </w:rPr>
          <w:fldChar w:fldCharType="separate"/>
        </w:r>
        <w:r w:rsidR="006F5163">
          <w:rPr>
            <w:noProof/>
            <w:webHidden/>
          </w:rPr>
          <w:t>19</w:t>
        </w:r>
        <w:r w:rsidR="006F5163">
          <w:rPr>
            <w:noProof/>
            <w:webHidden/>
          </w:rPr>
          <w:fldChar w:fldCharType="end"/>
        </w:r>
      </w:hyperlink>
    </w:p>
    <w:p w14:paraId="583F4D91" w14:textId="77777777" w:rsidR="006F5163" w:rsidRDefault="00F268FF">
      <w:pPr>
        <w:pStyle w:val="TOC2"/>
        <w:tabs>
          <w:tab w:val="right" w:leader="dot" w:pos="8342"/>
        </w:tabs>
        <w:rPr>
          <w:rFonts w:asciiTheme="minorHAnsi" w:eastAsiaTheme="minorEastAsia" w:hAnsiTheme="minorHAnsi" w:cstheme="minorBidi"/>
          <w:noProof/>
          <w:sz w:val="22"/>
          <w:szCs w:val="22"/>
        </w:rPr>
      </w:pPr>
      <w:hyperlink w:anchor="_Toc27002738" w:history="1">
        <w:r w:rsidR="006F5163" w:rsidRPr="004B2904">
          <w:rPr>
            <w:rStyle w:val="Hyperlink"/>
            <w:rFonts w:eastAsia="Georgia"/>
            <w:noProof/>
          </w:rPr>
          <w:t>Acknowledgements</w:t>
        </w:r>
        <w:r w:rsidR="006F5163">
          <w:rPr>
            <w:noProof/>
            <w:webHidden/>
          </w:rPr>
          <w:tab/>
        </w:r>
        <w:r w:rsidR="006F5163">
          <w:rPr>
            <w:noProof/>
            <w:webHidden/>
          </w:rPr>
          <w:fldChar w:fldCharType="begin"/>
        </w:r>
        <w:r w:rsidR="006F5163">
          <w:rPr>
            <w:noProof/>
            <w:webHidden/>
          </w:rPr>
          <w:instrText xml:space="preserve"> PAGEREF _Toc27002738 \h </w:instrText>
        </w:r>
        <w:r w:rsidR="006F5163">
          <w:rPr>
            <w:noProof/>
            <w:webHidden/>
          </w:rPr>
        </w:r>
        <w:r w:rsidR="006F5163">
          <w:rPr>
            <w:noProof/>
            <w:webHidden/>
          </w:rPr>
          <w:fldChar w:fldCharType="separate"/>
        </w:r>
        <w:r w:rsidR="006F5163">
          <w:rPr>
            <w:noProof/>
            <w:webHidden/>
          </w:rPr>
          <w:t>24</w:t>
        </w:r>
        <w:r w:rsidR="006F5163">
          <w:rPr>
            <w:noProof/>
            <w:webHidden/>
          </w:rPr>
          <w:fldChar w:fldCharType="end"/>
        </w:r>
      </w:hyperlink>
    </w:p>
    <w:p w14:paraId="0F8FABCA" w14:textId="77777777" w:rsidR="006F5163" w:rsidRDefault="00F268FF">
      <w:pPr>
        <w:pStyle w:val="TOC2"/>
        <w:tabs>
          <w:tab w:val="right" w:leader="dot" w:pos="8342"/>
        </w:tabs>
        <w:rPr>
          <w:rFonts w:asciiTheme="minorHAnsi" w:eastAsiaTheme="minorEastAsia" w:hAnsiTheme="minorHAnsi" w:cstheme="minorBidi"/>
          <w:noProof/>
          <w:sz w:val="22"/>
          <w:szCs w:val="22"/>
        </w:rPr>
      </w:pPr>
      <w:hyperlink w:anchor="_Toc27002739" w:history="1">
        <w:r w:rsidR="006F5163" w:rsidRPr="004B2904">
          <w:rPr>
            <w:rStyle w:val="Hyperlink"/>
            <w:rFonts w:eastAsia="Georgia"/>
            <w:noProof/>
          </w:rPr>
          <w:t>Literature Cited</w:t>
        </w:r>
        <w:r w:rsidR="006F5163">
          <w:rPr>
            <w:noProof/>
            <w:webHidden/>
          </w:rPr>
          <w:tab/>
        </w:r>
        <w:r w:rsidR="006F5163">
          <w:rPr>
            <w:noProof/>
            <w:webHidden/>
          </w:rPr>
          <w:fldChar w:fldCharType="begin"/>
        </w:r>
        <w:r w:rsidR="006F5163">
          <w:rPr>
            <w:noProof/>
            <w:webHidden/>
          </w:rPr>
          <w:instrText xml:space="preserve"> PAGEREF _Toc27002739 \h </w:instrText>
        </w:r>
        <w:r w:rsidR="006F5163">
          <w:rPr>
            <w:noProof/>
            <w:webHidden/>
          </w:rPr>
        </w:r>
        <w:r w:rsidR="006F5163">
          <w:rPr>
            <w:noProof/>
            <w:webHidden/>
          </w:rPr>
          <w:fldChar w:fldCharType="separate"/>
        </w:r>
        <w:r w:rsidR="006F5163">
          <w:rPr>
            <w:noProof/>
            <w:webHidden/>
          </w:rPr>
          <w:t>25</w:t>
        </w:r>
        <w:r w:rsidR="006F5163">
          <w:rPr>
            <w:noProof/>
            <w:webHidden/>
          </w:rPr>
          <w:fldChar w:fldCharType="end"/>
        </w:r>
      </w:hyperlink>
    </w:p>
    <w:p w14:paraId="15BE1E61" w14:textId="77777777" w:rsidR="006F5163" w:rsidRDefault="00F268FF">
      <w:pPr>
        <w:pStyle w:val="TOC2"/>
        <w:tabs>
          <w:tab w:val="right" w:leader="dot" w:pos="8342"/>
        </w:tabs>
        <w:rPr>
          <w:rFonts w:asciiTheme="minorHAnsi" w:eastAsiaTheme="minorEastAsia" w:hAnsiTheme="minorHAnsi" w:cstheme="minorBidi"/>
          <w:noProof/>
          <w:sz w:val="22"/>
          <w:szCs w:val="22"/>
        </w:rPr>
      </w:pPr>
      <w:hyperlink w:anchor="_Toc27002740" w:history="1">
        <w:r w:rsidR="006F5163" w:rsidRPr="004B2904">
          <w:rPr>
            <w:rStyle w:val="Hyperlink"/>
            <w:rFonts w:eastAsia="Georgia"/>
            <w:noProof/>
          </w:rPr>
          <w:t>Tables</w:t>
        </w:r>
        <w:r w:rsidR="006F5163">
          <w:rPr>
            <w:noProof/>
            <w:webHidden/>
          </w:rPr>
          <w:tab/>
        </w:r>
        <w:r w:rsidR="006F5163">
          <w:rPr>
            <w:noProof/>
            <w:webHidden/>
          </w:rPr>
          <w:fldChar w:fldCharType="begin"/>
        </w:r>
        <w:r w:rsidR="006F5163">
          <w:rPr>
            <w:noProof/>
            <w:webHidden/>
          </w:rPr>
          <w:instrText xml:space="preserve"> PAGEREF _Toc27002740 \h </w:instrText>
        </w:r>
        <w:r w:rsidR="006F5163">
          <w:rPr>
            <w:noProof/>
            <w:webHidden/>
          </w:rPr>
        </w:r>
        <w:r w:rsidR="006F5163">
          <w:rPr>
            <w:noProof/>
            <w:webHidden/>
          </w:rPr>
          <w:fldChar w:fldCharType="separate"/>
        </w:r>
        <w:r w:rsidR="006F5163">
          <w:rPr>
            <w:noProof/>
            <w:webHidden/>
          </w:rPr>
          <w:t>35</w:t>
        </w:r>
        <w:r w:rsidR="006F5163">
          <w:rPr>
            <w:noProof/>
            <w:webHidden/>
          </w:rPr>
          <w:fldChar w:fldCharType="end"/>
        </w:r>
      </w:hyperlink>
    </w:p>
    <w:p w14:paraId="39A03958" w14:textId="77777777" w:rsidR="006F5163" w:rsidRDefault="00F268FF">
      <w:pPr>
        <w:pStyle w:val="TOC2"/>
        <w:tabs>
          <w:tab w:val="right" w:leader="dot" w:pos="8342"/>
        </w:tabs>
        <w:rPr>
          <w:rFonts w:asciiTheme="minorHAnsi" w:eastAsiaTheme="minorEastAsia" w:hAnsiTheme="minorHAnsi" w:cstheme="minorBidi"/>
          <w:noProof/>
          <w:sz w:val="22"/>
          <w:szCs w:val="22"/>
        </w:rPr>
      </w:pPr>
      <w:hyperlink w:anchor="_Toc27002741" w:history="1">
        <w:r w:rsidR="006F5163" w:rsidRPr="004B2904">
          <w:rPr>
            <w:rStyle w:val="Hyperlink"/>
            <w:rFonts w:eastAsia="Georgia"/>
            <w:noProof/>
          </w:rPr>
          <w:t>Figures</w:t>
        </w:r>
        <w:r w:rsidR="006F5163">
          <w:rPr>
            <w:noProof/>
            <w:webHidden/>
          </w:rPr>
          <w:tab/>
        </w:r>
        <w:r w:rsidR="006F5163">
          <w:rPr>
            <w:noProof/>
            <w:webHidden/>
          </w:rPr>
          <w:fldChar w:fldCharType="begin"/>
        </w:r>
        <w:r w:rsidR="006F5163">
          <w:rPr>
            <w:noProof/>
            <w:webHidden/>
          </w:rPr>
          <w:instrText xml:space="preserve"> PAGEREF _Toc27002741 \h </w:instrText>
        </w:r>
        <w:r w:rsidR="006F5163">
          <w:rPr>
            <w:noProof/>
            <w:webHidden/>
          </w:rPr>
        </w:r>
        <w:r w:rsidR="006F5163">
          <w:rPr>
            <w:noProof/>
            <w:webHidden/>
          </w:rPr>
          <w:fldChar w:fldCharType="separate"/>
        </w:r>
        <w:r w:rsidR="006F5163">
          <w:rPr>
            <w:noProof/>
            <w:webHidden/>
          </w:rPr>
          <w:t>43</w:t>
        </w:r>
        <w:r w:rsidR="006F5163">
          <w:rPr>
            <w:noProof/>
            <w:webHidden/>
          </w:rPr>
          <w:fldChar w:fldCharType="end"/>
        </w:r>
      </w:hyperlink>
    </w:p>
    <w:p w14:paraId="52C4B118" w14:textId="77777777" w:rsidR="006F5163" w:rsidRDefault="00F268FF">
      <w:pPr>
        <w:pStyle w:val="TOC2"/>
        <w:tabs>
          <w:tab w:val="right" w:leader="dot" w:pos="8342"/>
        </w:tabs>
        <w:rPr>
          <w:rFonts w:asciiTheme="minorHAnsi" w:eastAsiaTheme="minorEastAsia" w:hAnsiTheme="minorHAnsi" w:cstheme="minorBidi"/>
          <w:noProof/>
          <w:sz w:val="22"/>
          <w:szCs w:val="22"/>
        </w:rPr>
      </w:pPr>
      <w:hyperlink w:anchor="_Toc27002742" w:history="1">
        <w:r w:rsidR="006F5163" w:rsidRPr="004B2904">
          <w:rPr>
            <w:rStyle w:val="Hyperlink"/>
            <w:rFonts w:eastAsia="Georgia"/>
            <w:noProof/>
          </w:rPr>
          <w:t>Appendices</w:t>
        </w:r>
        <w:r w:rsidR="006F5163">
          <w:rPr>
            <w:noProof/>
            <w:webHidden/>
          </w:rPr>
          <w:tab/>
        </w:r>
        <w:r w:rsidR="006F5163">
          <w:rPr>
            <w:noProof/>
            <w:webHidden/>
          </w:rPr>
          <w:fldChar w:fldCharType="begin"/>
        </w:r>
        <w:r w:rsidR="006F5163">
          <w:rPr>
            <w:noProof/>
            <w:webHidden/>
          </w:rPr>
          <w:instrText xml:space="preserve"> PAGEREF _Toc27002742 \h </w:instrText>
        </w:r>
        <w:r w:rsidR="006F5163">
          <w:rPr>
            <w:noProof/>
            <w:webHidden/>
          </w:rPr>
        </w:r>
        <w:r w:rsidR="006F5163">
          <w:rPr>
            <w:noProof/>
            <w:webHidden/>
          </w:rPr>
          <w:fldChar w:fldCharType="separate"/>
        </w:r>
        <w:r w:rsidR="006F5163">
          <w:rPr>
            <w:noProof/>
            <w:webHidden/>
          </w:rPr>
          <w:t>51</w:t>
        </w:r>
        <w:r w:rsidR="006F5163">
          <w:rPr>
            <w:noProof/>
            <w:webHidden/>
          </w:rPr>
          <w:fldChar w:fldCharType="end"/>
        </w:r>
      </w:hyperlink>
    </w:p>
    <w:p w14:paraId="3659F7F1" w14:textId="77777777" w:rsidR="00FD751A" w:rsidRPr="007D1B38" w:rsidRDefault="007E383A" w:rsidP="00FD751A">
      <w:pPr>
        <w:pStyle w:val="Heading1"/>
      </w:pPr>
      <w:r>
        <w:fldChar w:fldCharType="end"/>
      </w:r>
      <w:r w:rsidR="007D1B38">
        <w:br w:type="page"/>
      </w:r>
      <w:bookmarkStart w:id="6" w:name="_Toc27002729"/>
      <w:commentRangeStart w:id="7"/>
      <w:r w:rsidR="00FD751A">
        <w:lastRenderedPageBreak/>
        <w:t>LIST OF TABLES</w:t>
      </w:r>
      <w:commentRangeEnd w:id="7"/>
      <w:r w:rsidR="00FD751A">
        <w:rPr>
          <w:rStyle w:val="CommentReference"/>
          <w:b w:val="0"/>
        </w:rPr>
        <w:commentReference w:id="7"/>
      </w:r>
      <w:bookmarkEnd w:id="6"/>
    </w:p>
    <w:p w14:paraId="3489A6DA" w14:textId="77777777" w:rsidR="00FD751A" w:rsidRDefault="00FD751A" w:rsidP="00FD751A">
      <w:pPr>
        <w:spacing w:after="200" w:line="276" w:lineRule="auto"/>
        <w:ind w:firstLine="0"/>
      </w:pPr>
      <w:r w:rsidRPr="00F12CFC">
        <w:t>Table 1. AICc table of models with coral richness as the response variable (target) and the candidate surrogates as predictors.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6</w:t>
      </w:r>
    </w:p>
    <w:p w14:paraId="1FD2CBEB" w14:textId="77777777" w:rsidR="00FD751A" w:rsidRDefault="00FD751A" w:rsidP="00FD751A">
      <w:pPr>
        <w:spacing w:after="200" w:line="276" w:lineRule="auto"/>
        <w:ind w:firstLine="0"/>
      </w:pPr>
      <w:r>
        <w:t>Table 2. AICc table of models with sponge richness as the response variable (target) and the candidate surrogates</w:t>
      </w:r>
      <w:r w:rsidRPr="00D93B1C">
        <w:t xml:space="preserve"> </w:t>
      </w:r>
      <w:r>
        <w:t xml:space="preserve">as predictors. </w:t>
      </w:r>
      <w:r w:rsidRPr="00F12CFC">
        <w:t>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7</w:t>
      </w:r>
    </w:p>
    <w:p w14:paraId="74E5BE39" w14:textId="77777777" w:rsidR="00FD751A" w:rsidRDefault="00FD751A" w:rsidP="00FD751A">
      <w:pPr>
        <w:spacing w:after="200" w:line="276" w:lineRule="auto"/>
        <w:ind w:firstLine="0"/>
      </w:pPr>
      <w:r>
        <w:t>Table 3. AICc table of models with fish richness as the response variable (target) and the candidate surrogates</w:t>
      </w:r>
      <w:r w:rsidRPr="00D93B1C">
        <w:t xml:space="preserve"> </w:t>
      </w:r>
      <w:r>
        <w:t>as predictors.</w:t>
      </w:r>
      <w:r w:rsidRPr="00F12CFC">
        <w:t xml:space="preserve"> The intercept model represents the null with no surrogates. All models use the negative binomial distribution and include the parameter, theta (θ). Data were collected from 8 coral reefs around Guana Island, BVI from 1992-2018</w:t>
      </w:r>
      <w:r>
        <w:ptab w:relativeTo="margin" w:alignment="right" w:leader="dot"/>
      </w:r>
      <w:r>
        <w:t>38</w:t>
      </w:r>
    </w:p>
    <w:p w14:paraId="2CBF9854" w14:textId="2FD261B8" w:rsidR="00FD751A" w:rsidRDefault="00FD751A" w:rsidP="00FD751A">
      <w:pPr>
        <w:spacing w:after="200" w:line="276" w:lineRule="auto"/>
        <w:ind w:firstLine="0"/>
      </w:pPr>
      <w:r>
        <w:t>Table 4.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 xml:space="preserve">as predictors. </w:t>
      </w:r>
      <w:r w:rsidRPr="00F12CFC">
        <w:t xml:space="preserve">The intercept model represents the null with no surrogates. All models use the negative binomial distribution and include the parameter, theta (θ). Data were collected from 8 coral reefs around </w:t>
      </w:r>
      <w:r>
        <w:t>Guana Island, BVI from 1992-2018</w:t>
      </w:r>
      <w:r>
        <w:ptab w:relativeTo="margin" w:alignment="right" w:leader="dot"/>
      </w:r>
      <w:r>
        <w:t>39</w:t>
      </w:r>
    </w:p>
    <w:p w14:paraId="4D439F83" w14:textId="56E4E7B2" w:rsidR="00FD751A" w:rsidRDefault="00FD751A" w:rsidP="00FD751A">
      <w:pPr>
        <w:spacing w:after="200" w:line="276" w:lineRule="auto"/>
        <w:ind w:firstLine="0"/>
      </w:pPr>
      <w:r>
        <w:t>Table 5. AICc table of models with coral richness as the response variable (target) an</w:t>
      </w:r>
      <w:r w:rsidR="00784CEF">
        <w:t>d percent coral cover as the 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0</w:t>
      </w:r>
    </w:p>
    <w:p w14:paraId="364B4BFE" w14:textId="5C743A1E" w:rsidR="00FD751A" w:rsidRDefault="00FD751A" w:rsidP="00FD751A">
      <w:pPr>
        <w:spacing w:after="200" w:line="276" w:lineRule="auto"/>
        <w:ind w:firstLine="0"/>
      </w:pPr>
      <w:r>
        <w:t>Table 6. AICc table of models with sponge richness as the response variable (target) an</w:t>
      </w:r>
      <w:r w:rsidR="00784CEF">
        <w:t>d percent coral cover as the 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1</w:t>
      </w:r>
    </w:p>
    <w:p w14:paraId="01AF1C3B" w14:textId="70DAC27F" w:rsidR="00FD751A" w:rsidRDefault="00FD751A" w:rsidP="00FD751A">
      <w:pPr>
        <w:spacing w:after="200" w:line="276" w:lineRule="auto"/>
        <w:ind w:firstLine="0"/>
      </w:pPr>
      <w:r>
        <w:t xml:space="preserve">Table 7. AICc table of models with fish richness as the response variable (target) and rugosity (in cm) as the </w:t>
      </w:r>
      <w:r w:rsidR="00784CEF">
        <w:t>best</w:t>
      </w:r>
      <w:r>
        <w:t xml:space="preserve"> 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2</w:t>
      </w:r>
    </w:p>
    <w:p w14:paraId="35DAA574" w14:textId="7B00AFA9" w:rsidR="00FD751A" w:rsidRDefault="00FD751A" w:rsidP="00FD751A">
      <w:pPr>
        <w:spacing w:after="200" w:line="276" w:lineRule="auto"/>
        <w:ind w:firstLine="0"/>
      </w:pPr>
      <w:r>
        <w:t>Table 8. AICc table of models with combined richness</w:t>
      </w:r>
      <w:r w:rsidR="00B26C89">
        <w:t xml:space="preserve"> (</w:t>
      </w:r>
      <w:r>
        <w:t>the sum of coral, fish, and sponge richness</w:t>
      </w:r>
      <w:r w:rsidR="00B26C89">
        <w:t>)</w:t>
      </w:r>
      <w:r>
        <w:t xml:space="preserve"> as the response variable (target) and rugosity (in cm) as the </w:t>
      </w:r>
      <w:r w:rsidR="00784CEF">
        <w:t>best</w:t>
      </w:r>
      <w:r>
        <w:t xml:space="preserve"> </w:t>
      </w:r>
      <w:r>
        <w:lastRenderedPageBreak/>
        <w:t>candidate surrogate.</w:t>
      </w:r>
      <w:r w:rsidRPr="00F12CFC">
        <w:t xml:space="preserve"> All models use the negative binomial distribution and include the parameter, theta (θ). Data were collected from 8 coral reefs around Guana Island, BVI from 1992-2018</w:t>
      </w:r>
      <w:r>
        <w:ptab w:relativeTo="margin" w:alignment="right" w:leader="dot"/>
      </w:r>
      <w:r>
        <w:t>43</w:t>
      </w:r>
    </w:p>
    <w:p w14:paraId="200A1874" w14:textId="77777777" w:rsidR="00FD751A" w:rsidRDefault="00FD751A" w:rsidP="00FD751A">
      <w:pPr>
        <w:spacing w:after="200" w:line="276" w:lineRule="auto"/>
        <w:ind w:firstLine="0"/>
      </w:pPr>
      <w:r>
        <w:br w:type="page"/>
      </w:r>
    </w:p>
    <w:p w14:paraId="03D56795" w14:textId="77777777" w:rsidR="00FD751A" w:rsidRPr="007D1B38" w:rsidRDefault="00FD751A" w:rsidP="00FD751A">
      <w:pPr>
        <w:pStyle w:val="Heading1"/>
      </w:pPr>
      <w:bookmarkStart w:id="8" w:name="_Toc27002730"/>
      <w:commentRangeStart w:id="9"/>
      <w:r>
        <w:lastRenderedPageBreak/>
        <w:t>LIST OF FIGURES</w:t>
      </w:r>
      <w:commentRangeEnd w:id="9"/>
      <w:r>
        <w:rPr>
          <w:rStyle w:val="CommentReference"/>
          <w:b w:val="0"/>
        </w:rPr>
        <w:commentReference w:id="9"/>
      </w:r>
      <w:bookmarkEnd w:id="8"/>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1D53F23F"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xml:space="preserve">) are shown for the </w:t>
      </w:r>
      <w:r w:rsidR="00784CEF">
        <w:t>best</w:t>
      </w:r>
      <w:r w:rsidR="00662C05" w:rsidRPr="00662C05">
        <w:t xml:space="preserve">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24693905" w:rsidR="007F25E6" w:rsidRPr="007D1B38" w:rsidRDefault="007D1B38" w:rsidP="007F25E6">
      <w:pPr>
        <w:pStyle w:val="Heading1"/>
      </w:pPr>
      <w:r>
        <w:br w:type="page"/>
      </w:r>
      <w:bookmarkStart w:id="10" w:name="_Toc27002731"/>
      <w:commentRangeStart w:id="11"/>
      <w:r w:rsidR="00FD751A">
        <w:lastRenderedPageBreak/>
        <w:t>LIST OF APPENDICES</w:t>
      </w:r>
      <w:commentRangeEnd w:id="11"/>
      <w:r w:rsidR="00FD751A">
        <w:rPr>
          <w:rStyle w:val="CommentReference"/>
          <w:b w:val="0"/>
        </w:rPr>
        <w:commentReference w:id="11"/>
      </w:r>
      <w:bookmarkEnd w:id="10"/>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7002732"/>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3" w:name="_Toc27002733"/>
      <w:commentRangeStart w:id="14"/>
      <w:commentRangeStart w:id="15"/>
      <w:r w:rsidRPr="00B42A1E">
        <w:lastRenderedPageBreak/>
        <w:t>Abstract</w:t>
      </w:r>
      <w:commentRangeEnd w:id="14"/>
      <w:commentRangeEnd w:id="15"/>
      <w:r w:rsidR="00226D8D">
        <w:rPr>
          <w:rStyle w:val="CommentReference"/>
          <w:b w:val="0"/>
        </w:rPr>
        <w:commentReference w:id="14"/>
      </w:r>
      <w:r w:rsidR="000A585A">
        <w:rPr>
          <w:rStyle w:val="CommentReference"/>
          <w:b w:val="0"/>
        </w:rPr>
        <w:commentReference w:id="15"/>
      </w:r>
      <w:bookmarkEnd w:id="13"/>
    </w:p>
    <w:p w14:paraId="1D980721" w14:textId="7694FD50" w:rsidR="00FE2FA4" w:rsidRDefault="00C32A8C" w:rsidP="00C32A8C">
      <w:r>
        <w:rPr>
          <w:rStyle w:val="CommentReference"/>
        </w:rPr>
        <w:annotationRef/>
      </w:r>
      <w:commentRangeStart w:id="16"/>
      <w:r>
        <w:t>Taxonomic</w:t>
      </w:r>
      <w:commentRangeEnd w:id="16"/>
      <w:r w:rsidR="000460F7">
        <w:rPr>
          <w:rStyle w:val="CommentReference"/>
        </w:rPr>
        <w:commentReference w:id="16"/>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r w:rsidR="00053C7B">
        <w:t xml:space="preserve"> such as</w:t>
      </w:r>
      <w:r w:rsidRPr="00DF3AD8">
        <w:t xml:space="preserve"> fish and corals. Due to logistical challenges of species identification, there have been efforts to estimate species richness on reefs using landscape features as surrogates</w:t>
      </w:r>
      <w:r>
        <w:t xml:space="preserve">, simple indicators that provide an estimate of a target component of biodiversity, often referred </w:t>
      </w:r>
      <w:r w:rsidR="00053C7B">
        <w:t>to</w:t>
      </w:r>
      <w:r>
        <w:t xml:space="preserve"> as a target</w:t>
      </w:r>
      <w:r w:rsidRPr="00DF3AD8">
        <w:t>. Many of these efforts are limited in spatial or temporal scope, focus on rugosity and coral cover as predictors, and use coral and fish richnesses as proxies for total species richness. Here we examine how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17"/>
      <w:r w:rsidRPr="00DF3AD8">
        <w:t xml:space="preserve"> </w:t>
      </w:r>
      <w:commentRangeEnd w:id="17"/>
      <w:r w:rsidR="00B42DAD">
        <w:rPr>
          <w:rStyle w:val="CommentReference"/>
        </w:rPr>
        <w:commentReference w:id="17"/>
      </w:r>
      <w:r w:rsidRPr="00DF3AD8">
        <w:t xml:space="preserve">This study provides additional support to the idea that surrogate-target relationships should be assessed over space and time because it can provide </w:t>
      </w:r>
      <w:commentRangeStart w:id="18"/>
      <w:r w:rsidRPr="00DF3AD8">
        <w:t>insight</w:t>
      </w:r>
      <w:commentRangeEnd w:id="18"/>
      <w:r w:rsidR="00226D8D">
        <w:rPr>
          <w:rStyle w:val="CommentReference"/>
        </w:rPr>
        <w:commentReference w:id="18"/>
      </w:r>
      <w:r w:rsidRPr="00DF3AD8">
        <w:t xml:space="preserve"> into these relationships and how the ecosystem changes. We also </w:t>
      </w:r>
      <w:commentRangeStart w:id="19"/>
      <w:r w:rsidRPr="00DF3AD8">
        <w:t>show</w:t>
      </w:r>
      <w:commentRangeEnd w:id="19"/>
      <w:r w:rsidR="00226D8D">
        <w:rPr>
          <w:rStyle w:val="CommentReference"/>
        </w:rPr>
        <w:commentReference w:id="19"/>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0" w:name="_Toc27002734"/>
      <w:r>
        <w:lastRenderedPageBreak/>
        <w:t>Introduction</w:t>
      </w:r>
      <w:bookmarkEnd w:id="20"/>
      <w:r>
        <w:t xml:space="preserve"> </w:t>
      </w:r>
    </w:p>
    <w:p w14:paraId="44C1DF3E" w14:textId="64C91CC5" w:rsidR="00A679EA" w:rsidRDefault="00A679EA" w:rsidP="00CC386C">
      <w:bookmarkStart w:id="21" w:name="_gjdgxs" w:colFirst="0" w:colLast="0"/>
      <w:bookmarkEnd w:id="21"/>
      <w:commentRangeStart w:id="22"/>
      <w:r>
        <w:t>Biodiversity</w:t>
      </w:r>
      <w:commentRangeEnd w:id="22"/>
      <w:r>
        <w:rPr>
          <w:rStyle w:val="CommentReference"/>
        </w:rPr>
        <w:commentReference w:id="22"/>
      </w:r>
      <w:r>
        <w:t xml:space="preserve"> declines associated with increasing levels of anthropogenic </w:t>
      </w:r>
      <w:r w:rsidR="00367168">
        <w:t>impact</w:t>
      </w:r>
      <w:r>
        <w:t xml:space="preserve"> are of great concern because they reflect loss of species, disruption of community dynamics and diminished ecosystem function</w:t>
      </w:r>
      <w:r w:rsidR="00CD5F38">
        <w:t xml:space="preserve"> </w:t>
      </w:r>
      <w:commentRangeStart w:id="23"/>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3"/>
      <w:r w:rsidR="00CD5F38">
        <w:rPr>
          <w:rStyle w:val="CommentReference"/>
        </w:rPr>
        <w:commentReference w:id="23"/>
      </w:r>
      <w:r>
        <w:t xml:space="preserve">. </w:t>
      </w:r>
      <w:r w:rsidR="00367168">
        <w:t>Documenting</w:t>
      </w:r>
      <w:r>
        <w:t xml:space="preserve"> these declines</w:t>
      </w:r>
      <w:r w:rsidR="00367168">
        <w:t xml:space="preserve"> is based on tracking </w:t>
      </w:r>
      <w:r>
        <w:t xml:space="preserve">different aspects of biodiversity </w:t>
      </w:r>
      <w:r w:rsidR="00BF35E9">
        <w:t>(</w:t>
      </w:r>
      <w:r w:rsidR="00367168">
        <w:t xml:space="preserve">i.e. </w:t>
      </w:r>
      <w:r w:rsidR="00BF35E9">
        <w:t xml:space="preserve">landscape, ecosystem, taxonomic, and genetic) </w:t>
      </w:r>
      <w:r>
        <w:t xml:space="preserve">over time and space </w:t>
      </w:r>
      <w:commentRangeStart w:id="24"/>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4"/>
      <w:r w:rsidR="00CD5F38">
        <w:rPr>
          <w:rStyle w:val="CommentReference"/>
        </w:rPr>
        <w:commentReference w:id="24"/>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r w:rsidR="00367168">
        <w:t>asure</w:t>
      </w:r>
      <w:r>
        <w:t xml:space="preserve"> </w:t>
      </w:r>
      <w:r w:rsidR="00BF35E9">
        <w:t xml:space="preserve">of biodiversity </w:t>
      </w:r>
      <w:r>
        <w:t xml:space="preserve">that can be readily compared across similar environments </w:t>
      </w:r>
      <w:commentRangeStart w:id="25"/>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5"/>
      <w:r w:rsidR="00CD5F38">
        <w:rPr>
          <w:rStyle w:val="CommentReference"/>
        </w:rPr>
        <w:commentReference w:id="25"/>
      </w:r>
      <w:r>
        <w:t>.</w:t>
      </w:r>
    </w:p>
    <w:p w14:paraId="17B674DA" w14:textId="510A81ED" w:rsidR="00FB6DD0" w:rsidRDefault="00FB6DD0" w:rsidP="00FB6DD0">
      <w:r>
        <w:t xml:space="preserve">Monitoring species richness requires substantial </w:t>
      </w:r>
      <w:r w:rsidR="00AF1D7B">
        <w:t xml:space="preserve">effort and </w:t>
      </w:r>
      <w:r>
        <w:t xml:space="preserve">taxonomic expertise </w:t>
      </w:r>
      <w:commentRangeStart w:id="26"/>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26"/>
      <w:r>
        <w:rPr>
          <w:rStyle w:val="CommentReference"/>
        </w:rPr>
        <w:commentReference w:id="26"/>
      </w:r>
      <w:r>
        <w:t xml:space="preserve">. Even for taxonomic groups that can be completely inventoried in principle, monitoring strategies that could detect all species in a given habitat are often prohibitively expensive and time-consuming </w:t>
      </w:r>
      <w:commentRangeStart w:id="27"/>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27"/>
      <w:r>
        <w:rPr>
          <w:rStyle w:val="CommentReference"/>
        </w:rPr>
        <w:commentReference w:id="27"/>
      </w:r>
      <w:r>
        <w:t xml:space="preserve">. Because a complete inventory of species present in an area is unattainable in many ecosystems, particularly in high diversity systems, surrogates are often used </w:t>
      </w:r>
      <w:r w:rsidR="00AF1D7B">
        <w:t>instead</w:t>
      </w:r>
      <w:r>
        <w:t xml:space="preserve">. Surrogates are simple indicators that provide an estimate of a target component of biodiversity, often referred to more simply as a target </w:t>
      </w:r>
      <w:commentRangeStart w:id="2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8"/>
      <w:r>
        <w:rPr>
          <w:rStyle w:val="CommentReference"/>
        </w:rPr>
        <w:commentReference w:id="28"/>
      </w:r>
      <w:r>
        <w:t>.</w:t>
      </w:r>
    </w:p>
    <w:p w14:paraId="16F464A2" w14:textId="7FF3E3B6" w:rsidR="00A74D35" w:rsidRDefault="00A74D35" w:rsidP="00FB6DD0">
      <w:r>
        <w:t xml:space="preserve">Several types of biological and abiotic surrogate have been developed as indicators of species richness targets. Biological surrogates can be </w:t>
      </w:r>
      <w:r w:rsidR="00FE2D2F">
        <w:t>classified</w:t>
      </w:r>
      <w:r>
        <w:t xml:space="preserve"> as </w:t>
      </w:r>
      <w:r>
        <w:lastRenderedPageBreak/>
        <w:t>“higher-taxa</w:t>
      </w:r>
      <w:r w:rsidR="00F31459">
        <w:t xml:space="preserve"> surrogates</w:t>
      </w:r>
      <w:r>
        <w:t xml:space="preserve">”, when </w:t>
      </w:r>
      <w:r w:rsidR="001C0F3A">
        <w:t>a</w:t>
      </w:r>
      <w:r>
        <w:t xml:space="preserve"> </w:t>
      </w:r>
      <w:r w:rsidR="00B04172">
        <w:t xml:space="preserve">high-level </w:t>
      </w:r>
      <w:r>
        <w:t xml:space="preserve">taxon is used as a surrogate for the species richness of </w:t>
      </w:r>
      <w:r w:rsidR="00F31459">
        <w:t>taxa at lower taxonomic levels</w:t>
      </w:r>
      <w:r>
        <w:t>, “cross-taxa</w:t>
      </w:r>
      <w:r w:rsidR="00F31459">
        <w:t xml:space="preserve"> surrogates</w:t>
      </w:r>
      <w:r>
        <w:t>”, when species richness of one taxon is used as a surrogate for species richness of another taxon at the same taxonomic level</w:t>
      </w:r>
      <w:r w:rsidR="00F31459">
        <w:t xml:space="preserve">, or “subset-taxa surrogates” </w:t>
      </w:r>
      <w:r w:rsidR="001C0F3A">
        <w:t>when one taxon acts as a surrogate for a larger target group of which it is a part</w:t>
      </w:r>
      <w:r w:rsidR="00126F94">
        <w:t xml:space="preserve"> </w:t>
      </w:r>
      <w:r w:rsidR="00126F94">
        <w:fldChar w:fldCharType="begin" w:fldLock="1"/>
      </w:r>
      <w:r w:rsidR="00126F94">
        <w:instrText>ADDIN CSL_CITATION {"citationItems":[{"id":"ITEM-1","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1","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Mellin et al., 2011)","plainTextFormattedCitation":"(Mellin et al., 2011)","previouslyFormattedCitation":"(Mellin et al., 2011)"},"properties":{"noteIndex":0},"schema":"https://github.com/citation-style-language/schema/raw/master/csl-citation.json"}</w:instrText>
      </w:r>
      <w:r w:rsidR="00126F94">
        <w:fldChar w:fldCharType="separate"/>
      </w:r>
      <w:r w:rsidR="00126F94" w:rsidRPr="00126F94">
        <w:rPr>
          <w:noProof/>
        </w:rPr>
        <w:t>(Mellin et al., 2011)</w:t>
      </w:r>
      <w:r w:rsidR="00126F94">
        <w:fldChar w:fldCharType="end"/>
      </w:r>
      <w:r w:rsidR="001C0F3A">
        <w:t xml:space="preserve">. Abiotic surrogates </w:t>
      </w:r>
      <w:r w:rsidR="00FE2D2F">
        <w:t xml:space="preserve">include variables related to resource use (e.g. light, nutrients), variables influencing physiological tolerances (e.g. temperature), and variables indirectly related to either of these </w:t>
      </w:r>
      <w:r w:rsidR="00126F94">
        <w:fldChar w:fldCharType="begin" w:fldLock="1"/>
      </w:r>
      <w:r w:rsidR="00126F94">
        <w:instrText>ADDIN CSL_CITATION {"citationItems":[{"id":"ITEM-1","itemData":{"author":[{"dropping-particle":"","family":"McArthur","given":"M. A.","non-dropping-particle":"","parse-names":false,"suffix":""},{"dropping-particle":"","family":"Brooke","given":"B. P.","non-dropping-particle":"","parse-names":false,"suffix":""},{"dropping-particle":"","family":"Przeslawski","given":"R.","non-dropping-particle":"","parse-names":false,"suffix":""},{"dropping-particle":"","family":"Ryan","given":"D. A.","non-dropping-particle":"","parse-names":false,"suffix":""},{"dropping-particle":"","family":"Lucieer","given":"V. L.","non-dropping-particle":"","parse-names":false,"suffix":""},{"dropping-particle":"","family":"Nichol","given":"S.","non-dropping-particle":"","parse-names":false,"suffix":""},{"dropping-particle":"","family":"McCallum","given":"A. W.","non-dropping-particle":"","parse-names":false,"suffix":""},{"dropping-particle":"","family":"Mellin","given":"C.","non-dropping-particle":"","parse-names":false,"suffix":""},{"dropping-particle":"","family":"Cresswell","given":"I. D.","non-dropping-particle":"","parse-names":false,"suffix":""},{"dropping-particle":"","family":"Radke","given":"L. C.","non-dropping-particle":"","parse-names":false,"suffix":""}],"container-title":"Estuarine, Coastal and Shelf Science","id":"ITEM-1","issued":{"date-parts":[["2010"]]},"note":"-discusses time as an important factor and how little is known about effectiveness of surrogates over time\n-mentions some neg. anthropogenic factors on benthic community","page":"21-32","title":"On the use of abiotic surrogates to describe marine benthic biodiversity","type":"article-journal","volume":"88"},"label":"figure","prefix":"e.g. depth, latitude; ","uris":["http://www.mendeley.com/documents/?uuid=2b664691-5db4-355a-8486-f3e00bad17c5"]}],"mendeley":{"formattedCitation":"(e.g. depth, latitude; McArthur et al., 2010)","plainTextFormattedCitation":"(e.g. depth, latitude; McArthur et al., 2010)","previouslyFormattedCitation":"(e.g. depth, latitude; McArthur et al., 2010)"},"properties":{"noteIndex":0},"schema":"https://github.com/citation-style-language/schema/raw/master/csl-citation.json"}</w:instrText>
      </w:r>
      <w:r w:rsidR="00126F94">
        <w:fldChar w:fldCharType="separate"/>
      </w:r>
      <w:r w:rsidR="00126F94" w:rsidRPr="00126F94">
        <w:rPr>
          <w:noProof/>
        </w:rPr>
        <w:t>(e.g. depth, latitude; McArthur et al., 2010)</w:t>
      </w:r>
      <w:r w:rsidR="00126F94">
        <w:fldChar w:fldCharType="end"/>
      </w:r>
      <w:r w:rsidR="001D464E">
        <w:t>.</w:t>
      </w:r>
    </w:p>
    <w:p w14:paraId="1BBB1F82" w14:textId="56551766" w:rsidR="00A0565F" w:rsidRDefault="00FE2D2F" w:rsidP="00A0565F">
      <w:r>
        <w:t xml:space="preserve">An effective surrogate has two essential features: first, it takes less time, money, and experience to measure than the target and second, it maintains a consistently strong correlation with the target over space and time </w:t>
      </w:r>
      <w:commentRangeStart w:id="29"/>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9"/>
      <w:r>
        <w:t>.</w:t>
      </w:r>
      <w:r>
        <w:rPr>
          <w:rStyle w:val="CommentReference"/>
        </w:rPr>
        <w:commentReference w:id="29"/>
      </w:r>
      <w:r w:rsidR="00A0565F">
        <w:t xml:space="preserve"> </w:t>
      </w:r>
      <w:r w:rsidR="003157A0">
        <w:t>Several</w:t>
      </w:r>
      <w:r w:rsidR="00A0565F">
        <w:t xml:space="preserve"> studies have </w:t>
      </w:r>
      <w:r w:rsidR="003157A0">
        <w:t>evaluated</w:t>
      </w:r>
      <w:r w:rsidR="00A0565F">
        <w:t xml:space="preserve"> </w:t>
      </w:r>
      <w:r w:rsidR="00E53F7F">
        <w:t>how effectively</w:t>
      </w:r>
      <w:r w:rsidR="00A0565F">
        <w:t xml:space="preserve"> surrogates </w:t>
      </w:r>
      <w:r w:rsidR="001D464E">
        <w:t>predict patterns of</w:t>
      </w:r>
      <w:r w:rsidR="003157A0">
        <w:t xml:space="preserve"> species richness across sites</w:t>
      </w:r>
      <w:r w:rsidR="00A0565F">
        <w:t xml:space="preserve"> </w:t>
      </w:r>
      <w:commentRangeStart w:id="30"/>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30"/>
      <w:r w:rsidR="00A0565F">
        <w:rPr>
          <w:rStyle w:val="CommentReference"/>
        </w:rPr>
        <w:commentReference w:id="30"/>
      </w:r>
      <w:r w:rsidR="00A0565F">
        <w:t xml:space="preserve">. The </w:t>
      </w:r>
      <w:r w:rsidR="00AF1D7B">
        <w:t>frequency</w:t>
      </w:r>
      <w:r w:rsidR="00A0565F">
        <w:t xml:space="preserve"> of studies </w:t>
      </w:r>
      <w:r w:rsidR="003157A0">
        <w:t>analyzing the spatial predi</w:t>
      </w:r>
      <w:r w:rsidR="00F10053">
        <w:t>c</w:t>
      </w:r>
      <w:r w:rsidR="003157A0">
        <w:t>tability of surrogates</w:t>
      </w:r>
      <w:r w:rsidR="00A0565F">
        <w:t xml:space="preserve"> may </w:t>
      </w:r>
      <w:r w:rsidR="00AF1D7B">
        <w:t>reflect</w:t>
      </w:r>
      <w:r w:rsidR="00A0565F">
        <w:t xml:space="preserve"> the</w:t>
      </w:r>
      <w:r w:rsidR="003157A0">
        <w:t>ir</w:t>
      </w:r>
      <w:r w:rsidR="00A0565F">
        <w:t xml:space="preserve"> widespread use to identify priority conservation areas; this task requires an understanding of how the size and dispersion of the areas being conserved affects the relationship between the surrogate and </w:t>
      </w:r>
      <w:r w:rsidR="003157A0">
        <w:t xml:space="preserve">the </w:t>
      </w:r>
      <w:r w:rsidR="00A0565F">
        <w:t xml:space="preserve">target </w:t>
      </w:r>
      <w:commentRangeStart w:id="31"/>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31"/>
      <w:r w:rsidR="00A0565F">
        <w:rPr>
          <w:rStyle w:val="CommentReference"/>
        </w:rPr>
        <w:commentReference w:id="31"/>
      </w:r>
      <w:r w:rsidR="00A0565F">
        <w:t xml:space="preserve">. </w:t>
      </w:r>
      <w:r w:rsidR="00AF1D7B">
        <w:t>F</w:t>
      </w:r>
      <w:r w:rsidR="00A0565F">
        <w:t>ew studies</w:t>
      </w:r>
      <w:r w:rsidR="00AF1D7B">
        <w:t>, however,</w:t>
      </w:r>
      <w:r w:rsidR="00A0565F">
        <w:t xml:space="preserve"> have explicitly investigated surrogate effectiveness </w:t>
      </w:r>
      <w:r w:rsidR="003157A0">
        <w:t>over time</w:t>
      </w:r>
      <w:r w:rsidR="00A0565F">
        <w:t xml:space="preserve">, and those that have are typically quite short </w:t>
      </w:r>
      <w:commentRangeStart w:id="32"/>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32"/>
      <w:r w:rsidR="00A0565F">
        <w:rPr>
          <w:rStyle w:val="CommentReference"/>
        </w:rPr>
        <w:commentReference w:id="32"/>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33"/>
      <w:commentRangeStart w:id="34"/>
      <w:r w:rsidR="00A0565F">
        <w:t>changes</w:t>
      </w:r>
      <w:commentRangeEnd w:id="33"/>
      <w:r w:rsidR="00A0565F">
        <w:rPr>
          <w:rStyle w:val="CommentReference"/>
        </w:rPr>
        <w:commentReference w:id="33"/>
      </w:r>
      <w:commentRangeEnd w:id="34"/>
      <w:r w:rsidR="003F2A12">
        <w:rPr>
          <w:rStyle w:val="CommentReference"/>
        </w:rPr>
        <w:commentReference w:id="34"/>
      </w:r>
      <w:r w:rsidR="00A0565F">
        <w:t xml:space="preserve"> that influence the target must have a qualitatively similar influence on the surrogate </w:t>
      </w:r>
      <w:commentRangeStart w:id="35"/>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35"/>
      <w:r w:rsidR="00A0565F">
        <w:rPr>
          <w:rStyle w:val="CommentReference"/>
        </w:rPr>
        <w:commentReference w:id="35"/>
      </w:r>
      <w:r w:rsidR="00A0565F">
        <w:t xml:space="preserve">. </w:t>
      </w:r>
    </w:p>
    <w:p w14:paraId="0842E37A" w14:textId="75EC5428" w:rsidR="008B6706" w:rsidRDefault="00B25C9B">
      <w:r>
        <w:t xml:space="preserve">Our main aim was thus to </w:t>
      </w:r>
      <w:r w:rsidR="00032E80">
        <w:t>study</w:t>
      </w:r>
      <w:r>
        <w:t xml:space="preserve"> how surrogate-target relationships vary </w:t>
      </w:r>
      <w:r w:rsidR="00032E80">
        <w:t xml:space="preserve">in space and time, with a particular emphasis on </w:t>
      </w:r>
      <w:r w:rsidR="00E53F7F">
        <w:t>multi-deca</w:t>
      </w:r>
      <w:r w:rsidR="00093B23">
        <w:t>d</w:t>
      </w:r>
      <w:r w:rsidR="00E53F7F">
        <w:t>al</w:t>
      </w:r>
      <w:r w:rsidR="00032E80">
        <w:t xml:space="preserve"> temporal changes</w:t>
      </w:r>
      <w:r>
        <w:t>. We used coral reefs as a study system becaus</w:t>
      </w:r>
      <w:r w:rsidR="008B6706">
        <w:t xml:space="preserve">e they </w:t>
      </w:r>
      <w:r w:rsidR="00032E80">
        <w:t>s</w:t>
      </w:r>
      <w:bookmarkStart w:id="36" w:name="_q2hepsd6fli" w:colFirst="0" w:colLast="0"/>
      <w:bookmarkEnd w:id="36"/>
      <w:r w:rsidR="00BF35E9">
        <w:t>upport high biodiversity and</w:t>
      </w:r>
      <w:r w:rsidR="00357248">
        <w:t xml:space="preserve"> </w:t>
      </w:r>
      <w:r w:rsidR="00032E80">
        <w:t xml:space="preserve">have been strongly affected </w:t>
      </w:r>
      <w:r w:rsidR="00A679EA">
        <w:t xml:space="preserve">globally </w:t>
      </w:r>
      <w:r w:rsidR="00032E80">
        <w:t xml:space="preserve">over the past several decades </w:t>
      </w:r>
      <w:r w:rsidR="00BF35E9">
        <w:t>by</w:t>
      </w:r>
      <w:r w:rsidR="00A679EA">
        <w:t xml:space="preserve"> </w:t>
      </w:r>
      <w:r w:rsidR="00367168">
        <w:t xml:space="preserve">natural </w:t>
      </w:r>
      <w:r w:rsidR="00A679EA">
        <w:t xml:space="preserve">and anthropogenic </w:t>
      </w:r>
      <w:r w:rsidR="00BF35E9">
        <w:t>stressors</w:t>
      </w:r>
      <w:r w:rsidR="00A679EA">
        <w:t xml:space="preserve">, including </w:t>
      </w:r>
      <w:r w:rsidR="00DE59B9">
        <w:t xml:space="preserve">storms, </w:t>
      </w:r>
      <w:r w:rsidR="00A679EA">
        <w:t xml:space="preserve">ocean acidification, persistent high temperatures, </w:t>
      </w:r>
      <w:r w:rsidR="00DE59B9">
        <w:t>coastal development</w:t>
      </w:r>
      <w:r w:rsidR="00FB6C3D">
        <w:t>,</w:t>
      </w:r>
      <w:r w:rsidR="00DE59B9">
        <w:t xml:space="preserve"> </w:t>
      </w:r>
      <w:r w:rsidR="00A679EA">
        <w:t xml:space="preserve">and overfishing </w:t>
      </w:r>
      <w:commentRangeStart w:id="37"/>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37"/>
      <w:r w:rsidR="00CD5F38">
        <w:rPr>
          <w:rStyle w:val="CommentReference"/>
        </w:rPr>
        <w:commentReference w:id="37"/>
      </w:r>
      <w:r w:rsidR="00A679EA">
        <w:t xml:space="preserve">. </w:t>
      </w:r>
    </w:p>
    <w:p w14:paraId="26DC28A9" w14:textId="2C82BA4A" w:rsidR="004D4A2E" w:rsidRDefault="00D91671" w:rsidP="004D4A2E">
      <w:r>
        <w:t xml:space="preserve">As is true for most ecosystems, the monitoring of species richness on coral reefs has been biased towards </w:t>
      </w:r>
      <w:r w:rsidR="004D4A2E">
        <w:t>a few taxonomic</w:t>
      </w:r>
      <w:r>
        <w:t xml:space="preserve"> group</w:t>
      </w:r>
      <w:r w:rsidR="004D4A2E">
        <w:t>s. F</w:t>
      </w:r>
      <w:r>
        <w:t>ishes and hard corals (Scleractinia)</w:t>
      </w:r>
      <w:r w:rsidR="004D4A2E">
        <w:t xml:space="preserve"> dominate assessments of biodiversity on coral reefs</w:t>
      </w:r>
      <w:r w:rsidR="00BF4B5F">
        <w:t>, which is</w:t>
      </w:r>
      <w:r>
        <w:t xml:space="preserve"> understandable because these groups </w:t>
      </w:r>
      <w:r w:rsidR="00A679EA">
        <w:t xml:space="preserve">are </w:t>
      </w:r>
      <w:r>
        <w:t>of functional importance ecologically</w:t>
      </w:r>
      <w:r w:rsidR="00A679EA">
        <w:t xml:space="preserve"> </w:t>
      </w:r>
      <w:commentRangeStart w:id="38"/>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38"/>
      <w:r w:rsidR="00460D4B">
        <w:rPr>
          <w:rStyle w:val="CommentReference"/>
        </w:rPr>
        <w:commentReference w:id="38"/>
      </w:r>
      <w:r>
        <w:t xml:space="preserve"> and</w:t>
      </w:r>
      <w:r w:rsidR="004D4A2E">
        <w:t xml:space="preserve"> </w:t>
      </w:r>
      <w:r w:rsidR="00A679EA">
        <w:t>economic</w:t>
      </w:r>
      <w:r w:rsidR="00BF4B5F">
        <w:t>ally</w:t>
      </w:r>
      <w:r w:rsidR="00A679EA">
        <w:t xml:space="preserve"> </w:t>
      </w:r>
      <w:r>
        <w:t>importan</w:t>
      </w:r>
      <w:r w:rsidR="00BF4B5F">
        <w:t>t</w:t>
      </w:r>
      <w:r>
        <w:t xml:space="preserve"> to humans</w:t>
      </w:r>
      <w:r w:rsidR="00A679EA">
        <w:t xml:space="preserve"> </w:t>
      </w:r>
      <w:commentRangeStart w:id="39"/>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39"/>
      <w:r w:rsidR="00460D4B">
        <w:rPr>
          <w:rStyle w:val="CommentReference"/>
        </w:rPr>
        <w:commentReference w:id="39"/>
      </w:r>
      <w:r w:rsidR="00A679EA">
        <w:t xml:space="preserve">. Concerns regarding declines </w:t>
      </w:r>
      <w:r w:rsidR="004D4A2E">
        <w:t xml:space="preserve">in the total abundance of </w:t>
      </w:r>
      <w:r w:rsidR="00A679EA">
        <w:t>corals and fish</w:t>
      </w:r>
      <w:r w:rsidR="004D4A2E">
        <w:t xml:space="preserve"> have </w:t>
      </w:r>
      <w:r w:rsidR="00A679EA">
        <w:t>motivate</w:t>
      </w:r>
      <w:r w:rsidR="004D4A2E">
        <w:t xml:space="preserve">d </w:t>
      </w:r>
      <w:r w:rsidR="00703A7A">
        <w:t>research</w:t>
      </w:r>
      <w:r w:rsidR="00A679EA">
        <w:t xml:space="preserve"> </w:t>
      </w:r>
      <w:r w:rsidR="004D4A2E">
        <w:t>documenting</w:t>
      </w:r>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w:t>
      </w:r>
      <w:r w:rsidR="000E5EE4">
        <w:t xml:space="preserve">patterns and </w:t>
      </w:r>
      <w:r w:rsidR="00BF35E9">
        <w:t>causes of decline</w:t>
      </w:r>
      <w:r w:rsidR="00697406">
        <w:t xml:space="preserve"> </w:t>
      </w:r>
      <w:commentRangeStart w:id="40"/>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0"/>
      <w:r w:rsidR="00697406">
        <w:rPr>
          <w:rStyle w:val="CommentReference"/>
        </w:rPr>
        <w:commentReference w:id="40"/>
      </w:r>
      <w:r w:rsidR="00A679EA">
        <w:t>.</w:t>
      </w:r>
      <w:r w:rsidR="004D4A2E">
        <w:t xml:space="preserve"> </w:t>
      </w:r>
      <w:r w:rsidR="000F4993">
        <w:t>However, r</w:t>
      </w:r>
      <w:r w:rsidR="005475B1">
        <w:t xml:space="preserve">ecent studies, particularly those using </w:t>
      </w:r>
      <w:r w:rsidR="002B5899" w:rsidRPr="002B5899">
        <w:t xml:space="preserve">environmental DNA </w:t>
      </w:r>
      <w:r w:rsidR="00126F94">
        <w:fldChar w:fldCharType="begin" w:fldLock="1"/>
      </w:r>
      <w:r w:rsidR="00E864AB">
        <w:instrText>ADDIN CSL_CITATION {"citationItems":[{"id":"ITEM-1","itemData":{"ISSN":"1365294X","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non-dropping-particle":"","parse-names":false,"suffix":""},{"dropping-particle":"","family":"Bik","given":"H. M.","non-dropping-particle":"","parse-names":false,"suffix":""},{"dropping-particle":"","family":"Mächler","given":"E.","non-dropping-particle":"","parse-names":false,"suffix":""},{"dropping-particle":"","family":"Seymour","given":"M.","non-dropping-particle":"","parse-names":false,"suffix":""},{"dropping-particle":"","family":"Lacoursière-Roussel","given":"A.","non-dropping-particle":"","parse-names":false,"suffix":""},{"dropping-particle":"","family":"Altermatt","given":"F.","non-dropping-particle":"","parse-names":false,"suffix":""},{"dropping-particle":"","family":"Creer","given":"S.","non-dropping-particle":"","parse-names":false,"suffix":""},{"dropping-particle":"","family":"Bista","given":"I.","non-dropping-particle":"","parse-names":false,"suffix":""},{"dropping-particle":"","family":"Lodge","given":"D. M.","non-dropping-particle":"","parse-names":false,"suffix":""},{"dropping-particle":"","family":"Vere","given":"N.","non-dropping-particle":"de","parse-names":false,"suffix":""},{"dropping-particle":"","family":"Pfrender","given":"M. E.","non-dropping-particle":"","parse-names":false,"suffix":""},{"dropping-particle":"","family":"Bernatchez","given":"L.","non-dropping-particle":"","parse-names":false,"suffix":""}],"container-title":"Molecular Ecology","id":"ITEM-1","issued":{"date-parts":[["2017"]]},"page":"5872-5895","title":"Environmental DNA metabarcoding: Transforming how we survey animal and plant communities","type":"article-journal","volume":"26"},"label":"figure","prefix":"eDNA; ","uris":["http://www.mendeley.com/documents/?uuid=6427389a-58e4-4b36-8fe7-c14b2a44e5eb"]}],"mendeley":{"formattedCitation":"(eDNA; Deiner et al., 2017)","plainTextFormattedCitation":"(eDNA; Deiner et al., 2017)","previouslyFormattedCitation":"(eDNA; Deiner et al., 2017)"},"properties":{"noteIndex":0},"schema":"https://github.com/citation-style-language/schema/raw/master/csl-citation.json"}</w:instrText>
      </w:r>
      <w:r w:rsidR="00126F94">
        <w:fldChar w:fldCharType="separate"/>
      </w:r>
      <w:r w:rsidR="00E864AB" w:rsidRPr="00E864AB">
        <w:rPr>
          <w:noProof/>
        </w:rPr>
        <w:t>(eDNA; Deiner et al., 2017)</w:t>
      </w:r>
      <w:r w:rsidR="00126F94">
        <w:fldChar w:fldCharType="end"/>
      </w:r>
      <w:r w:rsidR="005475B1">
        <w:t xml:space="preserve">, have </w:t>
      </w:r>
      <w:r w:rsidR="000F4993">
        <w:t>highlighted</w:t>
      </w:r>
      <w:r w:rsidR="005475B1">
        <w:t xml:space="preserve"> the presence of many other taxa on </w:t>
      </w:r>
      <w:r w:rsidR="005475B1">
        <w:lastRenderedPageBreak/>
        <w:t>coral reefs</w:t>
      </w:r>
      <w:r w:rsidR="000F4993">
        <w:t xml:space="preserve"> that are typically small or cryptic</w:t>
      </w:r>
      <w:r w:rsidR="000E5EE4">
        <w:t>,</w:t>
      </w:r>
      <w:r w:rsidR="005475B1">
        <w:t xml:space="preserve"> whose </w:t>
      </w:r>
      <w:r w:rsidR="000F4993">
        <w:t>presence has not been well-documented</w:t>
      </w:r>
      <w:r w:rsidR="00C727D7">
        <w:t>,</w:t>
      </w:r>
      <w:r w:rsidR="000F4993">
        <w:t xml:space="preserve"> but </w:t>
      </w:r>
      <w:r w:rsidR="00AF1D7B">
        <w:t>comprise a large fraction of</w:t>
      </w:r>
      <w:r w:rsidR="000F4993" w:rsidRPr="000F4993">
        <w:t xml:space="preserve"> </w:t>
      </w:r>
      <w:r w:rsidR="000F4993">
        <w:t>overall species</w:t>
      </w:r>
      <w:r w:rsidR="00E864AB">
        <w:t xml:space="preserve"> </w:t>
      </w:r>
      <w:r w:rsidR="000F4993">
        <w:t>richness</w:t>
      </w:r>
      <w:r w:rsidR="00126F94">
        <w:t xml:space="preserve"> </w:t>
      </w:r>
      <w:r w:rsidR="00126F94">
        <w:fldChar w:fldCharType="begin" w:fldLock="1"/>
      </w:r>
      <w:r w:rsidR="00126F94">
        <w:instrText>ADDIN CSL_CITATION {"citationItems":[{"id":"ITEM-1","itemData":{"ISSN":"20452322","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non-dropping-particle":"","parse-names":false,"suffix":""},{"dropping-particle":"","family":"Huggett","given":"M. J.","non-dropping-particle":"","parse-names":false,"suffix":""},{"dropping-particle":"","family":"Bernasconi","given":"R.","non-dropping-particle":"","parse-names":false,"suffix":""},{"dropping-particle":"","family":"DiBattista","given":"J. D.","non-dropping-particle":"","parse-names":false,"suffix":""},{"dropping-particle":"","family":"Berry","given":"T. E.","non-dropping-particle":"","parse-names":false,"suffix":""},{"dropping-particle":"","family":"Newman","given":"S. J.","non-dropping-particle":"","parse-names":false,"suffix":""},{"dropping-particle":"","family":"Harvey","given":"E. S.","non-dropping-particle":"","parse-names":false,"suffix":""},{"dropping-particle":"","family":"Bunce","given":"M.","non-dropping-particle":"","parse-names":false,"suffix":""}],"container-title":"Scientific Reports","id":"ITEM-1","issued":{"date-parts":[["2017"]]},"page":"1-11","publisher":"Springer US","title":"Ecosystem biomonitoring with eDNA: Metabarcoding across the tree of life in a tropical marine environment","type":"article-journal","volume":"7"},"uris":["http://www.mendeley.com/documents/?uuid=7a27a036-413d-4e25-94ba-9b09e6a5b4e5"]},{"id":"ITEM-2","itemData":{"ISSN":"20452322","abstract":"Coral reefs harbor diverse assemblages of organisms yet the majority of this diversity is hidden within the three dimensional structure of the reef and neglected using standard visual surveys. This study uses Autonomous Reef Monitoring Structures (ARMS) and amplicon sequencing methodologies, targeting mitochondrial cytochrome oxidase I and 18S rRNA genes, to investigate changes in the cryptic reef biodiversity. ARMS, deployed at 11 sites across a near-to off-shore gradient in the Red Sea were dominated by Porifera (sessile fraction), Arthropoda and Annelida (mobile fractions). The two primer sets detected different taxa lists, but patterns in community composition and structure were similar. While the microhabitat of the ARMS deployment affected the community structure, a clear cross-shelf gradient was observed for all fractions investigated. The partitioning of beta-diversity revealed that replacement (i.e.The substitution of species) made the highest contribution with richness playing a smaller role. Hence, different reef habitats across the shelf are relevant to regional diversity, as they harbor different communities, a result with clear implications for the design of Marine Protected Areas. ARMS can be vital tools to assess biodiversity patterns in the generally neglected but species-rich cryptic benthos, providing invaluable information for the management and conservation of hard-bottomed habitats over local and global scales.","author":[{"dropping-particle":"","family":"Pearman","given":"J. K.","non-dropping-particle":"","parse-names":false,"suffix":""},{"dropping-particle":"","family":"Leray","given":"M.","non-dropping-particle":"","parse-names":false,"suffix":""},{"dropping-particle":"","family":"Villalobos","given":"R.","non-dropping-particle":"","parse-names":false,"suffix":""},{"dropping-particle":"","family":"Machida","given":"R. J.","non-dropping-particle":"","parse-names":false,"suffix":""},{"dropping-particle":"","family":"Berumen","given":"M. L.","non-dropping-particle":"","parse-names":false,"suffix":""},{"dropping-particle":"","family":"Knowlton","given":"N.","non-dropping-particle":"","parse-names":false,"suffix":""},{"dropping-particle":"","family":"Carvalho","given":"S.","non-dropping-particle":"","parse-names":false,"suffix":""}],"container-title":"Scientific Reports","id":"ITEM-2","issued":{"date-parts":[["2018"]]},"page":"1-17","publisher":"Springer US","title":"Cross-shelf investigation of coral reef cryptic benthic organisms reveals diversity patterns of the hidden majority","type":"article-journal","volume":"8"},"uris":["http://www.mendeley.com/documents/?uuid=c8231ff3-acfb-4e3d-bb6f-b748f8561e97"]}],"mendeley":{"formattedCitation":"(Pearman et al., 2018; Stat et al., 2017)","plainTextFormattedCitation":"(Pearman et al., 2018; Stat et al., 2017)","previouslyFormattedCitation":"(Pearman et al., 2018; Stat et al., 2017)"},"properties":{"noteIndex":0},"schema":"https://github.com/citation-style-language/schema/raw/master/csl-citation.json"}</w:instrText>
      </w:r>
      <w:r w:rsidR="00126F94">
        <w:fldChar w:fldCharType="separate"/>
      </w:r>
      <w:r w:rsidR="00126F94" w:rsidRPr="00126F94">
        <w:rPr>
          <w:noProof/>
        </w:rPr>
        <w:t>(Pearman et al., 2018; Stat et al., 2017)</w:t>
      </w:r>
      <w:r w:rsidR="00126F94">
        <w:fldChar w:fldCharType="end"/>
      </w:r>
      <w:r w:rsidR="000F4993">
        <w:t>.</w:t>
      </w:r>
    </w:p>
    <w:p w14:paraId="16B0C601" w14:textId="012CCCE0" w:rsidR="0091385A" w:rsidRDefault="00BF4B5F" w:rsidP="004D4A2E">
      <w:commentRangeStart w:id="41"/>
      <w:r>
        <w:t>Because c</w:t>
      </w:r>
      <w:r w:rsidR="004D4A2E">
        <w:t>orals</w:t>
      </w:r>
      <w:commentRangeEnd w:id="41"/>
      <w:r w:rsidR="004D4A2E">
        <w:rPr>
          <w:rStyle w:val="CommentReference"/>
        </w:rPr>
        <w:commentReference w:id="41"/>
      </w:r>
      <w:r w:rsidR="004D4A2E">
        <w:t xml:space="preserve"> and </w:t>
      </w:r>
      <w:commentRangeStart w:id="42"/>
      <w:commentRangeStart w:id="43"/>
      <w:r w:rsidR="004D4A2E">
        <w:t>fish are such conspicuous, well-studied taxonomic groups</w:t>
      </w:r>
      <w:r>
        <w:t xml:space="preserve">, </w:t>
      </w:r>
      <w:r w:rsidR="000038E2">
        <w:t>they have been used as cross-taxa surrogates</w:t>
      </w:r>
      <w:r>
        <w:t xml:space="preserve"> (</w:t>
      </w:r>
      <w:r w:rsidR="004D4A2E">
        <w:t>the</w:t>
      </w:r>
      <w:r w:rsidR="000038E2">
        <w:t>ir</w:t>
      </w:r>
      <w:r w:rsidR="004D4A2E">
        <w:t xml:space="preserve"> </w:t>
      </w:r>
      <w:r w:rsidR="000038E2">
        <w:t xml:space="preserve">species </w:t>
      </w:r>
      <w:r w:rsidR="004D4A2E">
        <w:t xml:space="preserve">richness </w:t>
      </w:r>
      <w:r w:rsidR="0091385A">
        <w:t>is</w:t>
      </w:r>
      <w:r w:rsidR="004D4A2E">
        <w:t xml:space="preserve"> extrapolated to represent the richness of </w:t>
      </w:r>
      <w:r w:rsidR="000038E2">
        <w:t>other</w:t>
      </w:r>
      <w:r w:rsidR="004D4A2E">
        <w:t xml:space="preserve"> </w:t>
      </w:r>
      <w:r>
        <w:t>coral reef taxa) or subset-taxa surrogates (</w:t>
      </w:r>
      <w:r w:rsidR="0091385A">
        <w:t>their richness is extrapolated to represent total species richness)</w:t>
      </w:r>
      <w:r>
        <w:t xml:space="preserve"> </w:t>
      </w:r>
      <w:commentRangeStart w:id="44"/>
      <w:commentRangeStart w:id="45"/>
      <w:r w:rsidR="004D4A2E">
        <w:fldChar w:fldCharType="begin" w:fldLock="1"/>
      </w:r>
      <w:r w:rsidR="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4D4A2E">
        <w:fldChar w:fldCharType="separate"/>
      </w:r>
      <w:r w:rsidR="004D4A2E" w:rsidRPr="00B95EAD">
        <w:rPr>
          <w:noProof/>
        </w:rPr>
        <w:t>(Graham et al., 2006)</w:t>
      </w:r>
      <w:r w:rsidR="004D4A2E">
        <w:fldChar w:fldCharType="end"/>
      </w:r>
      <w:commentRangeEnd w:id="44"/>
      <w:r w:rsidR="004D4A2E">
        <w:rPr>
          <w:rStyle w:val="CommentReference"/>
        </w:rPr>
        <w:commentReference w:id="44"/>
      </w:r>
      <w:r w:rsidR="004D4A2E">
        <w:t xml:space="preserve">. </w:t>
      </w:r>
      <w:commentRangeEnd w:id="45"/>
      <w:r w:rsidR="00E864AB">
        <w:rPr>
          <w:rStyle w:val="CommentReference"/>
        </w:rPr>
        <w:commentReference w:id="45"/>
      </w:r>
      <w:r w:rsidR="004D4A2E">
        <w:t>The reliability of th</w:t>
      </w:r>
      <w:r w:rsidR="0091385A">
        <w:t>ese</w:t>
      </w:r>
      <w:r w:rsidR="004D4A2E">
        <w:t xml:space="preserve"> extrapolation</w:t>
      </w:r>
      <w:r w:rsidR="0091385A">
        <w:t>s</w:t>
      </w:r>
      <w:r w:rsidR="004D4A2E">
        <w:t xml:space="preserve"> </w:t>
      </w:r>
      <w:r w:rsidR="000E5EE4">
        <w:t xml:space="preserve">is </w:t>
      </w:r>
      <w:r w:rsidR="004D4A2E">
        <w:t>not well-studied, and we used sponges as</w:t>
      </w:r>
      <w:r w:rsidR="00357248">
        <w:t xml:space="preserve"> a</w:t>
      </w:r>
      <w:r w:rsidR="004D4A2E">
        <w:t xml:space="preserve"> </w:t>
      </w:r>
      <w:r w:rsidR="00CD7D1D">
        <w:t xml:space="preserve">case study </w:t>
      </w:r>
      <w:r w:rsidR="004D4A2E">
        <w:t xml:space="preserve">in order to assess whether surrogates for fish and coral species richness can be used to predict </w:t>
      </w:r>
      <w:r w:rsidR="00193D00">
        <w:t>the richne</w:t>
      </w:r>
      <w:r w:rsidR="00CD7D1D">
        <w:t>ss of other groups</w:t>
      </w:r>
      <w:r w:rsidR="004D4A2E">
        <w:t xml:space="preserve">. </w:t>
      </w:r>
      <w:commentRangeEnd w:id="42"/>
      <w:r w:rsidR="004D4A2E">
        <w:rPr>
          <w:rStyle w:val="CommentReference"/>
        </w:rPr>
        <w:commentReference w:id="42"/>
      </w:r>
      <w:commentRangeEnd w:id="43"/>
      <w:r w:rsidR="006C4A94">
        <w:rPr>
          <w:rStyle w:val="CommentReference"/>
        </w:rPr>
        <w:commentReference w:id="43"/>
      </w:r>
      <w:r w:rsidR="004D4A2E">
        <w:t xml:space="preserve">We selected sponges because they </w:t>
      </w:r>
      <w:r w:rsidR="007F2B9D">
        <w:t>represent a common benthic group that is</w:t>
      </w:r>
      <w:r w:rsidR="0091385A">
        <w:t xml:space="preserve"> of functional importance </w:t>
      </w:r>
      <w:commentRangeStart w:id="46"/>
      <w:r w:rsidR="004D4A2E">
        <w:fldChar w:fldCharType="begin" w:fldLock="1"/>
      </w:r>
      <w:r w:rsidR="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4D4A2E">
        <w:fldChar w:fldCharType="separate"/>
      </w:r>
      <w:r w:rsidR="004D4A2E" w:rsidRPr="009933F1">
        <w:rPr>
          <w:noProof/>
        </w:rPr>
        <w:t>(Bell, 2008)</w:t>
      </w:r>
      <w:r w:rsidR="004D4A2E">
        <w:fldChar w:fldCharType="end"/>
      </w:r>
      <w:commentRangeEnd w:id="46"/>
      <w:r w:rsidR="004D4A2E">
        <w:rPr>
          <w:rStyle w:val="CommentReference"/>
        </w:rPr>
        <w:commentReference w:id="46"/>
      </w:r>
      <w:r w:rsidR="00357248">
        <w:t xml:space="preserve">, yet </w:t>
      </w:r>
      <w:r w:rsidR="007F2B9D">
        <w:t xml:space="preserve">relatively </w:t>
      </w:r>
      <w:r w:rsidR="00357248">
        <w:t xml:space="preserve">few </w:t>
      </w:r>
      <w:r w:rsidR="004D4A2E">
        <w:t xml:space="preserve">studies have investigated </w:t>
      </w:r>
      <w:r w:rsidR="0091385A">
        <w:t>temporal</w:t>
      </w:r>
      <w:r w:rsidR="007F2B9D">
        <w:t xml:space="preserve"> </w:t>
      </w:r>
      <w:r w:rsidR="0091385A">
        <w:t>patterns in their abundance or species richness</w:t>
      </w:r>
      <w:r w:rsidR="004D4A2E">
        <w:t xml:space="preserve"> </w:t>
      </w:r>
      <w:commentRangeStart w:id="47"/>
      <w:r w:rsidR="004D4A2E">
        <w:fldChar w:fldCharType="begin" w:fldLock="1"/>
      </w:r>
      <w:r w:rsidR="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4D4A2E">
        <w:fldChar w:fldCharType="separate"/>
      </w:r>
      <w:r w:rsidR="004D4A2E" w:rsidRPr="009933F1">
        <w:rPr>
          <w:noProof/>
        </w:rPr>
        <w:t>(Berman et al., 2013; Wulff, 2006)</w:t>
      </w:r>
      <w:r w:rsidR="004D4A2E">
        <w:fldChar w:fldCharType="end"/>
      </w:r>
      <w:commentRangeEnd w:id="47"/>
      <w:r w:rsidR="004D4A2E">
        <w:rPr>
          <w:rStyle w:val="CommentReference"/>
        </w:rPr>
        <w:commentReference w:id="47"/>
      </w:r>
      <w:r w:rsidR="004D4A2E">
        <w:t xml:space="preserve">. </w:t>
      </w:r>
    </w:p>
    <w:p w14:paraId="29D5AE2E" w14:textId="0BD4995C" w:rsidR="00836B4A" w:rsidRDefault="00DF46D1" w:rsidP="00836B4A">
      <w:r>
        <w:t>Researchers have used a variety of criteria when selecting surrogates</w:t>
      </w:r>
      <w:r w:rsidR="00126F94">
        <w:t xml:space="preserve"> </w:t>
      </w:r>
      <w:r w:rsidR="00126F94">
        <w:fldChar w:fldCharType="begin" w:fldLock="1"/>
      </w:r>
      <w:r w:rsidR="00126F94">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126F94">
        <w:fldChar w:fldCharType="separate"/>
      </w:r>
      <w:r w:rsidR="00126F94" w:rsidRPr="00126F94">
        <w:rPr>
          <w:noProof/>
        </w:rPr>
        <w:t>(Noss, 1990)</w:t>
      </w:r>
      <w:r w:rsidR="00126F94">
        <w:fldChar w:fldCharType="end"/>
      </w:r>
      <w:r>
        <w:t xml:space="preserve">. </w:t>
      </w:r>
      <w:r w:rsidR="00C9205B">
        <w:t xml:space="preserve">We selected two simple biotic surrogates (total coral cover and total sponge cover) and one abiotic surrogate (reef rugosity) for </w:t>
      </w:r>
      <w:r w:rsidR="000E5EE4">
        <w:t xml:space="preserve">largely </w:t>
      </w:r>
      <w:r w:rsidR="00C9205B">
        <w:t xml:space="preserve">practical reasons. </w:t>
      </w:r>
      <w:r w:rsidR="006A0D2E">
        <w:t>Total coral cover (</w:t>
      </w:r>
      <w:r w:rsidR="006A0D2E" w:rsidRPr="006A0D2E">
        <w:t xml:space="preserve">the proportion of reef surface covered by live </w:t>
      </w:r>
      <w:r w:rsidR="006A0D2E">
        <w:t>Scleractinian</w:t>
      </w:r>
      <w:r w:rsidR="006A0D2E" w:rsidRPr="006A0D2E">
        <w:t xml:space="preserve"> coral</w:t>
      </w:r>
      <w:r w:rsidR="006A0D2E">
        <w:t xml:space="preserve">) is the simplest potential higher-taxa surrogate for coral species richness and is arguably the most widely-monitored variable in this ecosystem </w:t>
      </w:r>
      <w:commentRangeStart w:id="48"/>
      <w:r w:rsidR="006A0D2E">
        <w:fldChar w:fldCharType="begin" w:fldLock="1"/>
      </w:r>
      <w:r w:rsidR="00F571F3">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id":"ITEM-3","itemData":{"author":[{"dropping-particle":"","family":"Jackson","given":"J.","non-dropping-particle":"","parse-names":false,"suffix":""},{"dropping-particle":"","family":"Donovan","given":"M.","non-dropping-particle":"","parse-names":false,"suffix":""},{"dropping-particle":"","family":"Cramer","given":"K.","non-dropping-particle":"","parse-names":false,"suffix":""},{"dropping-particle":"","family":"Lam","given":"V.","non-dropping-particle":"","parse-names":false,"suffix":""}],"id":"ITEM-3","issued":{"date-parts":[["2014"]]},"publisher-place":"Washington, D.C.","title":"Status and trends of Caribbean coral reefs: 1970-2012","type":"article"},"uris":["http://www.mendeley.com/documents/?uuid=0e434e02-3bcd-4325-a1b8-db17e980cf33"]}],"mendeley":{"formattedCitation":"(Alvarez-Filip, Dulvy, Gill, Côté, &amp; Watkinson, 2009; Gardner, Côté, Gill, Grant, &amp; Watkinson, 2003; Jackson, Donovan, Cramer, &amp; Lam, 2014)","plainTextFormattedCitation":"(Alvarez-Filip, Dulvy, Gill, Côté, &amp; Watkinson, 2009; Gardner, Côté, Gill, Grant, &amp; Watkinson, 2003; Jackson, Donovan, Cramer, &amp; Lam, 2014)","previouslyFormattedCitation":"(Alvarez-Filip, Dulvy, Gill, Côté, &amp; Watkinson, 2009; Gardner, Côté, Gill, Grant, &amp; Watkinson, 2003; Jackson, Donovan, Cramer, &amp; Lam, 2014)"},"properties":{"noteIndex":0},"schema":"https://github.com/citation-style-language/schema/raw/master/csl-citation.json"}</w:instrText>
      </w:r>
      <w:r w:rsidR="006A0D2E">
        <w:fldChar w:fldCharType="separate"/>
      </w:r>
      <w:r w:rsidR="00126F94" w:rsidRPr="00126F94">
        <w:rPr>
          <w:noProof/>
        </w:rPr>
        <w:t>(Alvarez-Filip, Dulvy, Gill, Côté, &amp; Watkinson, 2009; Gardner, Côté, Gill, Grant, &amp; Watkinson, 2003; Jackson, Donovan, Cramer, &amp; Lam, 2014)</w:t>
      </w:r>
      <w:r w:rsidR="006A0D2E">
        <w:fldChar w:fldCharType="end"/>
      </w:r>
      <w:commentRangeEnd w:id="48"/>
      <w:r w:rsidR="006A0D2E">
        <w:rPr>
          <w:rStyle w:val="CommentReference"/>
        </w:rPr>
        <w:commentReference w:id="48"/>
      </w:r>
      <w:r w:rsidR="006A0D2E">
        <w:t>.</w:t>
      </w:r>
      <w:r w:rsidR="00836B4A">
        <w:t xml:space="preserve"> </w:t>
      </w:r>
      <w:r w:rsidR="00043545">
        <w:t>Reef r</w:t>
      </w:r>
      <w:r w:rsidR="00836B4A">
        <w:t xml:space="preserve">ugosity </w:t>
      </w:r>
      <w:r w:rsidR="00043545">
        <w:t xml:space="preserve">(a simple measure of </w:t>
      </w:r>
      <w:r w:rsidR="00043545" w:rsidRPr="00043545">
        <w:t>surface roughness</w:t>
      </w:r>
      <w:r w:rsidR="00043545">
        <w:t xml:space="preserve">) has also been monitored routinely </w:t>
      </w:r>
      <w:r w:rsidR="00043545" w:rsidRPr="00043545">
        <w:t xml:space="preserve">by coral reef biologists </w:t>
      </w:r>
      <w:r w:rsidR="00043545">
        <w:t xml:space="preserve">and </w:t>
      </w:r>
      <w:r w:rsidR="00836B4A">
        <w:t xml:space="preserve">is expected to be a good </w:t>
      </w:r>
      <w:r w:rsidR="0091216C">
        <w:t xml:space="preserve">resource-related </w:t>
      </w:r>
      <w:r w:rsidR="00043545">
        <w:t xml:space="preserve">abiotic </w:t>
      </w:r>
      <w:r w:rsidR="00836B4A">
        <w:t xml:space="preserve">surrogate for fish species richness because </w:t>
      </w:r>
      <w:r w:rsidR="00043545">
        <w:t xml:space="preserve">the habitat </w:t>
      </w:r>
      <w:r w:rsidR="00043545">
        <w:lastRenderedPageBreak/>
        <w:t xml:space="preserve">requirements of many fishes include structural reef features. Higher </w:t>
      </w:r>
      <w:r w:rsidR="00836B4A">
        <w:t xml:space="preserve">rugosity should </w:t>
      </w:r>
      <w:r w:rsidR="00043545">
        <w:t xml:space="preserve">thus </w:t>
      </w:r>
      <w:r w:rsidR="00836B4A">
        <w:t>provide structur</w:t>
      </w:r>
      <w:r w:rsidR="00043545">
        <w:t>e</w:t>
      </w:r>
      <w:r w:rsidR="00836B4A">
        <w:t xml:space="preserve"> that may be utilized by a greater </w:t>
      </w:r>
      <w:r w:rsidR="000E5EE4">
        <w:t xml:space="preserve">number </w:t>
      </w:r>
      <w:r w:rsidR="00836B4A">
        <w:t xml:space="preserve">of fish species </w:t>
      </w:r>
      <w:commentRangeStart w:id="49"/>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49"/>
      <w:r w:rsidR="00836B4A">
        <w:rPr>
          <w:rStyle w:val="CommentReference"/>
        </w:rPr>
        <w:commentReference w:id="49"/>
      </w:r>
      <w:r w:rsidR="00836B4A">
        <w:t xml:space="preserve">. </w:t>
      </w:r>
      <w:r w:rsidR="00833173">
        <w:t>R</w:t>
      </w:r>
      <w:r w:rsidR="00836B4A">
        <w:t>ugosity is a</w:t>
      </w:r>
      <w:r w:rsidR="00833173">
        <w:t>lso potentially a</w:t>
      </w:r>
      <w:r w:rsidR="00836B4A">
        <w:t xml:space="preserve"> better surrogate for fish </w:t>
      </w:r>
      <w:r w:rsidR="00833173">
        <w:t xml:space="preserve">species </w:t>
      </w:r>
      <w:r w:rsidR="00836B4A">
        <w:t xml:space="preserve">richness than </w:t>
      </w:r>
      <w:r w:rsidR="00833173">
        <w:t xml:space="preserve">live </w:t>
      </w:r>
      <w:r w:rsidR="00836B4A">
        <w:t>coral cover because</w:t>
      </w:r>
      <w:r w:rsidR="00833173">
        <w:t xml:space="preserve">, even though corals create </w:t>
      </w:r>
      <w:r w:rsidR="00AF1D7B">
        <w:t xml:space="preserve">reef </w:t>
      </w:r>
      <w:r w:rsidR="00833173">
        <w:t xml:space="preserve">structure, </w:t>
      </w:r>
      <w:r w:rsidR="00836B4A">
        <w:t>many fishes utilize structur</w:t>
      </w:r>
      <w:r w:rsidR="00AF1D7B">
        <w:t>al</w:t>
      </w:r>
      <w:r w:rsidR="00833173">
        <w:t xml:space="preserve"> features</w:t>
      </w:r>
      <w:r w:rsidR="00836B4A">
        <w:t xml:space="preserve"> even when the coral is dead </w:t>
      </w:r>
      <w:commentRangeStart w:id="50"/>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50"/>
      <w:r w:rsidR="00836B4A">
        <w:rPr>
          <w:rStyle w:val="CommentReference"/>
        </w:rPr>
        <w:commentReference w:id="50"/>
      </w:r>
      <w:r w:rsidR="00A56F8A">
        <w:t>. Although less-widely monitored than coral cover or rugosity, we also selected sponge cover (</w:t>
      </w:r>
      <w:r w:rsidR="00A56F8A" w:rsidRPr="006A0D2E">
        <w:t xml:space="preserve">the proportion of reef surface covered by live </w:t>
      </w:r>
      <w:r w:rsidR="00A56F8A">
        <w:t>sponges) as the simplest potential higher-taxa surrogate for sponge species richness.</w:t>
      </w:r>
    </w:p>
    <w:p w14:paraId="237EDFB0" w14:textId="47E6986D" w:rsidR="00BF406D" w:rsidRDefault="00A56F8A" w:rsidP="003B5B34">
      <w:r w:rsidRPr="00804C84">
        <w:t xml:space="preserve">Our goal </w:t>
      </w:r>
      <w:r>
        <w:t>wa</w:t>
      </w:r>
      <w:r w:rsidRPr="00804C84">
        <w:t xml:space="preserve">s to understand whether monitoring of cost-effective surrogates </w:t>
      </w:r>
      <w:r>
        <w:t>is</w:t>
      </w:r>
      <w:r w:rsidRPr="00804C84">
        <w:t xml:space="preserve"> appropriate in tracking changes in </w:t>
      </w:r>
      <w:r>
        <w:t xml:space="preserve">the species richness of </w:t>
      </w:r>
      <w:r w:rsidRPr="00804C84">
        <w:t xml:space="preserve">coral </w:t>
      </w:r>
      <w:r>
        <w:t xml:space="preserve">reef </w:t>
      </w:r>
      <w:r w:rsidRPr="00804C84">
        <w:t>communities. We speci</w:t>
      </w:r>
      <w:r>
        <w:t>fi</w:t>
      </w:r>
      <w:r w:rsidRPr="00804C84">
        <w:t>cally</w:t>
      </w:r>
      <w:r>
        <w:t xml:space="preserve"> tested</w:t>
      </w:r>
      <w:r w:rsidDel="00A56F8A">
        <w:t xml:space="preserve"> </w:t>
      </w:r>
      <w:r w:rsidR="003573F9">
        <w:t xml:space="preserve">how surrogate-target </w:t>
      </w:r>
      <w:r w:rsidR="0081750B">
        <w:t>relationship</w:t>
      </w:r>
      <w:r w:rsidR="001F3420">
        <w:t>s</w:t>
      </w:r>
      <w:r w:rsidR="0081750B">
        <w:t xml:space="preserve"> var</w:t>
      </w:r>
      <w:r w:rsidR="001F3420">
        <w:t>y</w:t>
      </w:r>
      <w:r w:rsidR="003573F9">
        <w:t xml:space="preserve"> over time and space</w:t>
      </w:r>
      <w:r w:rsidR="000E5EE4">
        <w:t xml:space="preserve"> using 27 years of monitoring data from eight sites around Guana Island in the British Virgin Islands </w:t>
      </w:r>
      <w:r w:rsidR="000E5EE4">
        <w:fldChar w:fldCharType="begin" w:fldLock="1"/>
      </w:r>
      <w:r w:rsidR="000E5EE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0E5EE4">
        <w:fldChar w:fldCharType="separate"/>
      </w:r>
      <w:r w:rsidR="000E5EE4" w:rsidRPr="00C26A73">
        <w:rPr>
          <w:noProof/>
        </w:rPr>
        <w:t>(Forrester et al., 2015)</w:t>
      </w:r>
      <w:r w:rsidR="000E5EE4">
        <w:fldChar w:fldCharType="end"/>
      </w:r>
      <w:r w:rsidR="000E5EE4">
        <w:t xml:space="preserve">. Our first objective was to determine which of three candidate surrogates (coral cover, sponge cover, rugosity) </w:t>
      </w:r>
      <w:r w:rsidR="00FB34DE">
        <w:t>was most strongly correlated with</w:t>
      </w:r>
      <w:r w:rsidR="000E5EE4">
        <w:t xml:space="preserve"> each of four separate targets (species richness of corals, fishes, sponges, and richness of the three groups pooled). Our second objective was to determine if the relationships between </w:t>
      </w:r>
      <w:r w:rsidR="00FB34DE">
        <w:t xml:space="preserve">the </w:t>
      </w:r>
      <w:r w:rsidR="000E5EE4">
        <w:t xml:space="preserve">surrogate and corresponding target remain consistent </w:t>
      </w:r>
      <w:r w:rsidR="00A21177">
        <w:t>among sites</w:t>
      </w:r>
      <w:r w:rsidR="000E5EE4">
        <w:t xml:space="preserve"> and</w:t>
      </w:r>
      <w:r w:rsidR="00FB34DE">
        <w:t xml:space="preserve">, most importantly, </w:t>
      </w:r>
      <w:r w:rsidR="00AF1D7B">
        <w:t xml:space="preserve">are stable </w:t>
      </w:r>
      <w:r w:rsidR="00FB34DE">
        <w:t>over</w:t>
      </w:r>
      <w:r w:rsidR="000E5EE4">
        <w:t xml:space="preserve"> time. </w:t>
      </w:r>
    </w:p>
    <w:p w14:paraId="1896A12D" w14:textId="280A1330" w:rsidR="00A679EA" w:rsidRDefault="00A679EA" w:rsidP="0029035A">
      <w:pPr>
        <w:ind w:firstLine="0"/>
      </w:pPr>
      <w:r>
        <w:br w:type="page"/>
      </w:r>
    </w:p>
    <w:p w14:paraId="65B1F5CA" w14:textId="77777777" w:rsidR="00A679EA" w:rsidRDefault="00A679EA" w:rsidP="00E74719">
      <w:pPr>
        <w:pStyle w:val="Heading2"/>
      </w:pPr>
      <w:bookmarkStart w:id="51" w:name="_Toc27002735"/>
      <w:commentRangeStart w:id="52"/>
      <w:r>
        <w:lastRenderedPageBreak/>
        <w:t>Material and Methods</w:t>
      </w:r>
      <w:commentRangeEnd w:id="52"/>
      <w:r w:rsidR="004550CC">
        <w:rPr>
          <w:rStyle w:val="CommentReference"/>
          <w:b w:val="0"/>
        </w:rPr>
        <w:commentReference w:id="52"/>
      </w:r>
      <w:bookmarkEnd w:id="51"/>
    </w:p>
    <w:p w14:paraId="772F3A4B" w14:textId="77777777" w:rsidR="00A679EA" w:rsidRPr="00E74719" w:rsidRDefault="00A679EA" w:rsidP="00E74719">
      <w:pPr>
        <w:pStyle w:val="Heading3"/>
      </w:pPr>
      <w:r w:rsidRPr="00E74719">
        <w:t>Field study design</w:t>
      </w:r>
    </w:p>
    <w:p w14:paraId="69DC4F5F" w14:textId="440500E8"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w:t>
      </w:r>
      <w:r w:rsidR="008D26FF">
        <w:t xml:space="preserve">sloping </w:t>
      </w:r>
      <w:r w:rsidR="00A679EA">
        <w:t xml:space="preserve">fringing coral reef adjacent to the island at a depth of 9-10 m. Sites varied in exposure to prevailing weather; sites on the windward north side of the island are more exposed </w:t>
      </w:r>
      <w:r w:rsidR="00A65E3D">
        <w:t xml:space="preserve">to prevailing winds and swell </w:t>
      </w:r>
      <w:r w:rsidR="00A679EA">
        <w:t xml:space="preserve">than those on the southern leeward side (Fig. 1). </w:t>
      </w:r>
      <w:r w:rsidR="00A65E3D">
        <w:t xml:space="preserve">Although distributed across a gradient of prevailing wave exposure, the sites were similar </w:t>
      </w:r>
      <w:r w:rsidR="00246B4C">
        <w:t>enough in</w:t>
      </w:r>
      <w:r w:rsidR="00A65E3D">
        <w:t xml:space="preserve"> other respects </w:t>
      </w:r>
      <w:r w:rsidR="00246B4C">
        <w:t xml:space="preserve">that they represent broadly similar habitats. In other words, we assume that </w:t>
      </w:r>
      <w:r w:rsidR="00906B80">
        <w:t>spati</w:t>
      </w:r>
      <w:r w:rsidR="00A21177">
        <w:t>o</w:t>
      </w:r>
      <w:r w:rsidR="00906B80">
        <w:t>-temporal shifts in</w:t>
      </w:r>
      <w:r w:rsidR="00246B4C">
        <w:t xml:space="preserve"> species richness primarily reflect changes in </w:t>
      </w:r>
      <w:r w:rsidR="00246B4C">
        <w:sym w:font="Symbol" w:char="F061"/>
      </w:r>
      <w:r w:rsidR="00246B4C">
        <w:t xml:space="preserve"> (local) diversity, rather than differences </w:t>
      </w:r>
      <w:r w:rsidR="00E864AB">
        <w:t xml:space="preserve">in </w:t>
      </w:r>
      <w:r w:rsidR="00E864AB">
        <w:sym w:font="Symbol" w:char="F062"/>
      </w:r>
      <w:r w:rsidR="00E864AB">
        <w:t>-diversity</w:t>
      </w:r>
      <w:r w:rsidR="00E864AB">
        <w:t xml:space="preserve"> </w:t>
      </w:r>
      <w:r w:rsidR="00126F94">
        <w:fldChar w:fldCharType="begin" w:fldLock="1"/>
      </w:r>
      <w:r w:rsidR="00E864AB">
        <w:instrText>ADDIN CSL_CITATION {"citationItems":[{"id":"ITEM-1","itemData":{"author":[{"dropping-particle":"","family":"Whittaker","given":"R. H.","non-dropping-particle":"","parse-names":false,"suffix":""}],"container-title":"Ecological Monographs","id":"ITEM-1","issue":"3","issued":{"date-parts":[["1960"]]},"page":"279-338","title":"Vegetation of the Siskiyou Mountains, Oregon and California","type":"article-journal","volume":"30"},"label":"figure","prefix":"between habitats; ","uris":["http://www.mendeley.com/documents/?uuid=c2354c09-e7b0-478e-baaf-29c55751bd0e"]}],"mendeley":{"formattedCitation":"(between habitats; Whittaker, 1960)","plainTextFormattedCitation":"(between habitats; Whittaker, 1960)","previouslyFormattedCitation":"(</w:instrText>
      </w:r>
      <w:r w:rsidR="00E864AB">
        <w:instrText> diversity; Whittaker, 1960)"},"properties":{"noteIndex":0},"schema":"https://github.com/citation-style-language/schema/raw/master/csl-citation.json"}</w:instrText>
      </w:r>
      <w:r w:rsidR="00126F94">
        <w:fldChar w:fldCharType="separate"/>
      </w:r>
      <w:r w:rsidR="00E864AB" w:rsidRPr="00E864AB">
        <w:rPr>
          <w:noProof/>
        </w:rPr>
        <w:t>(between habitats; Whittaker, 1960)</w:t>
      </w:r>
      <w:r w:rsidR="00126F94">
        <w:fldChar w:fldCharType="end"/>
      </w:r>
      <w:r w:rsidR="00246B4C">
        <w:t xml:space="preserve">. </w:t>
      </w:r>
      <w:r w:rsidR="00A679EA">
        <w:t xml:space="preserve">Corals, fishes, and </w:t>
      </w:r>
      <w:r w:rsidR="00EA353C">
        <w:t xml:space="preserve">reef </w:t>
      </w:r>
      <w:r w:rsidR="00A679EA">
        <w:t>rugosity</w:t>
      </w:r>
      <w:r w:rsidR="00115801">
        <w:t xml:space="preserve"> </w:t>
      </w:r>
      <w:r w:rsidR="00A679EA">
        <w:t>were sampled annually between June and August from 1992-2018</w:t>
      </w:r>
      <w:r w:rsidR="00906B80">
        <w:t>. Logistical constraints meant that s</w:t>
      </w:r>
      <w:r w:rsidR="00A679EA">
        <w:t>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r w:rsidR="00FA28C6">
        <w:t>. However, because species</w:t>
      </w:r>
      <w:r w:rsidR="00E864AB">
        <w:t xml:space="preserve"> </w:t>
      </w:r>
      <w:r w:rsidR="00FA28C6">
        <w:t xml:space="preserve">richness estimates are dependent on sampling effort, we opted to standardize to </w:t>
      </w:r>
      <w:r w:rsidR="00A679EA">
        <w:t>three transects per site per year</w:t>
      </w:r>
      <w:r w:rsidR="0036707E">
        <w:t xml:space="preserve">. </w:t>
      </w:r>
      <w:r w:rsidR="00A21177">
        <w:t>The three t</w:t>
      </w:r>
      <w:r w:rsidR="0036707E">
        <w:t>ransects for analysis were</w:t>
      </w:r>
      <w:r w:rsidR="00A679EA">
        <w:t xml:space="preserve"> selected at random</w:t>
      </w:r>
      <w:r w:rsidR="00FA28C6">
        <w:t xml:space="preserve">. </w:t>
      </w:r>
    </w:p>
    <w:p w14:paraId="43DDE0BA" w14:textId="77777777" w:rsidR="00A679EA" w:rsidRDefault="00A679EA" w:rsidP="00E74719">
      <w:pPr>
        <w:pStyle w:val="Heading3"/>
      </w:pPr>
      <w:bookmarkStart w:id="53" w:name="_fwntfdganz29" w:colFirst="0" w:colLast="0"/>
      <w:bookmarkEnd w:id="53"/>
      <w:r>
        <w:t>Survey methods</w:t>
      </w:r>
    </w:p>
    <w:p w14:paraId="779DF9D5" w14:textId="5EDA8A0F" w:rsidR="000D069B" w:rsidRDefault="00A679EA" w:rsidP="000D069B">
      <w:r>
        <w:t>Corals</w:t>
      </w:r>
      <w:r w:rsidR="007C20DF">
        <w:t xml:space="preserve"> (Scleractinia)</w:t>
      </w:r>
      <w:r>
        <w:t>, sponges</w:t>
      </w:r>
      <w:r w:rsidR="007C20DF">
        <w:t xml:space="preserve"> (Porifera)</w:t>
      </w:r>
      <w:r>
        <w:t>, fishes</w:t>
      </w:r>
      <w:r w:rsidR="004E096C">
        <w:t xml:space="preserve"> (</w:t>
      </w:r>
      <w:r w:rsidR="004E096C" w:rsidRPr="004E096C">
        <w:t>Actinopterygii</w:t>
      </w:r>
      <w:r w:rsidR="004E096C">
        <w:t>)</w:t>
      </w:r>
      <w:r>
        <w:t xml:space="preserve">, and rugosity were sampled using well-established visual survey methods. </w:t>
      </w:r>
      <w:r w:rsidR="000D069B">
        <w:t xml:space="preserve">Because identifying taxa </w:t>
      </w:r>
      <w:r w:rsidR="000D069B">
        <w:lastRenderedPageBreak/>
        <w:t>to species is not always possible or practical in field surveys, corals, sponges and fish were identified to the lowest taxonomic group possible (</w:t>
      </w:r>
      <w:r w:rsidR="000D069B" w:rsidRPr="0018320D">
        <w:t>Table</w:t>
      </w:r>
      <w:r w:rsidR="000D069B">
        <w:t>s</w:t>
      </w:r>
      <w:r w:rsidR="000D069B" w:rsidRPr="0018320D">
        <w:t xml:space="preserve"> A.1</w:t>
      </w:r>
      <w:r w:rsidR="000D069B">
        <w:t xml:space="preserve">-A.2). All fish were identified to species, while corals and sponges were sometimes identified as multi-species recognizable taxonomic units </w:t>
      </w:r>
      <w:r w:rsidR="000D069B">
        <w:fldChar w:fldCharType="begin" w:fldLock="1"/>
      </w:r>
      <w:r w:rsidR="000D069B">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0D069B">
        <w:fldChar w:fldCharType="separate"/>
      </w:r>
      <w:r w:rsidR="000D069B" w:rsidRPr="004C5F85">
        <w:rPr>
          <w:noProof/>
        </w:rPr>
        <w:t>(D. F. Ward &amp; Stanley, 2004)</w:t>
      </w:r>
      <w:r w:rsidR="000D069B">
        <w:fldChar w:fldCharType="end"/>
      </w:r>
      <w:r w:rsidR="000D069B">
        <w:t>, or RTU’s, for the following reasons: (1) taxonomists either split or grouped taxa during the 27 years of the study, or (2) several species are visually indistinguishable in the field. In all cases, the lowest resolution RTU was used, and for simplicity RTU’s are referred to as “species” hereafter. Surveys</w:t>
      </w:r>
      <w:r w:rsidR="000D069B" w:rsidRPr="00F31CF6">
        <w:t xml:space="preserve"> </w:t>
      </w:r>
      <w:r w:rsidR="000D069B">
        <w:t xml:space="preserve">were </w:t>
      </w:r>
      <w:r w:rsidR="000D069B" w:rsidRPr="00F31CF6">
        <w:t>conducted with the approval of the BVI Department of Conservation and Fisheries, and fish counts were approved by the URI Institutional Animal Care and Use Committee</w:t>
      </w:r>
      <w:r w:rsidR="000D069B">
        <w:t xml:space="preserve"> </w:t>
      </w:r>
      <w:r w:rsidR="000D069B" w:rsidRPr="00F31CF6">
        <w:t>(protocol AN13-04-016).</w:t>
      </w:r>
    </w:p>
    <w:p w14:paraId="3E96246D" w14:textId="53A900E0" w:rsidR="00A679EA" w:rsidRDefault="00F31CF6" w:rsidP="00F31CF6">
      <w:r>
        <w:t xml:space="preserve"> </w:t>
      </w:r>
      <w:r w:rsidR="00A679EA">
        <w:t xml:space="preserve">Fishes were counted within a belt transect 30 m long x 1.5 m wide, and a T-shaped bar was used to determine the transect width as the diver swam along </w:t>
      </w:r>
      <w:r w:rsidR="00FD2107">
        <w:t xml:space="preserve">a 30-m </w:t>
      </w:r>
      <w:r w:rsidR="00A679EA">
        <w:t xml:space="preserve">transect </w:t>
      </w:r>
      <w:r w:rsidR="007C20DF">
        <w:t>tape</w:t>
      </w:r>
      <w:r w:rsidR="00A679EA">
        <w:t xml:space="preserve">. </w:t>
      </w:r>
      <w:r w:rsidR="008D5E72">
        <w:t>Like all visual surveys, the underwater f</w:t>
      </w:r>
      <w:r w:rsidR="00A679EA">
        <w:t xml:space="preserve">ish counts were </w:t>
      </w:r>
      <w:r w:rsidR="007C20DF">
        <w:t xml:space="preserve">limited </w:t>
      </w:r>
      <w:r w:rsidR="00A679EA">
        <w:t xml:space="preserve">to species that are amenable to </w:t>
      </w:r>
      <w:r w:rsidR="008D5E72">
        <w:t>detection using this method</w:t>
      </w:r>
      <w:r w:rsidR="00A679EA">
        <w:t>;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rsidR="00A679EA">
        <w:t xml:space="preserve">. </w:t>
      </w:r>
      <w:commentRangeStart w:id="54"/>
      <w:commentRangeStart w:id="55"/>
      <w:r w:rsidR="00A679EA">
        <w:t>Nocturnal</w:t>
      </w:r>
      <w:commentRangeEnd w:id="54"/>
      <w:r w:rsidR="00B648A4">
        <w:rPr>
          <w:rStyle w:val="CommentReference"/>
        </w:rPr>
        <w:commentReference w:id="54"/>
      </w:r>
      <w:commentRangeEnd w:id="55"/>
      <w:r w:rsidR="008D5E72">
        <w:rPr>
          <w:rStyle w:val="CommentReference"/>
        </w:rPr>
        <w:commentReference w:id="55"/>
      </w:r>
      <w:r w:rsidR="00A679EA">
        <w:t xml:space="preserve">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rsidR="00A679EA">
        <w:t xml:space="preserve">. Because fish were the only mobile organisms surveyed, the fish survey was conducted first for each transect in order to reduce </w:t>
      </w:r>
      <w:r w:rsidR="00A21177">
        <w:t xml:space="preserve">any </w:t>
      </w:r>
      <w:r w:rsidR="00A679EA">
        <w:t>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rsidR="00A679EA">
        <w:t xml:space="preserve">. </w:t>
      </w:r>
    </w:p>
    <w:p w14:paraId="20AF624E" w14:textId="0FB089D9" w:rsidR="00A679EA" w:rsidRDefault="00A679EA" w:rsidP="00017553">
      <w:r>
        <w:lastRenderedPageBreak/>
        <w:t xml:space="preserve">Corals </w:t>
      </w:r>
      <w:r w:rsidR="009818C2">
        <w:t>w</w:t>
      </w:r>
      <w:r>
        <w:t xml:space="preserve">ere surveyed using </w:t>
      </w:r>
      <w:r w:rsidR="003406B6">
        <w:t>a</w:t>
      </w:r>
      <w:r>
        <w:t xml:space="preserve"> linear point-intercept method, wherein a diver swam along the </w:t>
      </w:r>
      <w:r w:rsidR="007C20DF">
        <w:t xml:space="preserve">30-m transect </w:t>
      </w:r>
      <w:r>
        <w:t>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w:t>
      </w:r>
      <w:r w:rsidR="007C20DF">
        <w:t xml:space="preserve"> All corals were identified to </w:t>
      </w:r>
      <w:r w:rsidR="00FD2107">
        <w:t>species</w:t>
      </w:r>
      <w:r>
        <w:t xml:space="preserve">, </w:t>
      </w:r>
      <w:r w:rsidR="007C20DF">
        <w:t xml:space="preserve">whereas </w:t>
      </w:r>
      <w:r>
        <w:t xml:space="preserve">other taxa </w:t>
      </w:r>
      <w:r w:rsidR="009818C2">
        <w:t xml:space="preserve">encountered </w:t>
      </w:r>
      <w:r>
        <w:t>were classified into broader groupings</w:t>
      </w:r>
      <w:r w:rsidR="007C20DF">
        <w:t xml:space="preserve"> (</w:t>
      </w:r>
      <w:r w:rsidR="004E096C">
        <w:t>all sponges were counted as one group)</w:t>
      </w:r>
      <w:r>
        <w:t xml:space="preserve">. The point-intercept data was thus used to estimate coral species richness as well as the total </w:t>
      </w:r>
      <w:r w:rsidR="003406B6">
        <w:t>cover (%</w:t>
      </w:r>
      <w:r>
        <w:t xml:space="preserve">) of corals and </w:t>
      </w:r>
      <w:r w:rsidR="009818C2">
        <w:t xml:space="preserve">total cover </w:t>
      </w:r>
      <w:r w:rsidR="003406B6">
        <w:t xml:space="preserve">(%) </w:t>
      </w:r>
      <w:r w:rsidR="009818C2">
        <w:t xml:space="preserve">of </w:t>
      </w:r>
      <w:r>
        <w:t>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r w:rsidR="003406B6">
        <w:t>Because sponge cover was lower than coral cover</w:t>
      </w:r>
      <w:r w:rsidR="00017553">
        <w:t xml:space="preserve">, we used a different method to estimate sponge richness designed to sample a greater number of sponge colonies </w:t>
      </w:r>
      <w:r w:rsidR="00A21177">
        <w:t>along each transect</w:t>
      </w:r>
      <w:r w:rsidR="004E096C">
        <w:t xml:space="preserve"> tape</w:t>
      </w:r>
      <w:r w:rsidR="00017553">
        <w:t xml:space="preserve">. </w:t>
      </w:r>
      <w:r w:rsidR="00D06B08">
        <w:t>S</w:t>
      </w:r>
      <w:r>
        <w:t>ponge species richness</w:t>
      </w:r>
      <w:r w:rsidR="00D06B08">
        <w:t xml:space="preserve"> was</w:t>
      </w:r>
      <w:r w:rsidR="003406B6">
        <w:t>, therefore,</w:t>
      </w:r>
      <w:r w:rsidR="00D06B08">
        <w:t xml:space="preserve"> estimated </w:t>
      </w:r>
      <w:r>
        <w:t xml:space="preserve">using a </w:t>
      </w:r>
      <w:r w:rsidR="005E279A">
        <w:t>line-</w:t>
      </w:r>
      <w:r>
        <w:t>intercept method</w:t>
      </w:r>
      <w:r w:rsidR="005E279A">
        <w:t>,</w:t>
      </w:r>
      <w:r>
        <w:t xml:space="preserve"> in which any sponge that intercepted the </w:t>
      </w:r>
      <w:r w:rsidR="004E096C">
        <w:t xml:space="preserve">tape </w:t>
      </w:r>
      <w:r>
        <w:t>was recorded and identified to species.</w:t>
      </w:r>
    </w:p>
    <w:p w14:paraId="035B0023" w14:textId="099C0E93" w:rsidR="00A679EA" w:rsidRDefault="00381984" w:rsidP="00CC386C">
      <w:r>
        <w:t xml:space="preserve">Reef </w:t>
      </w:r>
      <w:r w:rsidR="001C5B44">
        <w:t xml:space="preserve">rugosity </w:t>
      </w:r>
      <w:r w:rsidR="00A679EA">
        <w:t>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rsidR="00A679EA">
        <w:t>, where a diver records the difference between the height of the transect tape and the substrate at 1 m intervals along the first 10 m of each transect. Rugosity (in cm) is calculated as the square root of the sum of the squared differences between successive height measurements</w:t>
      </w:r>
      <w:r w:rsidR="00A21177">
        <w:t>. A</w:t>
      </w:r>
      <w:r w:rsidR="00A679EA">
        <w:t xml:space="preserve"> </w:t>
      </w:r>
      <w:r w:rsidR="00A21177">
        <w:t xml:space="preserve">rugosity </w:t>
      </w:r>
      <w:r w:rsidR="00A679EA">
        <w:t>value of 0 is flat and vertical complexity increases as the rugosity value increases.</w:t>
      </w:r>
    </w:p>
    <w:p w14:paraId="55210239" w14:textId="78484C2F"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rsidR="00A21177">
        <w:t>. Both observers, however, c</w:t>
      </w:r>
      <w:r>
        <w:t>ompare</w:t>
      </w:r>
      <w:r w:rsidR="00A21177">
        <w:t>d</w:t>
      </w:r>
      <w:r>
        <w:t xml:space="preserve"> their counts to those of another </w:t>
      </w:r>
      <w:r w:rsidR="00A21177">
        <w:t xml:space="preserve">fish and sponge </w:t>
      </w:r>
      <w:r>
        <w:t xml:space="preserve">expert </w:t>
      </w:r>
      <w:r w:rsidR="00A21177">
        <w:t xml:space="preserve">respectively. These </w:t>
      </w:r>
      <w:r w:rsidR="006113CF">
        <w:t xml:space="preserve">two </w:t>
      </w:r>
      <w:r w:rsidR="00C14731">
        <w:lastRenderedPageBreak/>
        <w:t xml:space="preserve">observers </w:t>
      </w:r>
      <w:r w:rsidR="00A21177">
        <w:t>independent</w:t>
      </w:r>
      <w:r w:rsidR="00C14731">
        <w:t>ly</w:t>
      </w:r>
      <w:r w:rsidR="00A21177">
        <w:t xml:space="preserve"> surveyed the same transects as the authors </w:t>
      </w:r>
      <w:r w:rsidR="003406B6">
        <w:t>for</w:t>
      </w:r>
      <w:r w:rsidR="00A21177">
        <w:t xml:space="preserve"> one year</w:t>
      </w:r>
      <w:r w:rsidR="006113CF">
        <w:t>,</w:t>
      </w:r>
      <w:r w:rsidR="00A21177">
        <w:t xml:space="preserve"> and their species identifications were consistent with the authors</w:t>
      </w:r>
      <w:r w:rsidR="00C14731">
        <w:t>’</w:t>
      </w:r>
      <w:r w:rsidR="00A21177">
        <w:t xml:space="preserve"> </w:t>
      </w:r>
      <w:r>
        <w:t>(data not shown). Coral data were collected by three observers, but new observers’ species identifications and counts were calibrated with those of another observer during a training period of at least 15 dives before their data were incorporated into the study.</w:t>
      </w:r>
    </w:p>
    <w:p w14:paraId="55EC66F3" w14:textId="77777777" w:rsidR="00A679EA" w:rsidRDefault="00A679EA" w:rsidP="00E74719">
      <w:pPr>
        <w:pStyle w:val="Heading3"/>
      </w:pPr>
      <w:bookmarkStart w:id="56" w:name="_j2rsg1phwf4n" w:colFirst="0" w:colLast="0"/>
      <w:bookmarkEnd w:id="56"/>
      <w:r>
        <w:t>Statistical Analysis</w:t>
      </w:r>
    </w:p>
    <w:p w14:paraId="69364A06" w14:textId="3D74198D" w:rsidR="00A679EA" w:rsidRDefault="00A679EA" w:rsidP="00EB5354">
      <w:r>
        <w:t xml:space="preserve">We used sites as replicates because they represent spatial units </w:t>
      </w:r>
      <w:r w:rsidR="0038387A">
        <w:t>large enough to be analogous to areas</w:t>
      </w:r>
      <w:r>
        <w:t xml:space="preserve"> </w:t>
      </w:r>
      <w:r w:rsidR="0038387A">
        <w:t xml:space="preserve">monitored to assess </w:t>
      </w:r>
      <w:r w:rsidR="00820832">
        <w:t xml:space="preserve">local </w:t>
      </w:r>
      <w:r w:rsidR="0038387A">
        <w:t>conservation and</w:t>
      </w:r>
      <w:r>
        <w:t xml:space="preserve"> </w:t>
      </w:r>
      <w:commentRangeStart w:id="57"/>
      <w:commentRangeStart w:id="58"/>
      <w:r>
        <w:t>management</w:t>
      </w:r>
      <w:commentRangeEnd w:id="57"/>
      <w:r w:rsidR="00B648A4">
        <w:rPr>
          <w:rStyle w:val="CommentReference"/>
        </w:rPr>
        <w:commentReference w:id="57"/>
      </w:r>
      <w:commentRangeEnd w:id="58"/>
      <w:r w:rsidR="006113CF">
        <w:rPr>
          <w:rStyle w:val="CommentReference"/>
        </w:rPr>
        <w:commentReference w:id="58"/>
      </w:r>
      <w:r>
        <w:t xml:space="preserve"> </w:t>
      </w:r>
      <w:r w:rsidR="0038387A">
        <w:t>actions</w:t>
      </w:r>
      <w:r>
        <w:t>. For surrogates (coral cover, 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1AB2D4EA" w:rsidR="00A679EA" w:rsidRDefault="008568B4" w:rsidP="00CC386C">
      <w:r>
        <w:t>Species richness is a count variable that takes non-negative integer values and is prone to overdispersion. W</w:t>
      </w:r>
      <w:r w:rsidR="00A679EA">
        <w:t xml:space="preserve">e </w:t>
      </w:r>
      <w:r>
        <w:t xml:space="preserve">therefore </w:t>
      </w:r>
      <w:r w:rsidR="001A59AC">
        <w:t xml:space="preserve">modeled species richness using </w:t>
      </w:r>
      <w:r w:rsidR="00A679EA">
        <w:t xml:space="preserve">negative binomial regression </w:t>
      </w:r>
      <w:r w:rsidR="001A59AC">
        <w:t xml:space="preserve">with </w:t>
      </w:r>
      <w:r w:rsidR="00A679EA">
        <w:t xml:space="preserve">the ‘MASS’ package </w:t>
      </w:r>
      <w:r w:rsidRPr="00B648A4">
        <w:t xml:space="preserve">in </w:t>
      </w:r>
      <w:r w:rsidR="00ED2D4E">
        <w:t>version 3. 5. 3 of the</w:t>
      </w:r>
      <w:r w:rsidRPr="00B648A4">
        <w:t xml:space="preserve"> R </w:t>
      </w:r>
      <w:r w:rsidR="00EB007B" w:rsidRPr="00B648A4">
        <w:t>statistical</w:t>
      </w:r>
      <w:r w:rsidRPr="00B648A4">
        <w:t xml:space="preserve"> programming</w:t>
      </w:r>
      <w:r>
        <w:t xml:space="preserve"> language </w:t>
      </w:r>
      <w:r w:rsidR="003F7563">
        <w:fldChar w:fldCharType="begin" w:fldLock="1"/>
      </w:r>
      <w:r w:rsidR="00646CD1">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id":"ITEM-2","itemData":{"author":[{"dropping-particle":"","family":"R Core Team","given":"","non-dropping-particle":"","parse-names":false,"suffix":""}],"id":"ITEM-2","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 Venables &amp; Ripley, 2002)","plainTextFormattedCitation":"(R Core Team, 2019; Venables &amp; Ripley, 2002)","previouslyFormattedCitation":"(R Core Team, 2019; Venables &amp; Ripley, 2002)"},"properties":{"noteIndex":0},"schema":"https://github.com/citation-style-language/schema/raw/master/csl-citation.json"}</w:instrText>
      </w:r>
      <w:r w:rsidR="003F7563">
        <w:fldChar w:fldCharType="separate"/>
      </w:r>
      <w:r w:rsidR="001C5B44" w:rsidRPr="001C5B44">
        <w:rPr>
          <w:noProof/>
        </w:rPr>
        <w:t>(R Core Team, 2019; Venables &amp; Ripley, 2002)</w:t>
      </w:r>
      <w:r w:rsidR="003F7563">
        <w:fldChar w:fldCharType="end"/>
      </w:r>
      <w:r w:rsidR="00A679EA">
        <w:t xml:space="preserve">. </w:t>
      </w:r>
      <w:r>
        <w:t>All models include the parameter, theta</w:t>
      </w:r>
      <w:r w:rsidR="00EB007B">
        <w:t xml:space="preserve"> (θ)</w:t>
      </w:r>
      <w:r>
        <w:t>, which accounts for overdispersion.</w:t>
      </w:r>
      <w:r w:rsidR="002C6A88">
        <w:t xml:space="preserve"> </w:t>
      </w:r>
      <w:r>
        <w:t>Graphical assessment revealed</w:t>
      </w:r>
      <w:r w:rsidR="005A1886">
        <w:t xml:space="preserv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xml:space="preserve">, indicating the data conformed to the </w:t>
      </w:r>
      <w:commentRangeStart w:id="59"/>
      <w:r w:rsidR="00B0373A">
        <w:t>assumptions of the negative binomial models</w:t>
      </w:r>
      <w:commentRangeEnd w:id="59"/>
      <w:r w:rsidR="00F268FF">
        <w:rPr>
          <w:rStyle w:val="CommentReference"/>
        </w:rPr>
        <w:commentReference w:id="59"/>
      </w:r>
      <w:r w:rsidR="008843C0">
        <w:t>.</w:t>
      </w:r>
    </w:p>
    <w:p w14:paraId="565FAA16" w14:textId="2A02A763" w:rsidR="00BA4E07" w:rsidRDefault="00135F82" w:rsidP="00B43AEB">
      <w:r>
        <w:lastRenderedPageBreak/>
        <w:t>Before modeling surrogate-targ</w:t>
      </w:r>
      <w:r w:rsidR="00E01962">
        <w:t>et</w:t>
      </w:r>
      <w:r>
        <w:t xml:space="preserve"> relationships, we first </w:t>
      </w:r>
      <w:r w:rsidR="00BA4E07">
        <w:t xml:space="preserve">examined simple correlations between the </w:t>
      </w:r>
      <w:r>
        <w:t xml:space="preserve">surrogates (between coral cover, </w:t>
      </w:r>
      <w:r w:rsidR="001473E9">
        <w:t xml:space="preserve">sponge cover, and </w:t>
      </w:r>
      <w:r>
        <w:t>rugosity)</w:t>
      </w:r>
      <w:r w:rsidR="00E238EA">
        <w:t xml:space="preserve"> because </w:t>
      </w:r>
      <w:proofErr w:type="gramStart"/>
      <w:r w:rsidR="00646CD1">
        <w:t>correlations</w:t>
      </w:r>
      <w:r w:rsidR="008843C0">
        <w:t>,</w:t>
      </w:r>
      <w:proofErr w:type="gramEnd"/>
      <w:r w:rsidR="00E238EA">
        <w:t xml:space="preserve"> or lack thereof, among the targets might </w:t>
      </w:r>
      <w:r w:rsidR="00E01962">
        <w:t>help explain</w:t>
      </w:r>
      <w:r w:rsidR="00E238EA">
        <w:t xml:space="preserve"> differing spatio-temporal relationships between the surrogates and targets. We also examined simple</w:t>
      </w:r>
      <w:r w:rsidR="001514B5">
        <w:t xml:space="preserve"> correlations between the targets</w:t>
      </w:r>
      <w:r w:rsidR="00E01962">
        <w:t xml:space="preserve"> because </w:t>
      </w:r>
      <w:r w:rsidR="00B43AEB">
        <w:t>fish and coral richness have been used as cross-taxa surrogates in the past</w:t>
      </w:r>
      <w:r w:rsidR="001A59AC">
        <w:t xml:space="preserve"> (their species richness extrapolated to represent the richness of other coral reef taxa)</w:t>
      </w:r>
      <w:r w:rsidR="00B43AEB">
        <w:t xml:space="preserve">. We thus assessed whether </w:t>
      </w:r>
      <w:r w:rsidR="008843C0">
        <w:t xml:space="preserve">fish and coral richness </w:t>
      </w:r>
      <w:r w:rsidR="00B43AEB">
        <w:t>were intercorrelated and</w:t>
      </w:r>
      <w:r w:rsidR="001C5B44">
        <w:t>,</w:t>
      </w:r>
      <w:r w:rsidR="00B43AEB">
        <w:t xml:space="preserve"> more importantly, whether they were correlated </w:t>
      </w:r>
      <w:r w:rsidR="001A59AC">
        <w:t>to</w:t>
      </w:r>
      <w:r w:rsidR="00B43AEB">
        <w:t xml:space="preserve"> sponge richness. </w:t>
      </w:r>
    </w:p>
    <w:p w14:paraId="68C8A89B" w14:textId="77777777" w:rsidR="003406B6" w:rsidRDefault="00C00C87" w:rsidP="003406B6">
      <w:pPr>
        <w:ind w:firstLine="0"/>
        <w:rPr>
          <w:highlight w:val="white"/>
        </w:rPr>
      </w:pPr>
      <w:r w:rsidRPr="003406B6">
        <w:rPr>
          <w:rStyle w:val="Heading4Char"/>
          <w:highlight w:val="white"/>
        </w:rPr>
        <w:t>Objective 1:</w:t>
      </w:r>
      <w:r>
        <w:rPr>
          <w:highlight w:val="white"/>
        </w:rPr>
        <w:t xml:space="preserve"> </w:t>
      </w:r>
    </w:p>
    <w:p w14:paraId="36DB39C5" w14:textId="16FF829B" w:rsidR="006410BE" w:rsidRDefault="00A679EA" w:rsidP="00C63DF1">
      <w:r>
        <w:rPr>
          <w:highlight w:val="white"/>
        </w:rPr>
        <w:t xml:space="preserve">To determine which of the candidate surrogates </w:t>
      </w:r>
      <w:r w:rsidR="00723507">
        <w:rPr>
          <w:highlight w:val="white"/>
        </w:rPr>
        <w:t xml:space="preserve">was </w:t>
      </w:r>
      <w:r w:rsidR="00056BE2">
        <w:rPr>
          <w:highlight w:val="white"/>
        </w:rPr>
        <w:t xml:space="preserve">the best predictor of </w:t>
      </w:r>
      <w:r>
        <w:rPr>
          <w:highlight w:val="white"/>
        </w:rPr>
        <w:t xml:space="preserve">each target, we </w:t>
      </w:r>
      <w:r w:rsidR="00A13093">
        <w:rPr>
          <w:highlight w:val="white"/>
        </w:rPr>
        <w:t xml:space="preserve">created a set of </w:t>
      </w:r>
      <w:r>
        <w:rPr>
          <w:highlight w:val="white"/>
        </w:rPr>
        <w:t xml:space="preserve">simple models </w:t>
      </w:r>
      <w:r w:rsidR="00A13093">
        <w:rPr>
          <w:highlight w:val="white"/>
        </w:rPr>
        <w:t>using each of the</w:t>
      </w:r>
      <w:r>
        <w:rPr>
          <w:highlight w:val="white"/>
        </w:rPr>
        <w:t xml:space="preserve"> </w:t>
      </w:r>
      <w:r>
        <w:t xml:space="preserve">candidate </w:t>
      </w:r>
      <w:r>
        <w:rPr>
          <w:highlight w:val="white"/>
        </w:rPr>
        <w:t>surrogates as predictors</w:t>
      </w:r>
      <w:r w:rsidR="00A3210A">
        <w:rPr>
          <w:highlight w:val="white"/>
        </w:rPr>
        <w:t xml:space="preserve"> </w:t>
      </w:r>
      <w:r w:rsidR="00F850AB" w:rsidRPr="00F850AB">
        <w:t>(</w:t>
      </w:r>
      <w:commentRangeStart w:id="60"/>
      <w:r w:rsidR="00F850AB" w:rsidRPr="00F850AB">
        <w:t xml:space="preserve">Figure AX </w:t>
      </w:r>
      <w:commentRangeEnd w:id="60"/>
      <w:r w:rsidR="00F850AB">
        <w:rPr>
          <w:rStyle w:val="CommentReference"/>
        </w:rPr>
        <w:commentReference w:id="60"/>
      </w:r>
      <w:r w:rsidR="00F850AB" w:rsidRPr="00F850AB">
        <w:t>)</w:t>
      </w:r>
      <w:r>
        <w:rPr>
          <w:highlight w:val="white"/>
        </w:rPr>
        <w:t xml:space="preserve">. </w:t>
      </w:r>
      <w:r w:rsidR="00056BE2">
        <w:rPr>
          <w:highlight w:val="white"/>
        </w:rPr>
        <w:t>To select the best model, w</w:t>
      </w:r>
      <w:r>
        <w:rPr>
          <w:highlight w:val="white"/>
        </w:rPr>
        <w:t xml:space="preserve">e then compared these </w:t>
      </w:r>
      <w:r w:rsidR="00A13093">
        <w:rPr>
          <w:highlight w:val="white"/>
        </w:rPr>
        <w:t xml:space="preserve">single-surrogate </w:t>
      </w:r>
      <w:r>
        <w:rPr>
          <w:highlight w:val="white"/>
        </w:rPr>
        <w:t>models using Akaike Information Criterion corrected for small sample sizes</w:t>
      </w:r>
      <w:r w:rsidR="00EF0E81">
        <w:rPr>
          <w:highlight w:val="white"/>
        </w:rPr>
        <w:t xml:space="preserve"> </w:t>
      </w:r>
      <w:r w:rsidR="003F7563">
        <w:rPr>
          <w:highlight w:val="white"/>
        </w:rPr>
        <w:fldChar w:fldCharType="begin" w:fldLock="1"/>
      </w:r>
      <w:r w:rsidR="00646CD1">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label":"figure","prefix":"AICc; ","uris":["http://www.mendeley.com/documents/?uuid=569023c9-62a1-41de-8fbe-eda7ec85b80f"]}],"mendeley":{"formattedCitation":"(AICc; Burnham &amp; Anderson, 2002)","plainTextFormattedCitation":"(AICc; Burnham &amp; Anderson, 2002)","previouslyFormattedCitation":"(AICc; Burnham &amp; Anderson, 2002)"},"properties":{"noteIndex":0},"schema":"https://github.com/citation-style-language/schema/raw/master/csl-citation.json"}</w:instrText>
      </w:r>
      <w:r w:rsidR="003F7563">
        <w:rPr>
          <w:highlight w:val="white"/>
        </w:rPr>
        <w:fldChar w:fldCharType="separate"/>
      </w:r>
      <w:r w:rsidR="00F571F3" w:rsidRPr="00F571F3">
        <w:rPr>
          <w:noProof/>
          <w:highlight w:val="white"/>
        </w:rPr>
        <w:t>(AICc; Burnham &amp; Anderson, 2002)</w:t>
      </w:r>
      <w:r w:rsidR="003F7563">
        <w:rPr>
          <w:highlight w:val="white"/>
        </w:rPr>
        <w:fldChar w:fldCharType="end"/>
      </w:r>
      <w:r>
        <w:rPr>
          <w:highlight w:val="white"/>
        </w:rPr>
        <w:t xml:space="preserve">. </w:t>
      </w:r>
      <w:r w:rsidR="00056BE2">
        <w:rPr>
          <w:highlight w:val="white"/>
        </w:rPr>
        <w:t>Lower (</w:t>
      </w:r>
      <w:r w:rsidR="008708AA">
        <w:rPr>
          <w:highlight w:val="white"/>
        </w:rPr>
        <w:t>“</w:t>
      </w:r>
      <w:r w:rsidR="00056BE2">
        <w:rPr>
          <w:highlight w:val="white"/>
        </w:rPr>
        <w:t xml:space="preserve">better”) </w:t>
      </w:r>
      <w:r>
        <w:rPr>
          <w:highlight w:val="white"/>
        </w:rPr>
        <w:t xml:space="preserve">AICc </w:t>
      </w:r>
      <w:r w:rsidR="00A13093">
        <w:rPr>
          <w:highlight w:val="white"/>
        </w:rPr>
        <w:t>values reflect</w:t>
      </w:r>
      <w:r>
        <w:rPr>
          <w:highlight w:val="white"/>
        </w:rPr>
        <w:t xml:space="preserve"> </w:t>
      </w:r>
      <w:r w:rsidR="00A13093">
        <w:rPr>
          <w:highlight w:val="white"/>
        </w:rPr>
        <w:t>both model simplicity (</w:t>
      </w:r>
      <w:r>
        <w:rPr>
          <w:highlight w:val="white"/>
        </w:rPr>
        <w:t>fewe</w:t>
      </w:r>
      <w:r w:rsidR="00A13093">
        <w:rPr>
          <w:highlight w:val="white"/>
        </w:rPr>
        <w:t>r</w:t>
      </w:r>
      <w:r w:rsidR="00056BE2">
        <w:rPr>
          <w:highlight w:val="white"/>
        </w:rPr>
        <w:t xml:space="preserve"> parameters</w:t>
      </w:r>
      <w:r w:rsidR="00A13093">
        <w:rPr>
          <w:highlight w:val="white"/>
        </w:rPr>
        <w:t>)</w:t>
      </w:r>
      <w:r>
        <w:rPr>
          <w:highlight w:val="white"/>
        </w:rPr>
        <w:t xml:space="preserve"> </w:t>
      </w:r>
      <w:r w:rsidR="00A13093">
        <w:rPr>
          <w:highlight w:val="white"/>
        </w:rPr>
        <w:t xml:space="preserve">and goodness of fit </w:t>
      </w:r>
      <w:r>
        <w:rPr>
          <w:highlight w:val="white"/>
        </w:rPr>
        <w:t xml:space="preserve">relative to other </w:t>
      </w:r>
      <w:r w:rsidR="00A13093">
        <w:rPr>
          <w:highlight w:val="white"/>
        </w:rPr>
        <w:t>candidate</w:t>
      </w:r>
      <w:r w:rsidR="00056BE2">
        <w:rPr>
          <w:highlight w:val="white"/>
        </w:rPr>
        <w:t xml:space="preserve"> models. F</w:t>
      </w:r>
      <w:r w:rsidR="00A3210A">
        <w:rPr>
          <w:highlight w:val="white"/>
        </w:rPr>
        <w:t xml:space="preserve">ollowing established convention, </w:t>
      </w:r>
      <w:r w:rsidR="00056BE2">
        <w:rPr>
          <w:highlight w:val="white"/>
        </w:rPr>
        <w:t xml:space="preserve">models differing in AICc values by &lt; 2 were </w:t>
      </w:r>
      <w:r w:rsidR="008708AA">
        <w:rPr>
          <w:highlight w:val="white"/>
        </w:rPr>
        <w:t>judged</w:t>
      </w:r>
      <w:r w:rsidR="00056BE2">
        <w:rPr>
          <w:highlight w:val="white"/>
        </w:rPr>
        <w:t xml:space="preserve"> to be of similar quality</w:t>
      </w:r>
      <w:r w:rsidR="00646CD1">
        <w:rPr>
          <w:highlight w:val="white"/>
        </w:rPr>
        <w:t xml:space="preserve"> </w:t>
      </w:r>
      <w:r w:rsidR="00646CD1">
        <w:rPr>
          <w:highlight w:val="white"/>
        </w:rPr>
        <w:fldChar w:fldCharType="begin" w:fldLock="1"/>
      </w:r>
      <w:r w:rsidR="00E864AB">
        <w:rPr>
          <w:highlight w:val="white"/>
        </w:rPr>
        <w:instrText>ADDIN CSL_CITATION {"citationItems":[{"id":"ITEM-1","itemData":{"ISBN":"0387953647","ISSN":"0022541X","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edition":"2","id":"ITEM-1","issued":{"date-parts":[["2002"]]},"publisher":"Springer-Verla","publisher-place":"New York, New York","title":"Model selection and inference: A practical information-theoretic approach","type":"book"},"uris":["http://www.mendeley.com/documents/?uuid=569023c9-62a1-41de-8fbe-eda7ec85b80f"]}],"mendeley":{"formattedCitation":"(Burnham &amp; Anderson, 2002)","plainTextFormattedCitation":"(Burnham &amp; Anderson, 2002)","previouslyFormattedCitation":"(Burnham &amp; Anderson, 2002)"},"properties":{"noteIndex":0},"schema":"https://github.com/citation-style-language/schema/raw/master/csl-citation.json"}</w:instrText>
      </w:r>
      <w:r w:rsidR="00646CD1">
        <w:rPr>
          <w:highlight w:val="white"/>
        </w:rPr>
        <w:fldChar w:fldCharType="separate"/>
      </w:r>
      <w:r w:rsidR="00646CD1" w:rsidRPr="00646CD1">
        <w:rPr>
          <w:noProof/>
          <w:highlight w:val="white"/>
        </w:rPr>
        <w:t>(Burnham &amp; Anderson, 2002)</w:t>
      </w:r>
      <w:r w:rsidR="00646CD1">
        <w:rPr>
          <w:highlight w:val="white"/>
        </w:rPr>
        <w:fldChar w:fldCharType="end"/>
      </w:r>
      <w:r w:rsidR="00056BE2">
        <w:rPr>
          <w:highlight w:val="white"/>
        </w:rPr>
        <w:t xml:space="preserve">. </w:t>
      </w:r>
      <w:r w:rsidR="0087421F">
        <w:rPr>
          <w:highlight w:val="white"/>
        </w:rPr>
        <w:t>P</w:t>
      </w:r>
      <w:r>
        <w:rPr>
          <w:highlight w:val="white"/>
        </w:rPr>
        <w:t xml:space="preserve">seudo-r-squared values were also used for model interpretation by providing a measure of goodness-of-fi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w:t>
      </w:r>
      <w:r w:rsidR="004C341E">
        <w:rPr>
          <w:highlight w:val="white"/>
        </w:rPr>
        <w:t xml:space="preserve">goodness-of-fit measure </w:t>
      </w:r>
      <w:r w:rsidR="008708AA">
        <w:rPr>
          <w:highlight w:val="white"/>
        </w:rPr>
        <w:t>direct</w:t>
      </w:r>
      <w:r w:rsidR="004C341E">
        <w:rPr>
          <w:highlight w:val="white"/>
        </w:rPr>
        <w:t>ly</w:t>
      </w:r>
      <w:r w:rsidR="008708AA">
        <w:rPr>
          <w:highlight w:val="white"/>
        </w:rPr>
        <w:t xml:space="preserve"> </w:t>
      </w:r>
      <w:r w:rsidR="00F72F1A">
        <w:rPr>
          <w:highlight w:val="white"/>
        </w:rPr>
        <w:t>equivalent to traditional r-squared</w:t>
      </w:r>
      <w:r>
        <w:rPr>
          <w:highlight w:val="white"/>
        </w:rPr>
        <w:t xml:space="preserve">. </w:t>
      </w:r>
      <w:r w:rsidR="00026313">
        <w:rPr>
          <w:highlight w:val="white"/>
        </w:rPr>
        <w:t xml:space="preserve">We used </w:t>
      </w:r>
      <w:r>
        <w:rPr>
          <w:highlight w:val="white"/>
        </w:rPr>
        <w:t>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instead of </w:t>
      </w:r>
      <w:r w:rsidR="00EB5354">
        <w:rPr>
          <w:highlight w:val="white"/>
        </w:rPr>
        <w:t>other pseudo-r-squared metric</w:t>
      </w:r>
      <w:r>
        <w:rPr>
          <w:highlight w:val="white"/>
        </w:rPr>
        <w:t xml:space="preserve">s because it </w:t>
      </w:r>
      <w:r w:rsidR="00B7084F">
        <w:rPr>
          <w:highlight w:val="white"/>
        </w:rPr>
        <w:t xml:space="preserve">scales like </w:t>
      </w:r>
      <w:r w:rsidR="00B7084F">
        <w:rPr>
          <w:highlight w:val="white"/>
        </w:rPr>
        <w:lastRenderedPageBreak/>
        <w:t>traditional r-squared</w:t>
      </w:r>
      <w:r>
        <w:rPr>
          <w:highlight w:val="white"/>
        </w:rPr>
        <w:t xml:space="preserve"> (ranges from 0-1) and is used to evaluate the improvement from a null to a fitted model. Only the </w:t>
      </w:r>
      <w:r w:rsidR="00FA24D4">
        <w:rPr>
          <w:highlight w:val="white"/>
        </w:rPr>
        <w:t xml:space="preserve">best </w:t>
      </w:r>
      <w:r>
        <w:rPr>
          <w:highlight w:val="white"/>
        </w:rPr>
        <w:t xml:space="preserve">surrogate identified for each target </w:t>
      </w:r>
      <w:r w:rsidR="00F850AB">
        <w:rPr>
          <w:highlight w:val="white"/>
        </w:rPr>
        <w:t>using</w:t>
      </w:r>
      <w:r>
        <w:rPr>
          <w:highlight w:val="white"/>
        </w:rPr>
        <w:t xml:space="preserve"> this </w:t>
      </w:r>
      <w:r w:rsidR="00F850AB">
        <w:rPr>
          <w:highlight w:val="white"/>
        </w:rPr>
        <w:t>model-selection procedure</w:t>
      </w:r>
      <w:r>
        <w:rPr>
          <w:highlight w:val="white"/>
        </w:rPr>
        <w:t xml:space="preserve"> was used for subsequent modeling.</w:t>
      </w:r>
      <w:r w:rsidR="00C63DF1">
        <w:rPr>
          <w:highlight w:val="white"/>
        </w:rPr>
        <w:t xml:space="preserve"> </w:t>
      </w:r>
    </w:p>
    <w:p w14:paraId="076387DA" w14:textId="77777777" w:rsidR="003406B6" w:rsidRDefault="00596BA2" w:rsidP="003406B6">
      <w:pPr>
        <w:ind w:firstLine="0"/>
      </w:pPr>
      <w:r w:rsidRPr="003406B6">
        <w:rPr>
          <w:rStyle w:val="Heading4Char"/>
        </w:rPr>
        <w:t>Objecti</w:t>
      </w:r>
      <w:r w:rsidR="002562A1" w:rsidRPr="003406B6">
        <w:rPr>
          <w:rStyle w:val="Heading4Char"/>
        </w:rPr>
        <w:t>ve 2:</w:t>
      </w:r>
      <w:r w:rsidR="002562A1">
        <w:t xml:space="preserve"> </w:t>
      </w:r>
    </w:p>
    <w:p w14:paraId="39AE5C7F" w14:textId="174CFDCE" w:rsidR="00A679EA" w:rsidRPr="00126F94" w:rsidRDefault="00A679EA" w:rsidP="00ED2D4E">
      <w:r>
        <w:rPr>
          <w:highlight w:val="white"/>
        </w:rPr>
        <w:t xml:space="preserve">To determine if relationships between </w:t>
      </w:r>
      <w:r w:rsidR="00323541">
        <w:rPr>
          <w:highlight w:val="white"/>
        </w:rPr>
        <w:t xml:space="preserve">the best </w:t>
      </w:r>
      <w:r>
        <w:rPr>
          <w:highlight w:val="white"/>
        </w:rPr>
        <w:t>surrogate and the target remain consistent over space and time, we added additional te</w:t>
      </w:r>
      <w:r w:rsidR="00EF2F0E">
        <w:rPr>
          <w:highlight w:val="white"/>
        </w:rPr>
        <w:t>rms to the surrogate-only model</w:t>
      </w:r>
      <w:r>
        <w:rPr>
          <w:highlight w:val="white"/>
        </w:rPr>
        <w:t xml:space="preserve"> to account for </w:t>
      </w:r>
      <w:r w:rsidR="00751A77">
        <w:rPr>
          <w:highlight w:val="white"/>
        </w:rPr>
        <w:t>change over the duration of the study</w:t>
      </w:r>
      <w:r>
        <w:rPr>
          <w:highlight w:val="white"/>
        </w:rPr>
        <w:t xml:space="preserve"> and variation across sites</w:t>
      </w:r>
      <w:r w:rsidR="00EF2F0E">
        <w:rPr>
          <w:highlight w:val="white"/>
        </w:rPr>
        <w:t xml:space="preserve"> </w:t>
      </w:r>
      <w:r w:rsidR="00EF2F0E" w:rsidRPr="00F850AB">
        <w:t>(</w:t>
      </w:r>
      <w:commentRangeStart w:id="61"/>
      <w:r w:rsidR="00EF2F0E" w:rsidRPr="00F850AB">
        <w:t>Figure A</w:t>
      </w:r>
      <w:commentRangeEnd w:id="61"/>
      <w:r w:rsidR="00E864AB">
        <w:rPr>
          <w:rStyle w:val="CommentReference"/>
        </w:rPr>
        <w:commentReference w:id="61"/>
      </w:r>
      <w:r w:rsidR="00E864AB">
        <w:t>X</w:t>
      </w:r>
      <w:r w:rsidR="00EF2F0E" w:rsidRPr="00F850AB">
        <w:t>)</w:t>
      </w:r>
      <w:r>
        <w:rPr>
          <w:highlight w:val="white"/>
        </w:rPr>
        <w:t xml:space="preserve">. </w:t>
      </w:r>
      <w:r w:rsidR="00EC3634">
        <w:t>The variable “site”</w:t>
      </w:r>
      <w:r>
        <w:t xml:space="preserve"> </w:t>
      </w:r>
      <w:r w:rsidR="00EC3634">
        <w:t xml:space="preserve">was </w:t>
      </w:r>
      <w:r>
        <w:t>a categorical predictor</w:t>
      </w:r>
      <w:r w:rsidR="00EC3634">
        <w:t xml:space="preserve"> with 8 levels (</w:t>
      </w:r>
      <w:r>
        <w:t>the 8 locations around Guana Island</w:t>
      </w:r>
      <w:r w:rsidR="00EC3634">
        <w:t xml:space="preserve">). Temporal </w:t>
      </w:r>
      <w:r w:rsidR="000403A2">
        <w:t>trends were</w:t>
      </w:r>
      <w:r w:rsidR="00EC3634">
        <w:t xml:space="preserve"> modeled using “year” as a </w:t>
      </w:r>
      <w:r w:rsidR="00ED2D4E">
        <w:t xml:space="preserve">discrete </w:t>
      </w:r>
      <w:r w:rsidR="00EC3634">
        <w:t>linear variable</w:t>
      </w:r>
      <w:r w:rsidR="000403A2">
        <w:t xml:space="preserve"> </w:t>
      </w:r>
      <w:r w:rsidR="00414F6C">
        <w:t>(years</w:t>
      </w:r>
      <w:r w:rsidR="000403A2">
        <w:t xml:space="preserve"> 0-27</w:t>
      </w:r>
      <w:r w:rsidR="00414F6C">
        <w:t>)</w:t>
      </w:r>
      <w:r>
        <w:t xml:space="preserve">. For each of the targets (dependent variables), </w:t>
      </w:r>
      <w:r w:rsidR="002268EB">
        <w:t xml:space="preserve">AICc was used to compare </w:t>
      </w:r>
      <w:r>
        <w:t xml:space="preserve">surrogate-only models to </w:t>
      </w:r>
      <w:r w:rsidR="00EF2F0E">
        <w:t xml:space="preserve">a set of additional candidate models. Additional </w:t>
      </w:r>
      <w:r>
        <w:t xml:space="preserve">models </w:t>
      </w:r>
      <w:r w:rsidR="00EF2F0E">
        <w:t>included a term</w:t>
      </w:r>
      <w:r>
        <w:t xml:space="preserve"> for </w:t>
      </w:r>
      <w:r w:rsidR="00ED2D4E">
        <w:t>“</w:t>
      </w:r>
      <w:r>
        <w:t>year</w:t>
      </w:r>
      <w:r w:rsidR="00ED2D4E">
        <w:t>”</w:t>
      </w:r>
      <w:r>
        <w:t xml:space="preserve">, </w:t>
      </w:r>
      <w:r w:rsidR="00ED2D4E">
        <w:t>“</w:t>
      </w:r>
      <w:r>
        <w:t>site</w:t>
      </w:r>
      <w:r w:rsidR="00ED2D4E">
        <w:t>”</w:t>
      </w:r>
      <w:r>
        <w:t xml:space="preserve">, </w:t>
      </w:r>
      <w:r w:rsidR="00437F09">
        <w:t xml:space="preserve">or </w:t>
      </w:r>
      <w:r w:rsidR="00EF2F0E">
        <w:t xml:space="preserve">terms for both </w:t>
      </w:r>
      <w:r w:rsidR="00ED2D4E">
        <w:t>“</w:t>
      </w:r>
      <w:r>
        <w:t>year</w:t>
      </w:r>
      <w:r w:rsidR="00ED2D4E">
        <w:t>”</w:t>
      </w:r>
      <w:r w:rsidR="00EF2F0E">
        <w:t xml:space="preserve"> and</w:t>
      </w:r>
      <w:r>
        <w:t xml:space="preserve"> </w:t>
      </w:r>
      <w:r w:rsidR="00ED2D4E">
        <w:t>“</w:t>
      </w:r>
      <w:r>
        <w:t xml:space="preserve">site. </w:t>
      </w:r>
      <w:r w:rsidR="00CE656E">
        <w:t>We also included a model</w:t>
      </w:r>
      <w:r>
        <w:t xml:space="preserve"> with </w:t>
      </w:r>
      <w:r w:rsidR="00CE656E">
        <w:t>two interaction</w:t>
      </w:r>
      <w:r>
        <w:t xml:space="preserve"> terms </w:t>
      </w:r>
      <w:r w:rsidR="00CE656E">
        <w:t>(</w:t>
      </w:r>
      <w:r>
        <w:t xml:space="preserve">surrogate </w:t>
      </w:r>
      <w:r w:rsidR="00CE656E">
        <w:t>x year</w:t>
      </w:r>
      <w:r>
        <w:t xml:space="preserve"> and surrogate </w:t>
      </w:r>
      <w:r w:rsidR="00CE656E">
        <w:t>x</w:t>
      </w:r>
      <w:r>
        <w:t xml:space="preserve"> site</w:t>
      </w:r>
      <w:r w:rsidR="00CE656E">
        <w:t>). The</w:t>
      </w:r>
      <w:r>
        <w:t xml:space="preserve"> interactive models </w:t>
      </w:r>
      <w:r w:rsidR="00CE656E">
        <w:t>allowed us to test whether the slope of the surrogate-target relationship changed</w:t>
      </w:r>
      <w:r>
        <w:t xml:space="preserve"> over time or across sites. </w:t>
      </w:r>
      <w:r w:rsidR="00C63DF1">
        <w:rPr>
          <w:highlight w:val="white"/>
        </w:rPr>
        <w:t xml:space="preserve">We did not consider more complex models with higher-order interaction terms because, if more complex models were supported, </w:t>
      </w:r>
      <w:r w:rsidR="00CE656E">
        <w:rPr>
          <w:highlight w:val="white"/>
        </w:rPr>
        <w:t>their</w:t>
      </w:r>
      <w:r w:rsidR="00C63DF1">
        <w:rPr>
          <w:highlight w:val="white"/>
        </w:rPr>
        <w:t xml:space="preserve"> interpretation would be </w:t>
      </w:r>
      <w:r w:rsidR="00CE656E">
        <w:rPr>
          <w:highlight w:val="white"/>
        </w:rPr>
        <w:t>sufficiently complicated to undermine the value of the</w:t>
      </w:r>
      <w:r w:rsidR="00C63DF1">
        <w:rPr>
          <w:highlight w:val="white"/>
        </w:rPr>
        <w:t xml:space="preserve"> surrogate. </w:t>
      </w:r>
      <w:r w:rsidR="002268EB">
        <w:t xml:space="preserve">We used the same model selection procedure </w:t>
      </w:r>
      <w:r w:rsidR="00CE656E">
        <w:t>for objective 1</w:t>
      </w:r>
      <w:r>
        <w:t>,</w:t>
      </w:r>
      <w:r w:rsidR="002268EB">
        <w:t xml:space="preserve"> </w:t>
      </w:r>
      <w:r w:rsidR="007641AA">
        <w:t xml:space="preserve">using AICc values to select the best model from each candidate set and </w:t>
      </w:r>
      <w:r>
        <w:rPr>
          <w:highlight w:val="white"/>
        </w:rPr>
        <w:t>Nagelkerke’s pseudo-r-squared value (</w:t>
      </w:r>
      <w:r w:rsidRPr="002E7C42">
        <w:rPr>
          <w:i/>
          <w:highlight w:val="white"/>
        </w:rPr>
        <w:t>R</w:t>
      </w:r>
      <w:r w:rsidRPr="004B397F">
        <w:rPr>
          <w:highlight w:val="white"/>
          <w:vertAlign w:val="subscript"/>
        </w:rPr>
        <w:t>N</w:t>
      </w:r>
      <w:r w:rsidRPr="004B397F">
        <w:rPr>
          <w:highlight w:val="white"/>
          <w:vertAlign w:val="superscript"/>
        </w:rPr>
        <w:t>2</w:t>
      </w:r>
      <w:r>
        <w:rPr>
          <w:highlight w:val="white"/>
        </w:rPr>
        <w:t xml:space="preserve">) </w:t>
      </w:r>
      <w:r w:rsidR="007641AA">
        <w:rPr>
          <w:highlight w:val="white"/>
        </w:rPr>
        <w:t>as an intuitive index of model fit</w:t>
      </w:r>
      <w:r w:rsidR="00ED2D4E">
        <w:t>.</w:t>
      </w:r>
      <w:r>
        <w:br w:type="page"/>
      </w:r>
    </w:p>
    <w:p w14:paraId="5C9996E5" w14:textId="77777777" w:rsidR="00E0234B" w:rsidRDefault="00E0234B" w:rsidP="00E0234B">
      <w:pPr>
        <w:pStyle w:val="Heading2"/>
      </w:pPr>
      <w:bookmarkStart w:id="62" w:name="_6921849kdo93" w:colFirst="0" w:colLast="0"/>
      <w:bookmarkStart w:id="63" w:name="_wewp8zkd7499" w:colFirst="0" w:colLast="0"/>
      <w:bookmarkEnd w:id="62"/>
      <w:bookmarkEnd w:id="63"/>
      <w:commentRangeStart w:id="64"/>
      <w:commentRangeStart w:id="65"/>
      <w:commentRangeStart w:id="66"/>
      <w:r>
        <w:lastRenderedPageBreak/>
        <w:t>Results</w:t>
      </w:r>
      <w:commentRangeEnd w:id="64"/>
      <w:r>
        <w:rPr>
          <w:rStyle w:val="CommentReference"/>
          <w:b w:val="0"/>
        </w:rPr>
        <w:commentReference w:id="64"/>
      </w:r>
      <w:commentRangeEnd w:id="65"/>
      <w:commentRangeEnd w:id="66"/>
      <w:r>
        <w:rPr>
          <w:rStyle w:val="CommentReference"/>
          <w:b w:val="0"/>
        </w:rPr>
        <w:commentReference w:id="65"/>
      </w:r>
      <w:r>
        <w:rPr>
          <w:rStyle w:val="CommentReference"/>
          <w:b w:val="0"/>
        </w:rPr>
        <w:commentReference w:id="66"/>
      </w:r>
    </w:p>
    <w:p w14:paraId="0B3EB28D" w14:textId="77777777" w:rsidR="00E0234B" w:rsidRDefault="00E0234B" w:rsidP="00E0234B">
      <w:pPr>
        <w:pStyle w:val="Heading3"/>
      </w:pPr>
      <w:r>
        <w:t>Associations between surrogates</w:t>
      </w:r>
    </w:p>
    <w:p w14:paraId="7F547926" w14:textId="35BED371" w:rsidR="00E0234B" w:rsidRDefault="00E0234B" w:rsidP="00E0234B">
      <w:r>
        <w:rPr>
          <w:highlight w:val="white"/>
        </w:rPr>
        <w:t xml:space="preserve">Rugosity and coral cover were positively correlated, whereas sponge cover displayed a weaker and negative correlation to both coral cover and rugosity </w:t>
      </w:r>
      <w:r>
        <w:t>(Fig. A.4). All three candidate surrogates displayed substantial differences among sites and changes over time (summarized in Ta</w:t>
      </w:r>
      <w:commentRangeStart w:id="67"/>
      <w:r>
        <w:t xml:space="preserve">ble </w:t>
      </w:r>
      <w:commentRangeEnd w:id="67"/>
      <w:r>
        <w:rPr>
          <w:rStyle w:val="CommentReference"/>
        </w:rPr>
        <w:commentReference w:id="67"/>
      </w:r>
      <w:r>
        <w:t xml:space="preserve">AX and Figures AX-X). The positive and negative correlations between the surrogates appear, however, to reflect the fact that coral cover and rugosity both generally declined over the 27 years of the study, whereas sponge cover showed a slight, but significant, increase over time (Figure </w:t>
      </w:r>
      <w:commentRangeStart w:id="68"/>
      <w:r>
        <w:t>AX-X</w:t>
      </w:r>
      <w:commentRangeEnd w:id="68"/>
      <w:r>
        <w:rPr>
          <w:rStyle w:val="CommentReference"/>
        </w:rPr>
        <w:commentReference w:id="68"/>
      </w:r>
      <w:r>
        <w:t xml:space="preserve">).  </w:t>
      </w:r>
    </w:p>
    <w:p w14:paraId="66B8B444" w14:textId="77777777" w:rsidR="00E0234B" w:rsidRDefault="00E0234B" w:rsidP="00E0234B">
      <w:pPr>
        <w:pStyle w:val="Heading3"/>
        <w:rPr>
          <w:highlight w:val="white"/>
        </w:rPr>
      </w:pPr>
      <w:r>
        <w:t>Associations between targets</w:t>
      </w:r>
    </w:p>
    <w:p w14:paraId="56E89282" w14:textId="639300C1" w:rsidR="00E0234B" w:rsidRDefault="00852B4B" w:rsidP="00E0234B">
      <w:pPr>
        <w:rPr>
          <w:highlight w:val="white"/>
        </w:rPr>
      </w:pPr>
      <w:r>
        <w:t xml:space="preserve">We recorded 117 fish species, 30 coral species, and 58 sponge species for a total of 205 species across all 27 years for all 8 sites around Guana Island. </w:t>
      </w:r>
      <w:r w:rsidR="00E0234B">
        <w:rPr>
          <w:highlight w:val="white"/>
        </w:rPr>
        <w:t xml:space="preserve">Fish richness and coral richness were positively correlated, whereas sponge richness displayed a weaker and negative correlation to both fish and coral richness </w:t>
      </w:r>
      <w:r w:rsidR="00E0234B">
        <w:t>(</w:t>
      </w:r>
      <w:commentRangeStart w:id="69"/>
      <w:r w:rsidR="00E0234B">
        <w:t>Fig. A.3</w:t>
      </w:r>
      <w:commentRangeEnd w:id="69"/>
      <w:r w:rsidR="00E0234B">
        <w:rPr>
          <w:rStyle w:val="CommentReference"/>
        </w:rPr>
        <w:commentReference w:id="69"/>
      </w:r>
      <w:r w:rsidR="00E0234B">
        <w:t>).</w:t>
      </w:r>
      <w:r w:rsidR="00E0234B">
        <w:rPr>
          <w:highlight w:val="white"/>
        </w:rPr>
        <w:t xml:space="preserve"> </w:t>
      </w:r>
      <w:r w:rsidR="00E0234B">
        <w:t xml:space="preserve">Like the surrogates, the three targets displayed substantial differences among sites and changes over time (summarized in Table </w:t>
      </w:r>
      <w:commentRangeStart w:id="70"/>
      <w:r w:rsidR="00E0234B">
        <w:t>AX and Figures AX</w:t>
      </w:r>
      <w:commentRangeEnd w:id="70"/>
      <w:r w:rsidR="00E0234B">
        <w:rPr>
          <w:rStyle w:val="CommentReference"/>
        </w:rPr>
        <w:commentReference w:id="70"/>
      </w:r>
      <w:r w:rsidR="00E0234B">
        <w:t>-X). Sponge richness, however, displayed a different general trend over the 27 years of the study than that observed for fish and coral richness. Sponge richness showed a light, but significant general increase over time, whereas there was no detectable trend in fish or coral richness (</w:t>
      </w:r>
      <w:commentRangeStart w:id="71"/>
      <w:r w:rsidR="00E0234B">
        <w:t>Figure AX</w:t>
      </w:r>
      <w:commentRangeEnd w:id="71"/>
      <w:r w:rsidR="00E0234B">
        <w:rPr>
          <w:rStyle w:val="CommentReference"/>
        </w:rPr>
        <w:commentReference w:id="71"/>
      </w:r>
      <w:r w:rsidR="00E0234B">
        <w:t xml:space="preserve">). </w:t>
      </w:r>
      <w:r>
        <w:rPr>
          <w:highlight w:val="white"/>
        </w:rPr>
        <w:t>C</w:t>
      </w:r>
      <w:r w:rsidR="00E0234B">
        <w:rPr>
          <w:highlight w:val="white"/>
        </w:rPr>
        <w:t>oral and fish richness are thus potential cross-taxa surrogates for one another because their richness covaried, but the potential for either to function as cross-taxa surrogate for sponge richness appears limited</w:t>
      </w:r>
      <w:r w:rsidR="00E0234B">
        <w:t>.</w:t>
      </w:r>
      <w:r w:rsidR="00E0234B">
        <w:rPr>
          <w:highlight w:val="white"/>
        </w:rPr>
        <w:t xml:space="preserve"> </w:t>
      </w:r>
    </w:p>
    <w:p w14:paraId="33495E18" w14:textId="3DBCF4DB" w:rsidR="00E0234B" w:rsidRDefault="00E0234B" w:rsidP="00E0234B">
      <w:pPr>
        <w:pStyle w:val="Heading3"/>
      </w:pPr>
      <w:bookmarkStart w:id="72" w:name="_nujrgjx5taud" w:colFirst="0" w:colLast="0"/>
      <w:bookmarkStart w:id="73" w:name="_h6w7xsrogjxa" w:colFirst="0" w:colLast="0"/>
      <w:bookmarkEnd w:id="72"/>
      <w:bookmarkEnd w:id="73"/>
      <w:r>
        <w:lastRenderedPageBreak/>
        <w:t>Objective 1: Identify the best surrogate for each target</w:t>
      </w:r>
    </w:p>
    <w:p w14:paraId="20AB8288" w14:textId="664B422B" w:rsidR="00E0234B" w:rsidRDefault="00E0234B" w:rsidP="00E0234B">
      <w:pPr>
        <w:ind w:firstLine="0"/>
        <w:rPr>
          <w:highlight w:val="white"/>
        </w:rPr>
      </w:pPr>
      <w:r>
        <w:rPr>
          <w:highlight w:val="white"/>
        </w:rPr>
        <w:tab/>
        <w:t xml:space="preserve">Coral cover and rugosity were both positively correlated with coral richness, but the correlation was stronger for coral cover and so it was the best of the candidate surrogates for coral richness (Table 1; Fig. 2). Sponge cover showed a weak positive association with sponge richness, and there was a weak negative association between coral cover and sponge richness. Coral cover, however, was a slightly better predictor of sponge richness than sponge cover and so, although none of the surrogates were highly correlated with the target, coral cover was the best of the candidate surrogates (Table 2; Fig. 2). Fish species richness was positively correlated with both coral cover and rugosity, but rugosity was the </w:t>
      </w:r>
      <w:r w:rsidR="00300D6E">
        <w:rPr>
          <w:highlight w:val="white"/>
        </w:rPr>
        <w:t xml:space="preserve">better </w:t>
      </w:r>
      <w:r>
        <w:rPr>
          <w:highlight w:val="white"/>
        </w:rPr>
        <w:t xml:space="preserve">predictor of fish richness and </w:t>
      </w:r>
      <w:r w:rsidR="00300D6E">
        <w:rPr>
          <w:highlight w:val="white"/>
        </w:rPr>
        <w:t xml:space="preserve">so </w:t>
      </w:r>
      <w:r>
        <w:rPr>
          <w:highlight w:val="white"/>
        </w:rPr>
        <w:t>was the best surrogate for fish richness (Table 3; Fig. 2)</w:t>
      </w:r>
      <w:r w:rsidR="00383373">
        <w:rPr>
          <w:highlight w:val="white"/>
        </w:rPr>
        <w:t>. Rugosity was also the best surrogate for</w:t>
      </w:r>
      <w:r>
        <w:rPr>
          <w:highlight w:val="white"/>
        </w:rPr>
        <w:t xml:space="preserve"> combined richness (Table 4; Fig. 2).</w:t>
      </w:r>
    </w:p>
    <w:p w14:paraId="6EBB5DA4" w14:textId="77777777" w:rsidR="00E0234B" w:rsidRDefault="00E0234B" w:rsidP="00E0234B">
      <w:pPr>
        <w:pStyle w:val="Heading3"/>
      </w:pPr>
      <w:bookmarkStart w:id="74" w:name="_rmzz1zfdvwy1" w:colFirst="0" w:colLast="0"/>
      <w:bookmarkEnd w:id="74"/>
      <w:r>
        <w:t>Objective 2: Test how surrogate-target relationships vary in time and space</w:t>
      </w:r>
    </w:p>
    <w:p w14:paraId="25044C4C" w14:textId="77777777" w:rsidR="00E0234B" w:rsidRPr="00E74719" w:rsidRDefault="00E0234B" w:rsidP="00E0234B">
      <w:pPr>
        <w:pStyle w:val="Heading4"/>
      </w:pPr>
      <w:r>
        <w:t xml:space="preserve">Coral Cover - </w:t>
      </w:r>
      <w:r w:rsidRPr="00E74719">
        <w:t>Coral Richness:</w:t>
      </w:r>
    </w:p>
    <w:p w14:paraId="30EFD2DB" w14:textId="0771CF18" w:rsidR="00E0234B" w:rsidRDefault="00E0234B" w:rsidP="00E0234B">
      <w:r>
        <w:t xml:space="preserve">Further modeling of the coral cover versus coral richness relationship indicated that this surrogate-target relationship was not stable over the duration of the study. The model with coral cover and year was best of the candidate models </w:t>
      </w:r>
      <w:commentRangeStart w:id="75"/>
      <w:r>
        <w:t>(</w:t>
      </w:r>
      <w:commentRangeEnd w:id="75"/>
      <w:r>
        <w:rPr>
          <w:rStyle w:val="CommentReference"/>
        </w:rPr>
        <w:commentReference w:id="75"/>
      </w:r>
      <w:r w:rsidRPr="008A6759">
        <w:rPr>
          <w:i/>
          <w:highlight w:val="white"/>
        </w:rPr>
        <w:t>R</w:t>
      </w:r>
      <w:r>
        <w:rPr>
          <w:highlight w:val="white"/>
          <w:vertAlign w:val="subscript"/>
        </w:rPr>
        <w:t>N</w:t>
      </w:r>
      <w:r>
        <w:rPr>
          <w:highlight w:val="white"/>
          <w:vertAlign w:val="superscript"/>
        </w:rPr>
        <w:t>2</w:t>
      </w:r>
      <w:r>
        <w:rPr>
          <w:highlight w:val="white"/>
        </w:rPr>
        <w:t xml:space="preserve"> = 0.69</w:t>
      </w:r>
      <w:r>
        <w:t xml:space="preserve">; Table 5) and </w:t>
      </w:r>
      <w:r w:rsidRPr="00CE687F">
        <w:t>all models with any AIC weight included the variable year</w:t>
      </w:r>
      <w:r>
        <w:t xml:space="preserve"> (Table 5)</w:t>
      </w:r>
      <w:r w:rsidR="00894CE7">
        <w:t xml:space="preserve">. There were thus </w:t>
      </w:r>
      <w:r>
        <w:t>changes in coral richness over time that were not explained by the surrogate alone. Underlying this temporal instability is the fact that mean coral richness showed a slightly increasing trend over the study period, whereas coral cover steadily declined (Fig.</w:t>
      </w:r>
      <w:r w:rsidRPr="0018320D">
        <w:t xml:space="preserve"> A.</w:t>
      </w:r>
      <w:r>
        <w:t xml:space="preserve">5). </w:t>
      </w:r>
      <w:r w:rsidR="00894CE7">
        <w:t>As a result</w:t>
      </w:r>
      <w:r>
        <w:t xml:space="preserve">, the elevation of the relationship between coral cover and coral richness changed over time (Table 5, Figure #3). To best illustrate this </w:t>
      </w:r>
      <w:r w:rsidR="00894CE7">
        <w:t>finding</w:t>
      </w:r>
      <w:r>
        <w:t xml:space="preserve">, we </w:t>
      </w:r>
      <w:r>
        <w:lastRenderedPageBreak/>
        <w:t>plotted year as a categorial factor (Fig. 3) to show that coral species richness increased over time for a given amount of coral cover. For example, a reef with 20 percent coral cover in 1992 was predicted to have about 9 coral species, whereas in 2018 it was predicted to have about 17 coral species (</w:t>
      </w:r>
      <w:commentRangeStart w:id="76"/>
      <w:r>
        <w:t>Fig</w:t>
      </w:r>
      <w:commentRangeEnd w:id="76"/>
      <w:r>
        <w:rPr>
          <w:rStyle w:val="CommentReference"/>
        </w:rPr>
        <w:commentReference w:id="76"/>
      </w:r>
      <w:r>
        <w:t xml:space="preserve">. 3). </w:t>
      </w:r>
      <w:r w:rsidRPr="00180BBD">
        <w:t>Notably</w:t>
      </w:r>
      <w:r>
        <w:t>, however,</w:t>
      </w:r>
      <w:r w:rsidRPr="00180BBD">
        <w:t xml:space="preserve"> the relationship </w:t>
      </w:r>
      <w:r>
        <w:t xml:space="preserve">between coral cover and coral richness </w:t>
      </w:r>
      <w:r w:rsidRPr="00180BBD">
        <w:t xml:space="preserve">is always positive. </w:t>
      </w:r>
      <w:r>
        <w:t>In qualitative terms, the surrogate is thus stable in the sense that rankings of species richness among sites were consistent over time.</w:t>
      </w:r>
    </w:p>
    <w:p w14:paraId="7B78EDD4" w14:textId="77777777" w:rsidR="00E0234B" w:rsidRPr="00EA2729" w:rsidRDefault="00E0234B" w:rsidP="00E0234B">
      <w:pPr>
        <w:pStyle w:val="Heading4"/>
      </w:pPr>
      <w:r>
        <w:t>Coral Cover - Sponge</w:t>
      </w:r>
      <w:r w:rsidRPr="00EA2729">
        <w:t xml:space="preserve"> Richness:</w:t>
      </w:r>
    </w:p>
    <w:p w14:paraId="6948C8C9" w14:textId="1DDE290E" w:rsidR="00E0234B" w:rsidRDefault="00E0234B" w:rsidP="00E0234B">
      <w:pPr>
        <w:rPr>
          <w:highlight w:val="white"/>
        </w:rPr>
      </w:pPr>
      <w:r>
        <w:rPr>
          <w:highlight w:val="white"/>
        </w:rPr>
        <w:t>Coral cover was the best surrogate for sponge richness, but sponge richness was not well-predicted by any of our candidate surrogates (Fig. 2). There was thus considerable unexplained variation in sponge richness, some of which was associated with differences among sites (Fig. 4) and with change over time (</w:t>
      </w:r>
      <w:r w:rsidRPr="008A6759">
        <w:rPr>
          <w:i/>
          <w:highlight w:val="white"/>
        </w:rPr>
        <w:t>R</w:t>
      </w:r>
      <w:r>
        <w:rPr>
          <w:highlight w:val="white"/>
          <w:vertAlign w:val="subscript"/>
        </w:rPr>
        <w:t>N</w:t>
      </w:r>
      <w:r>
        <w:rPr>
          <w:highlight w:val="white"/>
          <w:vertAlign w:val="superscript"/>
        </w:rPr>
        <w:t>2</w:t>
      </w:r>
      <w:r>
        <w:rPr>
          <w:highlight w:val="white"/>
        </w:rPr>
        <w:t xml:space="preserve"> = 0.71</w:t>
      </w:r>
      <w:r>
        <w:t>; Table 6 and Figure #4</w:t>
      </w:r>
      <w:r>
        <w:rPr>
          <w:highlight w:val="white"/>
        </w:rPr>
        <w:t xml:space="preserve">). </w:t>
      </w:r>
      <w:r w:rsidRPr="00A84111">
        <w:t>Underlying th</w:t>
      </w:r>
      <w:r>
        <w:t>e</w:t>
      </w:r>
      <w:r w:rsidRPr="00A84111">
        <w:t xml:space="preserve"> temporal shift in the surrogate-target </w:t>
      </w:r>
      <w:r w:rsidRPr="00A84111">
        <w:t xml:space="preserve">relationship </w:t>
      </w:r>
      <w:r w:rsidR="001D74A3">
        <w:t>was slight, but steady, increase in</w:t>
      </w:r>
      <w:r w:rsidRPr="00A84111">
        <w:t xml:space="preserve"> mean sponge richness over the study period, whereas coral cover steadily declined throughout (Figures. AX-X). </w:t>
      </w:r>
      <w:r>
        <w:t>As a result</w:t>
      </w:r>
      <w:r w:rsidRPr="00A84111">
        <w:t>, the elevation of the relati</w:t>
      </w:r>
      <w:r w:rsidRPr="00A84111">
        <w:t xml:space="preserve">onship between coral cover and sponge richness changed over time (Table 6, Figure #4). To illustrate this change, we again plotted year as a categorial factor (Fig. 5) to visualize how sponge species richness increased over time for a given amount of coral </w:t>
      </w:r>
      <w:r w:rsidRPr="00A84111">
        <w:t>cover</w:t>
      </w:r>
      <w:r w:rsidR="00836B34">
        <w:t>. A</w:t>
      </w:r>
      <w:r w:rsidRPr="00A84111">
        <w:t xml:space="preserve"> reef with 20 percent coral cover</w:t>
      </w:r>
      <w:r w:rsidR="00836B34">
        <w:t>, for example,</w:t>
      </w:r>
      <w:r w:rsidRPr="00A84111">
        <w:t xml:space="preserve"> </w:t>
      </w:r>
      <w:r w:rsidR="001E20B0" w:rsidRPr="00A84111">
        <w:t>would</w:t>
      </w:r>
      <w:r w:rsidR="001E20B0" w:rsidRPr="00A84111">
        <w:t xml:space="preserve"> </w:t>
      </w:r>
      <w:r w:rsidRPr="00A84111">
        <w:t xml:space="preserve">be predicted to have 3-4 more species towards the end of the study </w:t>
      </w:r>
      <w:r w:rsidR="00836B34">
        <w:t>interval</w:t>
      </w:r>
      <w:r w:rsidR="00836B34" w:rsidRPr="00A84111">
        <w:t xml:space="preserve"> </w:t>
      </w:r>
      <w:r w:rsidRPr="00A84111">
        <w:t>than earl</w:t>
      </w:r>
      <w:r w:rsidR="00836B34">
        <w:t>ier</w:t>
      </w:r>
      <w:r w:rsidRPr="00A84111">
        <w:t xml:space="preserve"> </w:t>
      </w:r>
      <w:r w:rsidR="00836B34">
        <w:t>in</w:t>
      </w:r>
      <w:r>
        <w:t xml:space="preserve"> </w:t>
      </w:r>
      <w:r w:rsidRPr="00A84111">
        <w:t xml:space="preserve">the study </w:t>
      </w:r>
      <w:r w:rsidRPr="00A84111">
        <w:t xml:space="preserve">(Fig. 5). Notably, however, the relationship between sponge cover and coral richness </w:t>
      </w:r>
      <w:r w:rsidR="001D74A3">
        <w:t>was</w:t>
      </w:r>
      <w:r w:rsidR="001D74A3" w:rsidRPr="00A84111">
        <w:t xml:space="preserve"> </w:t>
      </w:r>
      <w:r w:rsidRPr="00A84111">
        <w:t xml:space="preserve">always </w:t>
      </w:r>
      <w:r>
        <w:t>negative</w:t>
      </w:r>
      <w:r w:rsidRPr="00A84111">
        <w:t xml:space="preserve">. </w:t>
      </w:r>
      <w:r>
        <w:t>T</w:t>
      </w:r>
      <w:r w:rsidRPr="00A84111">
        <w:t>he surrogate</w:t>
      </w:r>
      <w:r>
        <w:t>-target relationship</w:t>
      </w:r>
      <w:r w:rsidRPr="00A84111">
        <w:t xml:space="preserve"> is thus </w:t>
      </w:r>
      <w:r>
        <w:t xml:space="preserve">qualitatively </w:t>
      </w:r>
      <w:r w:rsidRPr="00A84111">
        <w:t xml:space="preserve">stable in the sense that rankings of </w:t>
      </w:r>
      <w:r w:rsidR="00133311">
        <w:t xml:space="preserve">relative </w:t>
      </w:r>
      <w:r w:rsidR="00E864AB" w:rsidRPr="00A84111">
        <w:t>species richness</w:t>
      </w:r>
      <w:r w:rsidRPr="00A84111">
        <w:t xml:space="preserve"> among sites are expected to remain </w:t>
      </w:r>
      <w:r w:rsidRPr="00A84111">
        <w:lastRenderedPageBreak/>
        <w:t>consistent over time.</w:t>
      </w:r>
      <w:r>
        <w:t xml:space="preserve"> </w:t>
      </w:r>
      <w:r>
        <w:rPr>
          <w:highlight w:val="white"/>
        </w:rPr>
        <w:t xml:space="preserve">Overall, though, the surrogate-target relationship for sponge richness was weak and was of limited quantitative predictive ability across both space and time. </w:t>
      </w:r>
    </w:p>
    <w:p w14:paraId="284BC114" w14:textId="77777777" w:rsidR="00E0234B" w:rsidRPr="00EA2729" w:rsidRDefault="00E0234B" w:rsidP="00E0234B">
      <w:pPr>
        <w:pStyle w:val="Heading4"/>
        <w:rPr>
          <w:highlight w:val="white"/>
        </w:rPr>
      </w:pPr>
      <w:r>
        <w:rPr>
          <w:highlight w:val="white"/>
        </w:rPr>
        <w:t xml:space="preserve">Rugosity - </w:t>
      </w:r>
      <w:r w:rsidRPr="00EA2729">
        <w:rPr>
          <w:highlight w:val="white"/>
        </w:rPr>
        <w:t>Fish Richness:</w:t>
      </w:r>
    </w:p>
    <w:p w14:paraId="7D3AF1FB" w14:textId="40C2E517" w:rsidR="00E0234B" w:rsidRPr="00452F1D" w:rsidRDefault="00E0234B" w:rsidP="00E0234B">
      <w:pPr>
        <w:rPr>
          <w:highlight w:val="white"/>
        </w:rPr>
      </w:pPr>
      <w:r>
        <w:rPr>
          <w:highlight w:val="white"/>
        </w:rPr>
        <w:t xml:space="preserve">Comparing the candidate models for fish richness </w:t>
      </w:r>
      <w:r>
        <w:t xml:space="preserve">revealed the best model to be one </w:t>
      </w:r>
      <w:r w:rsidR="00133311">
        <w:t xml:space="preserve">including </w:t>
      </w:r>
      <w:r>
        <w:t>terms for rugosity and site, and both</w:t>
      </w:r>
      <w:r w:rsidRPr="00CE687F">
        <w:t xml:space="preserve"> </w:t>
      </w:r>
      <w:r>
        <w:t xml:space="preserve">candidate </w:t>
      </w:r>
      <w:r w:rsidRPr="00CE687F">
        <w:t xml:space="preserve">models with any AIC weight included the variable </w:t>
      </w:r>
      <w:r>
        <w:t>site (</w:t>
      </w:r>
      <w:r w:rsidRPr="004A15A7">
        <w:rPr>
          <w:i/>
          <w:highlight w:val="white"/>
        </w:rPr>
        <w:t>R</w:t>
      </w:r>
      <w:r>
        <w:rPr>
          <w:highlight w:val="white"/>
          <w:vertAlign w:val="subscript"/>
        </w:rPr>
        <w:t>N</w:t>
      </w:r>
      <w:r>
        <w:rPr>
          <w:highlight w:val="white"/>
          <w:vertAlign w:val="superscript"/>
        </w:rPr>
        <w:t>2</w:t>
      </w:r>
      <w:r>
        <w:rPr>
          <w:highlight w:val="white"/>
        </w:rPr>
        <w:t xml:space="preserve"> = 0.82; Table 7</w:t>
      </w:r>
      <w:r>
        <w:t>). There was thus little evidence for systematic temporal change in the surrogate-target relationship over the study-period, but there were marked differences among sites in the elevation of the surrogate-target relationship (Figure # 5 and Fig. 6). In other words, at any given rugosity value, predicted fish richness might differ among sites by as much as 12-13 species (Fig. 6). In summary, rugosity was a relatively poor spatial surrogate for richness but, at any given site, temporal changes in the rugosity-fish richness relation</w:t>
      </w:r>
      <w:r w:rsidR="001D464E">
        <w:t>ship were comparatively minor.</w:t>
      </w:r>
    </w:p>
    <w:p w14:paraId="59622298" w14:textId="77777777" w:rsidR="00E0234B" w:rsidRDefault="00E0234B" w:rsidP="00E0234B">
      <w:pPr>
        <w:pStyle w:val="Heading4"/>
      </w:pPr>
      <w:r>
        <w:t>Rugosity - Combined</w:t>
      </w:r>
      <w:r w:rsidRPr="00EA2729">
        <w:t xml:space="preserve"> Richness:</w:t>
      </w:r>
    </w:p>
    <w:p w14:paraId="24D5F72A" w14:textId="5B000C50" w:rsidR="00E0234B" w:rsidRDefault="00E0234B" w:rsidP="00E0234B">
      <w:pPr>
        <w:rPr>
          <w:b/>
        </w:rPr>
      </w:pPr>
      <w:r>
        <w:t>The best model for combined richness included terms for rugosity, year, and site (</w:t>
      </w:r>
      <w:r w:rsidRPr="004A15A7">
        <w:rPr>
          <w:i/>
          <w:highlight w:val="white"/>
        </w:rPr>
        <w:t>R</w:t>
      </w:r>
      <w:r>
        <w:rPr>
          <w:highlight w:val="white"/>
          <w:vertAlign w:val="subscript"/>
        </w:rPr>
        <w:t>N</w:t>
      </w:r>
      <w:r>
        <w:rPr>
          <w:highlight w:val="white"/>
          <w:vertAlign w:val="superscript"/>
        </w:rPr>
        <w:t>2</w:t>
      </w:r>
      <w:r>
        <w:rPr>
          <w:highlight w:val="white"/>
        </w:rPr>
        <w:t xml:space="preserve"> = 0.65; Table </w:t>
      </w:r>
      <w:r>
        <w:t xml:space="preserve">8), </w:t>
      </w:r>
      <w:r w:rsidR="0033113F">
        <w:t xml:space="preserve">indicating </w:t>
      </w:r>
      <w:r>
        <w:t>variation in combined richness across sites and years not explained by rugosity. Similar to the rugosity</w:t>
      </w:r>
      <w:r w:rsidR="008B1CE2">
        <w:t>-</w:t>
      </w:r>
      <w:r>
        <w:t>fish richness</w:t>
      </w:r>
      <w:r w:rsidR="008B1CE2">
        <w:t xml:space="preserve"> relationship</w:t>
      </w:r>
      <w:r>
        <w:t xml:space="preserve">, there were marked differences among sites in the elevation of the relationship </w:t>
      </w:r>
      <w:r w:rsidR="008B1CE2">
        <w:t xml:space="preserve">between rugosity and combined richness </w:t>
      </w:r>
      <w:r>
        <w:t xml:space="preserve">(Fig. 7). The </w:t>
      </w:r>
      <w:r w:rsidR="0033113F">
        <w:t xml:space="preserve">specific </w:t>
      </w:r>
      <w:r>
        <w:t>sites with the highest and lowest combined richness were, however, not the same as those with high</w:t>
      </w:r>
      <w:r w:rsidR="0033113F">
        <w:t>est</w:t>
      </w:r>
      <w:r>
        <w:t xml:space="preserve"> and low</w:t>
      </w:r>
      <w:r w:rsidR="0033113F">
        <w:t>est</w:t>
      </w:r>
      <w:r>
        <w:t xml:space="preserve"> fish </w:t>
      </w:r>
      <w:r w:rsidR="0033113F">
        <w:t xml:space="preserve">richness </w:t>
      </w:r>
      <w:r>
        <w:t xml:space="preserve">(Fig. 7). </w:t>
      </w:r>
      <w:r w:rsidRPr="008F084C">
        <w:t xml:space="preserve">The temporal shift in the surrogate-target relationship </w:t>
      </w:r>
      <w:r w:rsidR="00FD6387">
        <w:t>arose</w:t>
      </w:r>
      <w:r w:rsidRPr="008F084C">
        <w:t xml:space="preserve"> because mean combined richness </w:t>
      </w:r>
      <w:r w:rsidR="00FD6387">
        <w:t xml:space="preserve">increased </w:t>
      </w:r>
      <w:r w:rsidRPr="008F084C">
        <w:t>slightly</w:t>
      </w:r>
      <w:r w:rsidR="00FD6387">
        <w:t xml:space="preserve">, but steadily, </w:t>
      </w:r>
      <w:r w:rsidRPr="008F084C">
        <w:t xml:space="preserve">over the study period, </w:t>
      </w:r>
      <w:r w:rsidRPr="008F084C">
        <w:lastRenderedPageBreak/>
        <w:t xml:space="preserve">whereas rugosity steadily declined (Figures. AX-X). As a result, the elevation of the relationship between rugosity and combined richness changed over time (Table 6, Figure #4). </w:t>
      </w:r>
      <w:r w:rsidR="008B1CE2">
        <w:t>Consequently, a</w:t>
      </w:r>
      <w:r w:rsidRPr="008F084C">
        <w:t xml:space="preserve"> reef with any given level of rugosity </w:t>
      </w:r>
      <w:r w:rsidR="008B1CE2">
        <w:t>was</w:t>
      </w:r>
      <w:r w:rsidR="008B1CE2" w:rsidRPr="008F084C">
        <w:t xml:space="preserve"> </w:t>
      </w:r>
      <w:r w:rsidRPr="008F084C">
        <w:t xml:space="preserve">predicted to have higher combined richness towards the ends of the study period than at its beginning (Fig. 8). This temporal trend </w:t>
      </w:r>
      <w:r w:rsidR="008B1CE2">
        <w:t>was</w:t>
      </w:r>
      <w:r w:rsidRPr="008F084C">
        <w:t xml:space="preserve">, however, not </w:t>
      </w:r>
      <w:r w:rsidR="008B1CE2">
        <w:t xml:space="preserve">expected </w:t>
      </w:r>
      <w:r w:rsidRPr="008F084C">
        <w:t>to qualitatively change the surrogate-target relationship</w:t>
      </w:r>
      <w:r w:rsidR="008B1CE2">
        <w:t xml:space="preserve"> because the </w:t>
      </w:r>
      <w:r w:rsidRPr="008F084C">
        <w:t xml:space="preserve">relationship between rugosity and combined richness </w:t>
      </w:r>
      <w:r w:rsidR="008B1CE2">
        <w:t>was</w:t>
      </w:r>
      <w:r w:rsidRPr="008F084C">
        <w:t xml:space="preserve"> always positive. The surrogate-target relationship is thus qualitatively stable in the sense that simple rankings of species richness among sites are expected to remain consistent over time</w:t>
      </w:r>
      <w:r>
        <w:rPr>
          <w:highlight w:val="white"/>
        </w:rPr>
        <w:t xml:space="preserve"> (Fig. 8). </w:t>
      </w:r>
      <w:r>
        <w:br w:type="page"/>
      </w:r>
    </w:p>
    <w:p w14:paraId="70B89458" w14:textId="77777777" w:rsidR="00881767" w:rsidRDefault="00A679EA" w:rsidP="00E74719">
      <w:pPr>
        <w:pStyle w:val="Heading2"/>
      </w:pPr>
      <w:bookmarkStart w:id="77" w:name="_Toc27002737"/>
      <w:commentRangeStart w:id="78"/>
      <w:commentRangeStart w:id="79"/>
      <w:r>
        <w:lastRenderedPageBreak/>
        <w:t>Discussion</w:t>
      </w:r>
      <w:commentRangeEnd w:id="78"/>
      <w:r w:rsidR="00256595">
        <w:rPr>
          <w:rStyle w:val="CommentReference"/>
          <w:b w:val="0"/>
        </w:rPr>
        <w:commentReference w:id="78"/>
      </w:r>
      <w:bookmarkEnd w:id="77"/>
      <w:commentRangeEnd w:id="79"/>
    </w:p>
    <w:p w14:paraId="099F0575" w14:textId="33321329" w:rsidR="00881767" w:rsidRDefault="00881767" w:rsidP="006F5163">
      <w:pPr>
        <w:pStyle w:val="Heading3"/>
      </w:pPr>
      <w:r>
        <w:t>New limitations section</w:t>
      </w:r>
    </w:p>
    <w:p w14:paraId="402E7EAF" w14:textId="15858459" w:rsidR="00A679EA" w:rsidRDefault="00CE687F" w:rsidP="006F5163">
      <w:r>
        <w:rPr>
          <w:rStyle w:val="CommentReference"/>
        </w:rPr>
        <w:commentReference w:id="79"/>
      </w:r>
      <w:commentRangeStart w:id="80"/>
      <w:r w:rsidR="00881767">
        <w:t xml:space="preserve">We suggest that </w:t>
      </w:r>
      <w:commentRangeStart w:id="81"/>
      <w:r w:rsidR="00881767">
        <w:t>t</w:t>
      </w:r>
      <w:commentRangeEnd w:id="80"/>
      <w:r w:rsidR="00881767">
        <w:rPr>
          <w:rStyle w:val="CommentReference"/>
        </w:rPr>
        <w:commentReference w:id="80"/>
      </w:r>
      <w:r w:rsidR="00881767">
        <w:t xml:space="preserve">he use of RTU’s, although it affects estimates of absolute species richness, should </w:t>
      </w:r>
      <w:commentRangeStart w:id="82"/>
      <w:r w:rsidR="00881767">
        <w:t>not</w:t>
      </w:r>
      <w:commentRangeEnd w:id="82"/>
      <w:r w:rsidR="00881767">
        <w:rPr>
          <w:rStyle w:val="CommentReference"/>
        </w:rPr>
        <w:commentReference w:id="82"/>
      </w:r>
      <w:r w:rsidR="00881767">
        <w:t xml:space="preserve"> alter the outcome of the analysis.</w:t>
      </w:r>
      <w:commentRangeEnd w:id="81"/>
      <w:r w:rsidR="00881767">
        <w:rPr>
          <w:rStyle w:val="CommentReference"/>
        </w:rPr>
        <w:commentReference w:id="81"/>
      </w:r>
    </w:p>
    <w:p w14:paraId="55940E9F" w14:textId="45E6812B" w:rsidR="00456F8B" w:rsidRPr="002E560A" w:rsidRDefault="00A9579D" w:rsidP="00E74719">
      <w:pPr>
        <w:pStyle w:val="Heading3"/>
      </w:pPr>
      <w:commentRangeStart w:id="83"/>
      <w:r>
        <w:t>A</w:t>
      </w:r>
      <w:r w:rsidR="00456F8B" w:rsidRPr="002E560A">
        <w:t>ss</w:t>
      </w:r>
      <w:r>
        <w:t>essing surrogate effectiveness over space and time</w:t>
      </w:r>
      <w:commentRangeEnd w:id="83"/>
      <w:r w:rsidR="00F23266">
        <w:rPr>
          <w:rStyle w:val="CommentReference"/>
          <w:b w:val="0"/>
          <w:i w:val="0"/>
        </w:rPr>
        <w:commentReference w:id="83"/>
      </w:r>
    </w:p>
    <w:p w14:paraId="1613C916" w14:textId="710760FC" w:rsidR="001429E5" w:rsidRDefault="00173B03" w:rsidP="002E560A">
      <w:commentRangeStart w:id="84"/>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85"/>
      <w:commentRangeEnd w:id="85"/>
      <w:r w:rsidR="00CE687F">
        <w:rPr>
          <w:rStyle w:val="CommentReference"/>
        </w:rPr>
        <w:commentReference w:id="85"/>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86"/>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86"/>
      <w:r w:rsidR="001429E5">
        <w:rPr>
          <w:rStyle w:val="CommentReference"/>
        </w:rPr>
        <w:commentReference w:id="86"/>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87"/>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87"/>
      <w:r w:rsidR="001429E5">
        <w:rPr>
          <w:rStyle w:val="CommentReference"/>
        </w:rPr>
        <w:commentReference w:id="87"/>
      </w:r>
      <w:r w:rsidR="001429E5">
        <w:t xml:space="preserve">. </w:t>
      </w:r>
      <w:commentRangeEnd w:id="84"/>
      <w:r w:rsidR="00A948FD">
        <w:rPr>
          <w:rStyle w:val="CommentReference"/>
        </w:rPr>
        <w:commentReference w:id="84"/>
      </w:r>
    </w:p>
    <w:p w14:paraId="189FD11E" w14:textId="0FDB7B40"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w:t>
      </w:r>
      <w:bookmarkStart w:id="88" w:name="_GoBack"/>
      <w:bookmarkEnd w:id="88"/>
      <w:r>
        <w:t>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89"/>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89"/>
      <w:r w:rsidR="00030BAE">
        <w:rPr>
          <w:rStyle w:val="CommentReference"/>
        </w:rPr>
        <w:commentReference w:id="89"/>
      </w:r>
      <w:r>
        <w:t xml:space="preserve">. </w:t>
      </w:r>
      <w:r w:rsidR="006D3306">
        <w:t>Although we did</w:t>
      </w:r>
      <w:r w:rsidR="00B55564">
        <w:t xml:space="preserve"> not </w:t>
      </w:r>
      <w:r w:rsidR="006D3306">
        <w:t>include</w:t>
      </w:r>
      <w:r w:rsidR="00B55564">
        <w:t xml:space="preserve"> </w:t>
      </w:r>
      <w:commentRangeStart w:id="90"/>
      <w:r w:rsidR="00B55564">
        <w:t xml:space="preserve">fish abundance </w:t>
      </w:r>
      <w:r w:rsidR="006D3306">
        <w:t xml:space="preserve">as a target </w:t>
      </w:r>
      <w:commentRangeEnd w:id="90"/>
      <w:r w:rsidR="00CA66EB">
        <w:rPr>
          <w:rStyle w:val="CommentReference"/>
        </w:rPr>
        <w:commentReference w:id="90"/>
      </w:r>
      <w:r w:rsidR="00B55564">
        <w:t xml:space="preserve">in our results, we </w:t>
      </w:r>
      <w:r w:rsidR="006D3306">
        <w:t>did observe</w:t>
      </w:r>
      <w:r w:rsidR="00B55564">
        <w:t xml:space="preserve"> a </w:t>
      </w:r>
      <w:commentRangeStart w:id="91"/>
      <w:r w:rsidR="00B55564">
        <w:t>reduction in the number of fish species</w:t>
      </w:r>
      <w:r w:rsidR="00F011E0">
        <w:t xml:space="preserve"> and overall species</w:t>
      </w:r>
      <w:r w:rsidR="00B55564">
        <w:t xml:space="preserve"> present at l</w:t>
      </w:r>
      <w:commentRangeEnd w:id="91"/>
      <w:r w:rsidR="00CA66EB">
        <w:rPr>
          <w:rStyle w:val="CommentReference"/>
        </w:rPr>
        <w:commentReference w:id="91"/>
      </w:r>
      <w:r w:rsidR="00B55564">
        <w:t xml:space="preserve">ower </w:t>
      </w:r>
      <w:commentRangeStart w:id="92"/>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93"/>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lastRenderedPageBreak/>
        <w:t>evenness over time.</w:t>
      </w:r>
      <w:commentRangeEnd w:id="93"/>
      <w:r w:rsidR="00562BF9">
        <w:rPr>
          <w:rStyle w:val="CommentReference"/>
        </w:rPr>
        <w:commentReference w:id="93"/>
      </w:r>
      <w:r w:rsidR="00F011E0">
        <w:t xml:space="preserve"> In other words, the abundance of the most dominant species is reduced over time. </w:t>
      </w:r>
      <w:commentRangeStart w:id="94"/>
      <w:r w:rsidR="00CF03EC">
        <w:t xml:space="preserve">The study </w:t>
      </w:r>
      <w:commentRangeEnd w:id="94"/>
      <w:r w:rsidR="00CE687F">
        <w:rPr>
          <w:rStyle w:val="CommentReference"/>
        </w:rPr>
        <w:commentReference w:id="94"/>
      </w:r>
      <w:r w:rsidR="00CF03EC">
        <w:t xml:space="preserve">mentioned </w:t>
      </w:r>
      <w:r w:rsidR="00030BAE">
        <w:t>above</w:t>
      </w:r>
      <w:r w:rsidR="00CF03EC">
        <w:t xml:space="preserve"> found the variance in rugosity observed at higher levels of coral cover wa</w:t>
      </w:r>
      <w:commentRangeEnd w:id="92"/>
      <w:r w:rsidR="00CA66EB">
        <w:rPr>
          <w:rStyle w:val="CommentReference"/>
        </w:rPr>
        <w:commentReference w:id="92"/>
      </w:r>
      <w:r w:rsidR="00CF03EC">
        <w:t>s the result of dominance by a particular genus of coral</w:t>
      </w:r>
      <w:r w:rsidR="00007B3E">
        <w:t xml:space="preserve">; </w:t>
      </w:r>
      <w:r w:rsidR="00CF03EC">
        <w:t>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95"/>
      <w:r w:rsidR="00F011E0">
        <w:t xml:space="preserve">factor affecting rugosity at </w:t>
      </w:r>
      <w:commentRangeEnd w:id="95"/>
      <w:r w:rsidR="00786229">
        <w:rPr>
          <w:rStyle w:val="CommentReference"/>
        </w:rPr>
        <w:commentReference w:id="95"/>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48CD20F8" w:rsidR="00964634" w:rsidRDefault="00805066" w:rsidP="000C2B77">
      <w:commentRangeStart w:id="96"/>
      <w:r>
        <w:t xml:space="preserve">Competition over space </w:t>
      </w:r>
      <w:commentRangeEnd w:id="96"/>
      <w:r w:rsidR="00110693">
        <w:rPr>
          <w:rStyle w:val="CommentReference"/>
        </w:rPr>
        <w:commentReference w:id="96"/>
      </w:r>
      <w:r>
        <w:t xml:space="preserve">has </w:t>
      </w:r>
      <w:commentRangeStart w:id="97"/>
      <w:r>
        <w:t xml:space="preserve">been shown to be related to chemical inhibition, or allelopathy, in interspecific relationships between sponges and corals. These relationships may explain why coral cover </w:t>
      </w:r>
      <w:commentRangeEnd w:id="97"/>
      <w:r w:rsidR="00EF7402">
        <w:rPr>
          <w:rStyle w:val="CommentReference"/>
        </w:rPr>
        <w:commentReference w:id="97"/>
      </w:r>
      <w:r w:rsidR="003A6E6C">
        <w:t xml:space="preserve">was the </w:t>
      </w:r>
      <w:r w:rsidR="00E864AB">
        <w:t>best</w:t>
      </w:r>
      <w:r w:rsidR="003A6E6C">
        <w:t xml:space="preserve">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98"/>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98"/>
      <w:r w:rsidR="00030BAE">
        <w:rPr>
          <w:rStyle w:val="CommentReference"/>
        </w:rPr>
        <w:commentReference w:id="98"/>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99"/>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99"/>
      <w:r w:rsidR="00030BAE">
        <w:rPr>
          <w:rStyle w:val="CommentReference"/>
        </w:rPr>
        <w:commentReference w:id="99"/>
      </w:r>
      <w:r w:rsidR="00B6152E">
        <w:t xml:space="preserve">. Despite some potential benefits sponges can have on coral structures and reef nutrient cycles, even palatable sponges can outcompete corals for space by overgrowing coral structures </w:t>
      </w:r>
      <w:commentRangeStart w:id="100"/>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100"/>
      <w:r w:rsidR="00030BAE">
        <w:rPr>
          <w:rStyle w:val="CommentReference"/>
        </w:rPr>
        <w:commentReference w:id="100"/>
      </w:r>
      <w:r w:rsidR="00B6152E">
        <w:t xml:space="preserve">. Over time, the abundance of these palatable sponges has increased with the reduced </w:t>
      </w:r>
      <w:r w:rsidR="00B6152E">
        <w:lastRenderedPageBreak/>
        <w:t xml:space="preserve">abundance of spongivorous fish due to overfishing </w:t>
      </w:r>
      <w:commentRangeStart w:id="101"/>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101"/>
      <w:r w:rsidR="00030BAE">
        <w:rPr>
          <w:rStyle w:val="CommentReference"/>
        </w:rPr>
        <w:commentReference w:id="101"/>
      </w:r>
      <w:r w:rsidR="00B6152E">
        <w:t>.</w:t>
      </w:r>
      <w:r w:rsidR="00CF03EC">
        <w:t xml:space="preserve"> </w:t>
      </w:r>
    </w:p>
    <w:p w14:paraId="4016FBAF" w14:textId="3C99E920" w:rsidR="002E560A" w:rsidRDefault="00CF03EC" w:rsidP="000C2B77">
      <w:commentRangeStart w:id="102"/>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102"/>
      <w:r w:rsidR="00EF7402">
        <w:rPr>
          <w:rStyle w:val="CommentReference"/>
        </w:rPr>
        <w:commentReference w:id="102"/>
      </w:r>
    </w:p>
    <w:p w14:paraId="19C69C7D" w14:textId="77777777" w:rsidR="00B06EB3" w:rsidRPr="002E560A" w:rsidRDefault="00B06EB3" w:rsidP="00B06EB3">
      <w:pPr>
        <w:pStyle w:val="Heading3"/>
      </w:pPr>
      <w:commentRangeStart w:id="103"/>
      <w:r w:rsidRPr="002E560A">
        <w:t>Value of sponge monitoring</w:t>
      </w:r>
      <w:commentRangeEnd w:id="103"/>
      <w:r w:rsidR="00F23266">
        <w:rPr>
          <w:rStyle w:val="CommentReference"/>
          <w:b w:val="0"/>
          <w:i w:val="0"/>
        </w:rPr>
        <w:commentReference w:id="103"/>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104"/>
      <w:r w:rsidR="003D629E">
        <w:t xml:space="preserve">windward </w:t>
      </w:r>
      <w:commentRangeStart w:id="105"/>
      <w:r w:rsidR="003D629E">
        <w:t xml:space="preserve">reefs had </w:t>
      </w:r>
      <w:commentRangeEnd w:id="105"/>
      <w:r w:rsidR="00CE687F">
        <w:rPr>
          <w:rStyle w:val="CommentReference"/>
        </w:rPr>
        <w:commentReference w:id="105"/>
      </w:r>
      <w:r w:rsidR="003D629E">
        <w:t>higher coral and fish diversity than leeward reefs</w:t>
      </w:r>
      <w:commentRangeEnd w:id="104"/>
      <w:r w:rsidR="00716EBD">
        <w:rPr>
          <w:rStyle w:val="CommentReference"/>
        </w:rPr>
        <w:commentReference w:id="104"/>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106"/>
      <w:r w:rsidR="003D629E">
        <w:t xml:space="preserve">management decisions </w:t>
      </w:r>
      <w:commentRangeEnd w:id="106"/>
      <w:r w:rsidR="00CE687F">
        <w:rPr>
          <w:rStyle w:val="CommentReference"/>
        </w:rPr>
        <w:commentReference w:id="106"/>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107"/>
      <w:r w:rsidR="00B06EB3">
        <w:t xml:space="preserve">The </w:t>
      </w:r>
      <w:commentRangeEnd w:id="107"/>
      <w:r w:rsidR="00CE687F">
        <w:rPr>
          <w:rStyle w:val="CommentReference"/>
        </w:rPr>
        <w:commentReference w:id="107"/>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w:t>
      </w:r>
      <w:r w:rsidR="00C6632D">
        <w:lastRenderedPageBreak/>
        <w:t xml:space="preserve">time or across sites. </w:t>
      </w:r>
      <w:commentRangeStart w:id="108"/>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109"/>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109"/>
      <w:r w:rsidR="003D629E">
        <w:rPr>
          <w:rStyle w:val="CommentReference"/>
        </w:rPr>
        <w:commentReference w:id="109"/>
      </w:r>
      <w:r w:rsidR="003D629E">
        <w:t xml:space="preserve"> and it is unlikely that all of these taxonomic groups will be adequately predicted by rugosity or coral cover alone</w:t>
      </w:r>
      <w:commentRangeEnd w:id="108"/>
      <w:r w:rsidR="00451A52">
        <w:rPr>
          <w:rStyle w:val="CommentReference"/>
        </w:rPr>
        <w:commentReference w:id="108"/>
      </w:r>
      <w:r w:rsidR="003D629E">
        <w:t xml:space="preserve">. </w:t>
      </w:r>
    </w:p>
    <w:p w14:paraId="20013237" w14:textId="4C542931" w:rsidR="003D629E" w:rsidRDefault="00B06EB3" w:rsidP="005A23E3">
      <w:commentRangeStart w:id="110"/>
      <w:r>
        <w:t>Because</w:t>
      </w:r>
      <w:commentRangeEnd w:id="110"/>
      <w:r w:rsidR="00CE687F">
        <w:rPr>
          <w:rStyle w:val="CommentReference"/>
        </w:rPr>
        <w:commentReference w:id="110"/>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111"/>
      <w:commentRangeStart w:id="112"/>
      <w:r w:rsidR="003D174D">
        <w:t xml:space="preserve">“non-umbrella” </w:t>
      </w:r>
      <w:commentRangeEnd w:id="111"/>
      <w:r w:rsidR="004862DE">
        <w:rPr>
          <w:rStyle w:val="CommentReference"/>
        </w:rPr>
        <w:commentReference w:id="111"/>
      </w:r>
      <w:commentRangeEnd w:id="112"/>
      <w:r w:rsidR="00CE687F">
        <w:rPr>
          <w:rStyle w:val="CommentReference"/>
        </w:rPr>
        <w:commentReference w:id="112"/>
      </w:r>
      <w:r w:rsidR="003D174D">
        <w:t xml:space="preserve">species can provide insight into overall site biodiversity at local scales in terrestrial ecosystems </w:t>
      </w:r>
      <w:commentRangeStart w:id="113"/>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113"/>
      <w:r w:rsidR="003D174D">
        <w:rPr>
          <w:rStyle w:val="CommentReference"/>
        </w:rPr>
        <w:commentReference w:id="113"/>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114"/>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114"/>
      <w:r w:rsidR="005A23E3">
        <w:rPr>
          <w:rStyle w:val="CommentReference"/>
        </w:rPr>
        <w:commentReference w:id="114"/>
      </w:r>
      <w:r w:rsidR="005A23E3">
        <w:t xml:space="preserve">. Therefore, diversity of these </w:t>
      </w:r>
      <w:commentRangeStart w:id="115"/>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115"/>
      <w:r w:rsidR="00B83565">
        <w:rPr>
          <w:rStyle w:val="CommentReference"/>
        </w:rPr>
        <w:commentReference w:id="115"/>
      </w:r>
      <w:r>
        <w:t xml:space="preserve">they include in their estimates. </w:t>
      </w:r>
    </w:p>
    <w:p w14:paraId="438C0587" w14:textId="77777777" w:rsidR="00446A88" w:rsidRDefault="00456F8B" w:rsidP="00446A88">
      <w:commentRangeStart w:id="116"/>
      <w:r>
        <w:t>In conclusion</w:t>
      </w:r>
      <w:commentRangeEnd w:id="116"/>
      <w:r w:rsidR="00A9579D">
        <w:rPr>
          <w:rStyle w:val="CommentReference"/>
        </w:rPr>
        <w:commentReference w:id="116"/>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117"/>
      <w:r w:rsidR="00F56F3F">
        <w:t xml:space="preserve">However, we suggest that future reef biodiversity studies incorporate sponge-related measures to get a broader interpretation of reef biodiversity as they reveal different patterns than other measures. Reef biodiversity studies that do not </w:t>
      </w:r>
      <w:r w:rsidR="00F56F3F">
        <w:lastRenderedPageBreak/>
        <w:t xml:space="preserve">incorporate </w:t>
      </w:r>
      <w:r w:rsidR="00B1353A">
        <w:t>sponge-related measures should be explicit about the taxonomic groups included in the analyses and exercise caution when estimating total reef biodiversity</w:t>
      </w:r>
      <w:commentRangeEnd w:id="117"/>
      <w:r w:rsidR="00E23C07">
        <w:rPr>
          <w:rStyle w:val="CommentReference"/>
        </w:rPr>
        <w:commentReference w:id="117"/>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118" w:name="_Toc27002738"/>
      <w:r>
        <w:lastRenderedPageBreak/>
        <w:t>Acknowledgements</w:t>
      </w:r>
      <w:bookmarkEnd w:id="118"/>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Lianna Jarecki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the Falconwood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119" w:name="_Toc27002739"/>
      <w:commentRangeStart w:id="120"/>
      <w:r>
        <w:lastRenderedPageBreak/>
        <w:t>Literature Cited</w:t>
      </w:r>
      <w:commentRangeEnd w:id="120"/>
      <w:r w:rsidR="0010177E">
        <w:rPr>
          <w:rStyle w:val="CommentReference"/>
          <w:b w:val="0"/>
        </w:rPr>
        <w:commentReference w:id="120"/>
      </w:r>
      <w:bookmarkEnd w:id="119"/>
    </w:p>
    <w:p w14:paraId="5A04CEF6" w14:textId="111A964F" w:rsidR="00E864AB" w:rsidRPr="00E864AB" w:rsidRDefault="00BB1205" w:rsidP="00E864A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E864AB" w:rsidRPr="00E864AB">
        <w:rPr>
          <w:noProof/>
        </w:rPr>
        <w:t xml:space="preserve">Acosta, C., Barnes, R., &amp; McClatchey, R. (2015). Spatial discordance in fish, coral, and sponge assemblages across a Caribbean atoll reef gradient. </w:t>
      </w:r>
      <w:r w:rsidR="00E864AB" w:rsidRPr="00E864AB">
        <w:rPr>
          <w:i/>
          <w:iCs/>
          <w:noProof/>
        </w:rPr>
        <w:t>Marine Ecology</w:t>
      </w:r>
      <w:r w:rsidR="00E864AB" w:rsidRPr="00E864AB">
        <w:rPr>
          <w:noProof/>
        </w:rPr>
        <w:t xml:space="preserve">, </w:t>
      </w:r>
      <w:r w:rsidR="00E864AB" w:rsidRPr="00E864AB">
        <w:rPr>
          <w:i/>
          <w:iCs/>
          <w:noProof/>
        </w:rPr>
        <w:t>36</w:t>
      </w:r>
      <w:r w:rsidR="00E864AB" w:rsidRPr="00E864AB">
        <w:rPr>
          <w:noProof/>
        </w:rPr>
        <w:t>, 167–177.</w:t>
      </w:r>
    </w:p>
    <w:p w14:paraId="058491A2"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Almada-Villela, P. C., Sale, P. F., Gold-Bouchot, G., &amp; Kjerfve, B. (2003). </w:t>
      </w:r>
      <w:r w:rsidRPr="00E864AB">
        <w:rPr>
          <w:i/>
          <w:iCs/>
          <w:noProof/>
        </w:rPr>
        <w:t>Manual of methods for the MBRS synoptic monitoring program: Selected methods for monitoring physical and biological parameters for use in the Mesoamerican region</w:t>
      </w:r>
      <w:r w:rsidRPr="00E864AB">
        <w:rPr>
          <w:noProof/>
        </w:rPr>
        <w:t>. Belize City: Mesoamerican Barrier Reef Systems project (MBRS).</w:t>
      </w:r>
    </w:p>
    <w:p w14:paraId="49D3944C"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Almany, G. R., Connolly, S. R., Heath, D. D., Hogan, J. D., Jones, G. P., McCook, L. J., … Williamson, D. H. (2009). Connectivity, biodiversity conservation and the design of marine reserve networks for coral reefs. </w:t>
      </w:r>
      <w:r w:rsidRPr="00E864AB">
        <w:rPr>
          <w:i/>
          <w:iCs/>
          <w:noProof/>
        </w:rPr>
        <w:t>Coral Reefs</w:t>
      </w:r>
      <w:r w:rsidRPr="00E864AB">
        <w:rPr>
          <w:noProof/>
        </w:rPr>
        <w:t xml:space="preserve">, </w:t>
      </w:r>
      <w:r w:rsidRPr="00E864AB">
        <w:rPr>
          <w:i/>
          <w:iCs/>
          <w:noProof/>
        </w:rPr>
        <w:t>28</w:t>
      </w:r>
      <w:r w:rsidRPr="00E864AB">
        <w:rPr>
          <w:noProof/>
        </w:rPr>
        <w:t>, 339–351.</w:t>
      </w:r>
    </w:p>
    <w:p w14:paraId="54ECF409"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Alvarez-Filip, L., Dulvy, N. K., Côté, I. M., Watkinson, A. R., &amp; Gill, J. A. (2011). Coral identity underpins architectural complexity on Caribbean reefs. </w:t>
      </w:r>
      <w:r w:rsidRPr="00E864AB">
        <w:rPr>
          <w:i/>
          <w:iCs/>
          <w:noProof/>
        </w:rPr>
        <w:t>Ecological Applications</w:t>
      </w:r>
      <w:r w:rsidRPr="00E864AB">
        <w:rPr>
          <w:noProof/>
        </w:rPr>
        <w:t xml:space="preserve">, </w:t>
      </w:r>
      <w:r w:rsidRPr="00E864AB">
        <w:rPr>
          <w:i/>
          <w:iCs/>
          <w:noProof/>
        </w:rPr>
        <w:t>21</w:t>
      </w:r>
      <w:r w:rsidRPr="00E864AB">
        <w:rPr>
          <w:noProof/>
        </w:rPr>
        <w:t>(6), 2223–2231.</w:t>
      </w:r>
    </w:p>
    <w:p w14:paraId="215AE19A"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Alvarez-Filip, L., Dulvy, N. K., Gill, J. A., Côté, I. M., &amp; Watkinson, A. R. (2009). Flattening of Caribbean coral reefs: Region-wide declines in architectural complexity. </w:t>
      </w:r>
      <w:r w:rsidRPr="00E864AB">
        <w:rPr>
          <w:i/>
          <w:iCs/>
          <w:noProof/>
        </w:rPr>
        <w:t>Proceedings of the Royal Society B</w:t>
      </w:r>
      <w:r w:rsidRPr="00E864AB">
        <w:rPr>
          <w:noProof/>
        </w:rPr>
        <w:t xml:space="preserve">, </w:t>
      </w:r>
      <w:r w:rsidRPr="00E864AB">
        <w:rPr>
          <w:i/>
          <w:iCs/>
          <w:noProof/>
        </w:rPr>
        <w:t>276</w:t>
      </w:r>
      <w:r w:rsidRPr="00E864AB">
        <w:rPr>
          <w:noProof/>
        </w:rPr>
        <w:t>, 3019–3025.</w:t>
      </w:r>
    </w:p>
    <w:p w14:paraId="368D8CBD"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Anderson, M. J., Diebel, C. E., Blom, W. M., &amp; Landers, T. J. (2005). Consistency and variation in kelp holdfast assemblages: Spatial patterns of biodiversity for the major phyla at different taxonomic resolutions. </w:t>
      </w:r>
      <w:r w:rsidRPr="00E864AB">
        <w:rPr>
          <w:i/>
          <w:iCs/>
          <w:noProof/>
        </w:rPr>
        <w:t>Journal of Experimental Marine Biology and Ecology</w:t>
      </w:r>
      <w:r w:rsidRPr="00E864AB">
        <w:rPr>
          <w:noProof/>
        </w:rPr>
        <w:t xml:space="preserve">, </w:t>
      </w:r>
      <w:r w:rsidRPr="00E864AB">
        <w:rPr>
          <w:i/>
          <w:iCs/>
          <w:noProof/>
        </w:rPr>
        <w:t>320</w:t>
      </w:r>
      <w:r w:rsidRPr="00E864AB">
        <w:rPr>
          <w:noProof/>
        </w:rPr>
        <w:t>, 35–56.</w:t>
      </w:r>
    </w:p>
    <w:p w14:paraId="6F5D068C"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Bell, J. J. (2008). The functional roles of marine sponges. </w:t>
      </w:r>
      <w:r w:rsidRPr="00E864AB">
        <w:rPr>
          <w:i/>
          <w:iCs/>
          <w:noProof/>
        </w:rPr>
        <w:t>Estuarine, Coastal and Shelf Science</w:t>
      </w:r>
      <w:r w:rsidRPr="00E864AB">
        <w:rPr>
          <w:noProof/>
        </w:rPr>
        <w:t xml:space="preserve">, </w:t>
      </w:r>
      <w:r w:rsidRPr="00E864AB">
        <w:rPr>
          <w:i/>
          <w:iCs/>
          <w:noProof/>
        </w:rPr>
        <w:t>79</w:t>
      </w:r>
      <w:r w:rsidRPr="00E864AB">
        <w:rPr>
          <w:noProof/>
        </w:rPr>
        <w:t>, 341–353.</w:t>
      </w:r>
    </w:p>
    <w:p w14:paraId="5ED12B88" w14:textId="77777777" w:rsidR="00E864AB" w:rsidRPr="00E864AB" w:rsidRDefault="00E864AB" w:rsidP="00E864AB">
      <w:pPr>
        <w:widowControl w:val="0"/>
        <w:autoSpaceDE w:val="0"/>
        <w:autoSpaceDN w:val="0"/>
        <w:adjustRightInd w:val="0"/>
        <w:ind w:left="480" w:hanging="480"/>
        <w:rPr>
          <w:noProof/>
        </w:rPr>
      </w:pPr>
      <w:r w:rsidRPr="00E864AB">
        <w:rPr>
          <w:noProof/>
        </w:rPr>
        <w:lastRenderedPageBreak/>
        <w:t xml:space="preserve">Bellwood, D. R., Hughes, T. P., Folke, C., &amp; Nyström, M. (2004). Confronting the coral reef crisis. </w:t>
      </w:r>
      <w:r w:rsidRPr="00E864AB">
        <w:rPr>
          <w:i/>
          <w:iCs/>
          <w:noProof/>
        </w:rPr>
        <w:t>Nature</w:t>
      </w:r>
      <w:r w:rsidRPr="00E864AB">
        <w:rPr>
          <w:noProof/>
        </w:rPr>
        <w:t xml:space="preserve">, </w:t>
      </w:r>
      <w:r w:rsidRPr="00E864AB">
        <w:rPr>
          <w:i/>
          <w:iCs/>
          <w:noProof/>
        </w:rPr>
        <w:t>429</w:t>
      </w:r>
      <w:r w:rsidRPr="00E864AB">
        <w:rPr>
          <w:noProof/>
        </w:rPr>
        <w:t>, 827–833.</w:t>
      </w:r>
    </w:p>
    <w:p w14:paraId="197FF838"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Berman, J., Burton, M., Gibbs, R., Lock, K., Newman, P., Jones, J., &amp; Bell, J. (2013). Testing the suitability of a morphological monitoring approach for identifying temporal variability in a temperate sponge assemblage. </w:t>
      </w:r>
      <w:r w:rsidRPr="00E864AB">
        <w:rPr>
          <w:i/>
          <w:iCs/>
          <w:noProof/>
        </w:rPr>
        <w:t>Journal for Nature Conservation</w:t>
      </w:r>
      <w:r w:rsidRPr="00E864AB">
        <w:rPr>
          <w:noProof/>
        </w:rPr>
        <w:t xml:space="preserve">, </w:t>
      </w:r>
      <w:r w:rsidRPr="00E864AB">
        <w:rPr>
          <w:i/>
          <w:iCs/>
          <w:noProof/>
        </w:rPr>
        <w:t>21</w:t>
      </w:r>
      <w:r w:rsidRPr="00E864AB">
        <w:rPr>
          <w:noProof/>
        </w:rPr>
        <w:t>, 173–182.</w:t>
      </w:r>
    </w:p>
    <w:p w14:paraId="5D6240D4"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Bernard, A. T. F., Götz, A., Kerwath, S. E., &amp; Wilke, C. G. (2013). Observer bias and detection probability in underwater visual census of fish assemblages measured with independent double-observers. </w:t>
      </w:r>
      <w:r w:rsidRPr="00E864AB">
        <w:rPr>
          <w:i/>
          <w:iCs/>
          <w:noProof/>
        </w:rPr>
        <w:t>Journal of Experimental Marine Biology and Ecology</w:t>
      </w:r>
      <w:r w:rsidRPr="00E864AB">
        <w:rPr>
          <w:noProof/>
        </w:rPr>
        <w:t xml:space="preserve">, </w:t>
      </w:r>
      <w:r w:rsidRPr="00E864AB">
        <w:rPr>
          <w:i/>
          <w:iCs/>
          <w:noProof/>
        </w:rPr>
        <w:t>443</w:t>
      </w:r>
      <w:r w:rsidRPr="00E864AB">
        <w:rPr>
          <w:noProof/>
        </w:rPr>
        <w:t>, 75–84.</w:t>
      </w:r>
    </w:p>
    <w:p w14:paraId="1D5DDF9B"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Bevilacqua, S., Mistri, M., Terlizzi, A., &amp; Munari, C. (2018). Assessing the effectiveness of surrogates for species over time: Evidence from decadal monitoring of a Mediterranean transitional water ecosystem. </w:t>
      </w:r>
      <w:r w:rsidRPr="00E864AB">
        <w:rPr>
          <w:i/>
          <w:iCs/>
          <w:noProof/>
        </w:rPr>
        <w:t>Marine Pollution Bulletin</w:t>
      </w:r>
      <w:r w:rsidRPr="00E864AB">
        <w:rPr>
          <w:noProof/>
        </w:rPr>
        <w:t xml:space="preserve">, </w:t>
      </w:r>
      <w:r w:rsidRPr="00E864AB">
        <w:rPr>
          <w:i/>
          <w:iCs/>
          <w:noProof/>
        </w:rPr>
        <w:t>131</w:t>
      </w:r>
      <w:r w:rsidRPr="00E864AB">
        <w:rPr>
          <w:noProof/>
        </w:rPr>
        <w:t>, 507–514.</w:t>
      </w:r>
    </w:p>
    <w:p w14:paraId="355807F0"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Blake, J. G., &amp; Loiselle, B. A. (2000). Diversity of birds along an elevational gradient in the Cordillera Central, Costa Rica. </w:t>
      </w:r>
      <w:r w:rsidRPr="00E864AB">
        <w:rPr>
          <w:i/>
          <w:iCs/>
          <w:noProof/>
        </w:rPr>
        <w:t>The Auk</w:t>
      </w:r>
      <w:r w:rsidRPr="00E864AB">
        <w:rPr>
          <w:noProof/>
        </w:rPr>
        <w:t xml:space="preserve">, </w:t>
      </w:r>
      <w:r w:rsidRPr="00E864AB">
        <w:rPr>
          <w:i/>
          <w:iCs/>
          <w:noProof/>
        </w:rPr>
        <w:t>117</w:t>
      </w:r>
      <w:r w:rsidRPr="00E864AB">
        <w:rPr>
          <w:noProof/>
        </w:rPr>
        <w:t>(3), 663–686.</w:t>
      </w:r>
    </w:p>
    <w:p w14:paraId="0D3558BC"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Burnham, K. P., &amp; Anderson, D. R. (2002). </w:t>
      </w:r>
      <w:r w:rsidRPr="00E864AB">
        <w:rPr>
          <w:i/>
          <w:iCs/>
          <w:noProof/>
        </w:rPr>
        <w:t>Model selection and inference: A practical information-theoretic approach</w:t>
      </w:r>
      <w:r w:rsidRPr="00E864AB">
        <w:rPr>
          <w:noProof/>
        </w:rPr>
        <w:t xml:space="preserve"> (2nd ed.). New York, New York: Springer-Verla.</w:t>
      </w:r>
    </w:p>
    <w:p w14:paraId="5299CFE8"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Canfield, R. H. (1941). Application of the line interception method in sampling range vegetation. </w:t>
      </w:r>
      <w:r w:rsidRPr="00E864AB">
        <w:rPr>
          <w:i/>
          <w:iCs/>
          <w:noProof/>
        </w:rPr>
        <w:t>Journal of Forestry</w:t>
      </w:r>
      <w:r w:rsidRPr="00E864AB">
        <w:rPr>
          <w:noProof/>
        </w:rPr>
        <w:t xml:space="preserve">, </w:t>
      </w:r>
      <w:r w:rsidRPr="00E864AB">
        <w:rPr>
          <w:i/>
          <w:iCs/>
          <w:noProof/>
        </w:rPr>
        <w:t>39</w:t>
      </w:r>
      <w:r w:rsidRPr="00E864AB">
        <w:rPr>
          <w:noProof/>
        </w:rPr>
        <w:t>, 388–394.</w:t>
      </w:r>
    </w:p>
    <w:p w14:paraId="71C9C62E"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Colwell, R. K., &amp; Coddington, J. A. (1994). Estimating terrestrial biodiversity through extrapolation. </w:t>
      </w:r>
      <w:r w:rsidRPr="00E864AB">
        <w:rPr>
          <w:i/>
          <w:iCs/>
          <w:noProof/>
        </w:rPr>
        <w:t>Philosophical Transactions of the Royal Society B</w:t>
      </w:r>
      <w:r w:rsidRPr="00E864AB">
        <w:rPr>
          <w:noProof/>
        </w:rPr>
        <w:t xml:space="preserve">, </w:t>
      </w:r>
      <w:r w:rsidRPr="00E864AB">
        <w:rPr>
          <w:i/>
          <w:iCs/>
          <w:noProof/>
        </w:rPr>
        <w:t>345</w:t>
      </w:r>
      <w:r w:rsidRPr="00E864AB">
        <w:rPr>
          <w:noProof/>
        </w:rPr>
        <w:t>, 101–118.</w:t>
      </w:r>
    </w:p>
    <w:p w14:paraId="64C4B6D0" w14:textId="77777777" w:rsidR="00E864AB" w:rsidRPr="00E864AB" w:rsidRDefault="00E864AB" w:rsidP="00E864AB">
      <w:pPr>
        <w:widowControl w:val="0"/>
        <w:autoSpaceDE w:val="0"/>
        <w:autoSpaceDN w:val="0"/>
        <w:adjustRightInd w:val="0"/>
        <w:ind w:left="480" w:hanging="480"/>
        <w:rPr>
          <w:noProof/>
        </w:rPr>
      </w:pPr>
      <w:r w:rsidRPr="00E864AB">
        <w:rPr>
          <w:noProof/>
        </w:rPr>
        <w:lastRenderedPageBreak/>
        <w:t xml:space="preserve">Comeau, S., Lantz, C. A., Edmunds, P. J., &amp; Carpenter, R. C. (2016). Framework of barrier reefs threatened by ocean acidification. </w:t>
      </w:r>
      <w:r w:rsidRPr="00E864AB">
        <w:rPr>
          <w:i/>
          <w:iCs/>
          <w:noProof/>
        </w:rPr>
        <w:t>Global Change Biology</w:t>
      </w:r>
      <w:r w:rsidRPr="00E864AB">
        <w:rPr>
          <w:noProof/>
        </w:rPr>
        <w:t xml:space="preserve">, </w:t>
      </w:r>
      <w:r w:rsidRPr="00E864AB">
        <w:rPr>
          <w:i/>
          <w:iCs/>
          <w:noProof/>
        </w:rPr>
        <w:t>22</w:t>
      </w:r>
      <w:r w:rsidRPr="00E864AB">
        <w:rPr>
          <w:noProof/>
        </w:rPr>
        <w:t>, 1225–1234.</w:t>
      </w:r>
    </w:p>
    <w:p w14:paraId="69A63D2D"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Darling, E. S., Graham, N. A. J., Januchowski-Hartley, F. A., Nash, K. L., Pratchett, M. S., &amp; Wilson, S. K. (2017). Relationships between structural complexity, coral traits, and reef fish assemblages. </w:t>
      </w:r>
      <w:r w:rsidRPr="00E864AB">
        <w:rPr>
          <w:i/>
          <w:iCs/>
          <w:noProof/>
        </w:rPr>
        <w:t>Coral Reefs</w:t>
      </w:r>
      <w:r w:rsidRPr="00E864AB">
        <w:rPr>
          <w:noProof/>
        </w:rPr>
        <w:t xml:space="preserve">, </w:t>
      </w:r>
      <w:r w:rsidRPr="00E864AB">
        <w:rPr>
          <w:i/>
          <w:iCs/>
          <w:noProof/>
        </w:rPr>
        <w:t>36</w:t>
      </w:r>
      <w:r w:rsidRPr="00E864AB">
        <w:rPr>
          <w:noProof/>
        </w:rPr>
        <w:t>, 561–575.</w:t>
      </w:r>
    </w:p>
    <w:p w14:paraId="2985CB9A"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Deiner, K., Bik, H. M., Mächler, E., Seymour, M., Lacoursière-Roussel, A., Altermatt, F., … Bernatchez, L. (2017). Environmental DNA metabarcoding: Transforming how we survey animal and plant communities. </w:t>
      </w:r>
      <w:r w:rsidRPr="00E864AB">
        <w:rPr>
          <w:i/>
          <w:iCs/>
          <w:noProof/>
        </w:rPr>
        <w:t>Molecular Ecology</w:t>
      </w:r>
      <w:r w:rsidRPr="00E864AB">
        <w:rPr>
          <w:noProof/>
        </w:rPr>
        <w:t xml:space="preserve">, </w:t>
      </w:r>
      <w:r w:rsidRPr="00E864AB">
        <w:rPr>
          <w:i/>
          <w:iCs/>
          <w:noProof/>
        </w:rPr>
        <w:t>26</w:t>
      </w:r>
      <w:r w:rsidRPr="00E864AB">
        <w:rPr>
          <w:noProof/>
        </w:rPr>
        <w:t>, 5872–5895.</w:t>
      </w:r>
    </w:p>
    <w:p w14:paraId="0CE0AE23"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Derraik, J. G. B., Closs, G. P., Dickinson, K. J. M., Sirvid, P., Barratt, B. I. P., &amp; Patrick, B. H. (2002). Arthropod morphospecies versus taxonomic species: A case study with Araneae, Coleoptera, and Lepidoptera. </w:t>
      </w:r>
      <w:r w:rsidRPr="00E864AB">
        <w:rPr>
          <w:i/>
          <w:iCs/>
          <w:noProof/>
        </w:rPr>
        <w:t>Conservation Biology</w:t>
      </w:r>
      <w:r w:rsidRPr="00E864AB">
        <w:rPr>
          <w:noProof/>
        </w:rPr>
        <w:t xml:space="preserve">, </w:t>
      </w:r>
      <w:r w:rsidRPr="00E864AB">
        <w:rPr>
          <w:i/>
          <w:iCs/>
          <w:noProof/>
        </w:rPr>
        <w:t>16</w:t>
      </w:r>
      <w:r w:rsidRPr="00E864AB">
        <w:rPr>
          <w:noProof/>
        </w:rPr>
        <w:t>(4), 1015–1023.</w:t>
      </w:r>
    </w:p>
    <w:p w14:paraId="22852A5E"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Dobson, A., Lodge, D., Alder, J., Cumming, G. S., Keymer, J., McGlade, J., … Xenopoulos, M. A. (2006). Habitat loss, trophic collapse, and the decline of ecosystem services. </w:t>
      </w:r>
      <w:r w:rsidRPr="00E864AB">
        <w:rPr>
          <w:i/>
          <w:iCs/>
          <w:noProof/>
        </w:rPr>
        <w:t>Ecology</w:t>
      </w:r>
      <w:r w:rsidRPr="00E864AB">
        <w:rPr>
          <w:noProof/>
        </w:rPr>
        <w:t xml:space="preserve">, </w:t>
      </w:r>
      <w:r w:rsidRPr="00E864AB">
        <w:rPr>
          <w:i/>
          <w:iCs/>
          <w:noProof/>
        </w:rPr>
        <w:t>87</w:t>
      </w:r>
      <w:r w:rsidRPr="00E864AB">
        <w:rPr>
          <w:noProof/>
        </w:rPr>
        <w:t>(8), 1915–1924.</w:t>
      </w:r>
    </w:p>
    <w:p w14:paraId="69B70DB8"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Duelli, P., &amp; Obrist, M. K. (2003). Biodiversity indicators: The choice of values and measures. </w:t>
      </w:r>
      <w:r w:rsidRPr="00E864AB">
        <w:rPr>
          <w:i/>
          <w:iCs/>
          <w:noProof/>
        </w:rPr>
        <w:t>Agriculture, Ecosystems and Environment</w:t>
      </w:r>
      <w:r w:rsidRPr="00E864AB">
        <w:rPr>
          <w:noProof/>
        </w:rPr>
        <w:t xml:space="preserve">, </w:t>
      </w:r>
      <w:r w:rsidRPr="00E864AB">
        <w:rPr>
          <w:i/>
          <w:iCs/>
          <w:noProof/>
        </w:rPr>
        <w:t>98</w:t>
      </w:r>
      <w:r w:rsidRPr="00E864AB">
        <w:rPr>
          <w:noProof/>
        </w:rPr>
        <w:t>, 87–98.</w:t>
      </w:r>
    </w:p>
    <w:p w14:paraId="2E96472D"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Duffy, J. E. (2009). Why biodiversity is important to the functioning of real-world ecosystems. </w:t>
      </w:r>
      <w:r w:rsidRPr="00E864AB">
        <w:rPr>
          <w:i/>
          <w:iCs/>
          <w:noProof/>
        </w:rPr>
        <w:t>Frontiers in Ecology and the Environment</w:t>
      </w:r>
      <w:r w:rsidRPr="00E864AB">
        <w:rPr>
          <w:noProof/>
        </w:rPr>
        <w:t xml:space="preserve">, </w:t>
      </w:r>
      <w:r w:rsidRPr="00E864AB">
        <w:rPr>
          <w:i/>
          <w:iCs/>
          <w:noProof/>
        </w:rPr>
        <w:t>7</w:t>
      </w:r>
      <w:r w:rsidRPr="00E864AB">
        <w:rPr>
          <w:noProof/>
        </w:rPr>
        <w:t>(8), 437–444.</w:t>
      </w:r>
    </w:p>
    <w:p w14:paraId="56356270"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Eglington, S. M., Noble, D. G., &amp; Fuller, R. J. (2012). A meta-analysis of spatial relationships in species richness across taxa: Birds as indicators of wider </w:t>
      </w:r>
      <w:r w:rsidRPr="00E864AB">
        <w:rPr>
          <w:noProof/>
        </w:rPr>
        <w:lastRenderedPageBreak/>
        <w:t xml:space="preserve">biodiversity in temperate regions. </w:t>
      </w:r>
      <w:r w:rsidRPr="00E864AB">
        <w:rPr>
          <w:i/>
          <w:iCs/>
          <w:noProof/>
        </w:rPr>
        <w:t>Journal for Nature Conservation</w:t>
      </w:r>
      <w:r w:rsidRPr="00E864AB">
        <w:rPr>
          <w:noProof/>
        </w:rPr>
        <w:t xml:space="preserve">, </w:t>
      </w:r>
      <w:r w:rsidRPr="00E864AB">
        <w:rPr>
          <w:i/>
          <w:iCs/>
          <w:noProof/>
        </w:rPr>
        <w:t>20</w:t>
      </w:r>
      <w:r w:rsidRPr="00E864AB">
        <w:rPr>
          <w:noProof/>
        </w:rPr>
        <w:t>, 301–309.</w:t>
      </w:r>
    </w:p>
    <w:p w14:paraId="590E3B67"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Ehrlich, P. R., &amp; Wilson, E. O. (1991). Biodiversity studies: Science and policy. </w:t>
      </w:r>
      <w:r w:rsidRPr="00E864AB">
        <w:rPr>
          <w:i/>
          <w:iCs/>
          <w:noProof/>
        </w:rPr>
        <w:t>Science</w:t>
      </w:r>
      <w:r w:rsidRPr="00E864AB">
        <w:rPr>
          <w:noProof/>
        </w:rPr>
        <w:t xml:space="preserve">, </w:t>
      </w:r>
      <w:r w:rsidRPr="00E864AB">
        <w:rPr>
          <w:i/>
          <w:iCs/>
          <w:noProof/>
        </w:rPr>
        <w:t>253</w:t>
      </w:r>
      <w:r w:rsidRPr="00E864AB">
        <w:rPr>
          <w:noProof/>
        </w:rPr>
        <w:t>(5021), 758–762.</w:t>
      </w:r>
    </w:p>
    <w:p w14:paraId="1209BAA8"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Emslie, M. J., Cheal, A. J., MacNeil, M. A., Miller, I. R., &amp; Sweatman, H. P. A. (2018). Reef fish communities are spooked by scuba surveys and may take hours to recover. </w:t>
      </w:r>
      <w:r w:rsidRPr="00E864AB">
        <w:rPr>
          <w:i/>
          <w:iCs/>
          <w:noProof/>
        </w:rPr>
        <w:t>PeerJ</w:t>
      </w:r>
      <w:r w:rsidRPr="00E864AB">
        <w:rPr>
          <w:noProof/>
        </w:rPr>
        <w:t>.</w:t>
      </w:r>
    </w:p>
    <w:p w14:paraId="1A4A8983"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Forrester, G., Baily, P., Conetta, D., Forrester, L., Kintzing, E., &amp; Jarecki, L. (2015). Comparing monitoring data collected by volunteers and professionals shows that citizen scientists can detect long-term change on coral reefs. </w:t>
      </w:r>
      <w:r w:rsidRPr="00E864AB">
        <w:rPr>
          <w:i/>
          <w:iCs/>
          <w:noProof/>
        </w:rPr>
        <w:t>Journal for Nature Conservation</w:t>
      </w:r>
      <w:r w:rsidRPr="00E864AB">
        <w:rPr>
          <w:noProof/>
        </w:rPr>
        <w:t xml:space="preserve">, </w:t>
      </w:r>
      <w:r w:rsidRPr="00E864AB">
        <w:rPr>
          <w:i/>
          <w:iCs/>
          <w:noProof/>
        </w:rPr>
        <w:t>24</w:t>
      </w:r>
      <w:r w:rsidRPr="00E864AB">
        <w:rPr>
          <w:noProof/>
        </w:rPr>
        <w:t>, 1–9.</w:t>
      </w:r>
    </w:p>
    <w:p w14:paraId="388A2F32"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Gardner, T. A., Côté, I. M., Gill, J. A., Grant, A., &amp; Watkinson, A. R. (2003). Long-term region-wide declines in Caribbean corals. </w:t>
      </w:r>
      <w:r w:rsidRPr="00E864AB">
        <w:rPr>
          <w:i/>
          <w:iCs/>
          <w:noProof/>
        </w:rPr>
        <w:t>Science</w:t>
      </w:r>
      <w:r w:rsidRPr="00E864AB">
        <w:rPr>
          <w:noProof/>
        </w:rPr>
        <w:t xml:space="preserve">, </w:t>
      </w:r>
      <w:r w:rsidRPr="00E864AB">
        <w:rPr>
          <w:i/>
          <w:iCs/>
          <w:noProof/>
        </w:rPr>
        <w:t>301</w:t>
      </w:r>
      <w:r w:rsidRPr="00E864AB">
        <w:rPr>
          <w:noProof/>
        </w:rPr>
        <w:t>, 958–960.</w:t>
      </w:r>
    </w:p>
    <w:p w14:paraId="28416B61"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Gerlach, J., Samways, M., &amp; Pryke, J. (2013). Terrestrial invertebrates as bioindicators: An overview of available taxonomic groups. </w:t>
      </w:r>
      <w:r w:rsidRPr="00E864AB">
        <w:rPr>
          <w:i/>
          <w:iCs/>
          <w:noProof/>
        </w:rPr>
        <w:t>Journal of Insect Conservation</w:t>
      </w:r>
      <w:r w:rsidRPr="00E864AB">
        <w:rPr>
          <w:noProof/>
        </w:rPr>
        <w:t xml:space="preserve">, </w:t>
      </w:r>
      <w:r w:rsidRPr="00E864AB">
        <w:rPr>
          <w:i/>
          <w:iCs/>
          <w:noProof/>
        </w:rPr>
        <w:t>17</w:t>
      </w:r>
      <w:r w:rsidRPr="00E864AB">
        <w:rPr>
          <w:noProof/>
        </w:rPr>
        <w:t>(4), 831–850.</w:t>
      </w:r>
    </w:p>
    <w:p w14:paraId="70C13663"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Gill, D. A., Schuhmann, P. W., &amp; Oxenford, H. A. (2015). Recreational diver preferences for reef fish attributes: Economic implications of future change. </w:t>
      </w:r>
      <w:r w:rsidRPr="00E864AB">
        <w:rPr>
          <w:i/>
          <w:iCs/>
          <w:noProof/>
        </w:rPr>
        <w:t>Ecological Economics</w:t>
      </w:r>
      <w:r w:rsidRPr="00E864AB">
        <w:rPr>
          <w:noProof/>
        </w:rPr>
        <w:t xml:space="preserve">, </w:t>
      </w:r>
      <w:r w:rsidRPr="00E864AB">
        <w:rPr>
          <w:i/>
          <w:iCs/>
          <w:noProof/>
        </w:rPr>
        <w:t>111</w:t>
      </w:r>
      <w:r w:rsidRPr="00E864AB">
        <w:rPr>
          <w:noProof/>
        </w:rPr>
        <w:t>, 48–57.</w:t>
      </w:r>
    </w:p>
    <w:p w14:paraId="3F505F1D"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Graham, N. A. J., Wilson, S. K., Jennings, S., Polunin, N. V. C., Bijoux, J. P., &amp; Robinson, J. (2006). Dynamic fragility of oceanic coral reef ecosystems. </w:t>
      </w:r>
      <w:r w:rsidRPr="00E864AB">
        <w:rPr>
          <w:i/>
          <w:iCs/>
          <w:noProof/>
        </w:rPr>
        <w:t>Proceedings of the National Academy of Sciences of the United States of America</w:t>
      </w:r>
      <w:r w:rsidRPr="00E864AB">
        <w:rPr>
          <w:noProof/>
        </w:rPr>
        <w:t xml:space="preserve">, </w:t>
      </w:r>
      <w:r w:rsidRPr="00E864AB">
        <w:rPr>
          <w:i/>
          <w:iCs/>
          <w:noProof/>
        </w:rPr>
        <w:t>103</w:t>
      </w:r>
      <w:r w:rsidRPr="00E864AB">
        <w:rPr>
          <w:noProof/>
        </w:rPr>
        <w:t>(22), 8425–8429.</w:t>
      </w:r>
    </w:p>
    <w:p w14:paraId="095DABA3"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Gratwicke, B., &amp; Speight, M. R. (2005). The relationship between fish species </w:t>
      </w:r>
      <w:r w:rsidRPr="00E864AB">
        <w:rPr>
          <w:noProof/>
        </w:rPr>
        <w:lastRenderedPageBreak/>
        <w:t xml:space="preserve">richness, abundance and habitat complexity in a range of shallow tropical marine habitats. </w:t>
      </w:r>
      <w:r w:rsidRPr="00E864AB">
        <w:rPr>
          <w:i/>
          <w:iCs/>
          <w:noProof/>
        </w:rPr>
        <w:t>Journal of Fish Biology</w:t>
      </w:r>
      <w:r w:rsidRPr="00E864AB">
        <w:rPr>
          <w:noProof/>
        </w:rPr>
        <w:t xml:space="preserve">, </w:t>
      </w:r>
      <w:r w:rsidRPr="00E864AB">
        <w:rPr>
          <w:i/>
          <w:iCs/>
          <w:noProof/>
        </w:rPr>
        <w:t>66</w:t>
      </w:r>
      <w:r w:rsidRPr="00E864AB">
        <w:rPr>
          <w:noProof/>
        </w:rPr>
        <w:t>, 650–667.</w:t>
      </w:r>
    </w:p>
    <w:p w14:paraId="698E465B"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Hirst, A. J. (2008). Surrogate measures for assessing cryptic faunal biodiversity on macroalgal-dominated subtidal reefs. </w:t>
      </w:r>
      <w:r w:rsidRPr="00E864AB">
        <w:rPr>
          <w:i/>
          <w:iCs/>
          <w:noProof/>
        </w:rPr>
        <w:t>Biological Conservation</w:t>
      </w:r>
      <w:r w:rsidRPr="00E864AB">
        <w:rPr>
          <w:noProof/>
        </w:rPr>
        <w:t xml:space="preserve">, </w:t>
      </w:r>
      <w:r w:rsidRPr="00E864AB">
        <w:rPr>
          <w:i/>
          <w:iCs/>
          <w:noProof/>
        </w:rPr>
        <w:t>141</w:t>
      </w:r>
      <w:r w:rsidRPr="00E864AB">
        <w:rPr>
          <w:noProof/>
        </w:rPr>
        <w:t>, 211–220.</w:t>
      </w:r>
    </w:p>
    <w:p w14:paraId="122E0F77"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Hughes, T. P. (1994). Catastrophes, phase shifts, and large-scale degradation of a Caribbean coral reef. </w:t>
      </w:r>
      <w:r w:rsidRPr="00E864AB">
        <w:rPr>
          <w:i/>
          <w:iCs/>
          <w:noProof/>
        </w:rPr>
        <w:t>Science</w:t>
      </w:r>
      <w:r w:rsidRPr="00E864AB">
        <w:rPr>
          <w:noProof/>
        </w:rPr>
        <w:t xml:space="preserve">, </w:t>
      </w:r>
      <w:r w:rsidRPr="00E864AB">
        <w:rPr>
          <w:i/>
          <w:iCs/>
          <w:noProof/>
        </w:rPr>
        <w:t>265</w:t>
      </w:r>
      <w:r w:rsidRPr="00E864AB">
        <w:rPr>
          <w:noProof/>
        </w:rPr>
        <w:t>(5178), 1547–1551.</w:t>
      </w:r>
    </w:p>
    <w:p w14:paraId="0C140C1E"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Hughes, T. P., Kerry, J. T., Álvarez-Noriega, M., Álvarez-Romero, J. G., Anderson, K. D., Baird, A. H., … Wilson, S. K. (2017). Global warming and recurrent mass bleaching of corals. </w:t>
      </w:r>
      <w:r w:rsidRPr="00E864AB">
        <w:rPr>
          <w:i/>
          <w:iCs/>
          <w:noProof/>
        </w:rPr>
        <w:t>Nature</w:t>
      </w:r>
      <w:r w:rsidRPr="00E864AB">
        <w:rPr>
          <w:noProof/>
        </w:rPr>
        <w:t xml:space="preserve">, </w:t>
      </w:r>
      <w:r w:rsidRPr="00E864AB">
        <w:rPr>
          <w:i/>
          <w:iCs/>
          <w:noProof/>
        </w:rPr>
        <w:t>543</w:t>
      </w:r>
      <w:r w:rsidRPr="00E864AB">
        <w:rPr>
          <w:noProof/>
        </w:rPr>
        <w:t>, 373–377.</w:t>
      </w:r>
    </w:p>
    <w:p w14:paraId="7821A41A" w14:textId="77777777" w:rsidR="00E864AB" w:rsidRPr="00E864AB" w:rsidRDefault="00E864AB" w:rsidP="00E864AB">
      <w:pPr>
        <w:widowControl w:val="0"/>
        <w:autoSpaceDE w:val="0"/>
        <w:autoSpaceDN w:val="0"/>
        <w:adjustRightInd w:val="0"/>
        <w:ind w:left="480" w:hanging="480"/>
        <w:rPr>
          <w:noProof/>
        </w:rPr>
      </w:pPr>
      <w:r w:rsidRPr="00E864AB">
        <w:rPr>
          <w:noProof/>
        </w:rPr>
        <w:t>Jackson, J., Donovan, M., Cramer, K., &amp; Lam, V. (2014). Status and trends of Caribbean coral reefs: 1970-2012. Washington, D.C.</w:t>
      </w:r>
    </w:p>
    <w:p w14:paraId="3DA1650B"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Jennings, S., &amp; Polunin, N. V. C. (1996). Impacts of fishing on tropical reef ecosystems. </w:t>
      </w:r>
      <w:r w:rsidRPr="00E864AB">
        <w:rPr>
          <w:i/>
          <w:iCs/>
          <w:noProof/>
        </w:rPr>
        <w:t>Ambio</w:t>
      </w:r>
      <w:r w:rsidRPr="00E864AB">
        <w:rPr>
          <w:noProof/>
        </w:rPr>
        <w:t xml:space="preserve">, </w:t>
      </w:r>
      <w:r w:rsidRPr="00E864AB">
        <w:rPr>
          <w:i/>
          <w:iCs/>
          <w:noProof/>
        </w:rPr>
        <w:t>25</w:t>
      </w:r>
      <w:r w:rsidRPr="00E864AB">
        <w:rPr>
          <w:noProof/>
        </w:rPr>
        <w:t>(1), 44–49.</w:t>
      </w:r>
    </w:p>
    <w:p w14:paraId="73AE2A8A"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Jones, G. P., Almany, G. R., Russ, G. R., Sale, P. F., Steneck, R. S., Van Oppen, M. J. H., &amp; Willis, B. L. (2009). Larval retention and connectivity among populations of corals and reef fishes: History, advances and challenges. </w:t>
      </w:r>
      <w:r w:rsidRPr="00E864AB">
        <w:rPr>
          <w:i/>
          <w:iCs/>
          <w:noProof/>
        </w:rPr>
        <w:t>Coral Reefs</w:t>
      </w:r>
      <w:r w:rsidRPr="00E864AB">
        <w:rPr>
          <w:noProof/>
        </w:rPr>
        <w:t xml:space="preserve">, </w:t>
      </w:r>
      <w:r w:rsidRPr="00E864AB">
        <w:rPr>
          <w:i/>
          <w:iCs/>
          <w:noProof/>
        </w:rPr>
        <w:t>28</w:t>
      </w:r>
      <w:r w:rsidRPr="00E864AB">
        <w:rPr>
          <w:noProof/>
        </w:rPr>
        <w:t>, 307–325.</w:t>
      </w:r>
    </w:p>
    <w:p w14:paraId="7BA2DE46"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Kati, V., Devillers, P., Dufrêne, M., Legakis, A., Vokou, D., &amp; Lebrun, P. (2004). Testing the value of six taxonomic groups as biodiversity indicators at a local scale. </w:t>
      </w:r>
      <w:r w:rsidRPr="00E864AB">
        <w:rPr>
          <w:i/>
          <w:iCs/>
          <w:noProof/>
        </w:rPr>
        <w:t>Conservation Biology</w:t>
      </w:r>
      <w:r w:rsidRPr="00E864AB">
        <w:rPr>
          <w:noProof/>
        </w:rPr>
        <w:t xml:space="preserve">, </w:t>
      </w:r>
      <w:r w:rsidRPr="00E864AB">
        <w:rPr>
          <w:i/>
          <w:iCs/>
          <w:noProof/>
        </w:rPr>
        <w:t>18</w:t>
      </w:r>
      <w:r w:rsidRPr="00E864AB">
        <w:rPr>
          <w:noProof/>
        </w:rPr>
        <w:t>(3), 667–675.</w:t>
      </w:r>
    </w:p>
    <w:p w14:paraId="32362415"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Lam, T. Y., Fletcher, C., Ramage, B. S., Doll, H. M., Joann, C. L., Nur-Zati, A. M., … Potts, M. D. (2014). Using Habitat Characteristics to Predict Faunal Diversity in Tropical Production Forests. </w:t>
      </w:r>
      <w:r w:rsidRPr="00E864AB">
        <w:rPr>
          <w:i/>
          <w:iCs/>
          <w:noProof/>
        </w:rPr>
        <w:t>Biotropica</w:t>
      </w:r>
      <w:r w:rsidRPr="00E864AB">
        <w:rPr>
          <w:noProof/>
        </w:rPr>
        <w:t xml:space="preserve">, </w:t>
      </w:r>
      <w:r w:rsidRPr="00E864AB">
        <w:rPr>
          <w:i/>
          <w:iCs/>
          <w:noProof/>
        </w:rPr>
        <w:t>46</w:t>
      </w:r>
      <w:r w:rsidRPr="00E864AB">
        <w:rPr>
          <w:noProof/>
        </w:rPr>
        <w:t>(1), 50–57.</w:t>
      </w:r>
    </w:p>
    <w:p w14:paraId="62130ED2" w14:textId="77777777" w:rsidR="00E864AB" w:rsidRPr="00E864AB" w:rsidRDefault="00E864AB" w:rsidP="00E864AB">
      <w:pPr>
        <w:widowControl w:val="0"/>
        <w:autoSpaceDE w:val="0"/>
        <w:autoSpaceDN w:val="0"/>
        <w:adjustRightInd w:val="0"/>
        <w:ind w:left="480" w:hanging="480"/>
        <w:rPr>
          <w:noProof/>
        </w:rPr>
      </w:pPr>
      <w:r w:rsidRPr="00E864AB">
        <w:rPr>
          <w:noProof/>
        </w:rPr>
        <w:lastRenderedPageBreak/>
        <w:t xml:space="preserve">Lewandowski, A. S., Noss, R. F., &amp; Parsons, D. R. (2010). The effectiveness of surrogate taxa for the representation of biodiversity. </w:t>
      </w:r>
      <w:r w:rsidRPr="00E864AB">
        <w:rPr>
          <w:i/>
          <w:iCs/>
          <w:noProof/>
        </w:rPr>
        <w:t>Conservation Biology</w:t>
      </w:r>
      <w:r w:rsidRPr="00E864AB">
        <w:rPr>
          <w:noProof/>
        </w:rPr>
        <w:t xml:space="preserve">, </w:t>
      </w:r>
      <w:r w:rsidRPr="00E864AB">
        <w:rPr>
          <w:i/>
          <w:iCs/>
          <w:noProof/>
        </w:rPr>
        <w:t>24</w:t>
      </w:r>
      <w:r w:rsidRPr="00E864AB">
        <w:rPr>
          <w:noProof/>
        </w:rPr>
        <w:t>(5), 1367–1377.</w:t>
      </w:r>
    </w:p>
    <w:p w14:paraId="102C7C49"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Loh, T.-L., McMurray, S. E., Henkel, T. P., Vicente, J., &amp; Pawlik, J. R. (2015). Indirect effects of overfishing on Caribbean reefs: Sponges overgrow reef-building corals. </w:t>
      </w:r>
      <w:r w:rsidRPr="00E864AB">
        <w:rPr>
          <w:i/>
          <w:iCs/>
          <w:noProof/>
        </w:rPr>
        <w:t>PeerJ</w:t>
      </w:r>
      <w:r w:rsidRPr="00E864AB">
        <w:rPr>
          <w:noProof/>
        </w:rPr>
        <w:t>.</w:t>
      </w:r>
    </w:p>
    <w:p w14:paraId="15A8C8E0"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Loh, T.-L., &amp; Pawlik, J. R. (2014). Chemical defenses and resource trade-offs structure sponge communities on Caribbean coral reefs. </w:t>
      </w:r>
      <w:r w:rsidRPr="00E864AB">
        <w:rPr>
          <w:i/>
          <w:iCs/>
          <w:noProof/>
        </w:rPr>
        <w:t>Proceedings of the National Academy of Sciences of the United States of America</w:t>
      </w:r>
      <w:r w:rsidRPr="00E864AB">
        <w:rPr>
          <w:noProof/>
        </w:rPr>
        <w:t xml:space="preserve">, </w:t>
      </w:r>
      <w:r w:rsidRPr="00E864AB">
        <w:rPr>
          <w:i/>
          <w:iCs/>
          <w:noProof/>
        </w:rPr>
        <w:t>111</w:t>
      </w:r>
      <w:r w:rsidRPr="00E864AB">
        <w:rPr>
          <w:noProof/>
        </w:rPr>
        <w:t>(11), 4151–4156.</w:t>
      </w:r>
    </w:p>
    <w:p w14:paraId="072EF060"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Magierowski, R. H., &amp; Johnson, C. R. (2006). Robustness of surrogates of biodiversity in marine benthic communities. </w:t>
      </w:r>
      <w:r w:rsidRPr="00E864AB">
        <w:rPr>
          <w:i/>
          <w:iCs/>
          <w:noProof/>
        </w:rPr>
        <w:t>Ecological Applications</w:t>
      </w:r>
      <w:r w:rsidRPr="00E864AB">
        <w:rPr>
          <w:noProof/>
        </w:rPr>
        <w:t xml:space="preserve">, </w:t>
      </w:r>
      <w:r w:rsidRPr="00E864AB">
        <w:rPr>
          <w:i/>
          <w:iCs/>
          <w:noProof/>
        </w:rPr>
        <w:t>16</w:t>
      </w:r>
      <w:r w:rsidRPr="00E864AB">
        <w:rPr>
          <w:noProof/>
        </w:rPr>
        <w:t>(6), 2264–2275.</w:t>
      </w:r>
    </w:p>
    <w:p w14:paraId="2EC852CA"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Margules, C. R., Pressey, R. L., &amp; Williams, P. H. (2002). Representing biodiversity: Data and procedures for identifying priority areas for conservation. </w:t>
      </w:r>
      <w:r w:rsidRPr="00E864AB">
        <w:rPr>
          <w:i/>
          <w:iCs/>
          <w:noProof/>
        </w:rPr>
        <w:t>Journal of Biosciences</w:t>
      </w:r>
      <w:r w:rsidRPr="00E864AB">
        <w:rPr>
          <w:noProof/>
        </w:rPr>
        <w:t xml:space="preserve">, </w:t>
      </w:r>
      <w:r w:rsidRPr="00E864AB">
        <w:rPr>
          <w:i/>
          <w:iCs/>
          <w:noProof/>
        </w:rPr>
        <w:t>27</w:t>
      </w:r>
      <w:r w:rsidRPr="00E864AB">
        <w:rPr>
          <w:noProof/>
        </w:rPr>
        <w:t>(4), 309–326.</w:t>
      </w:r>
    </w:p>
    <w:p w14:paraId="561CE6E6"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McArthur, M. A., Brooke, B. P., Przeslawski, R., Ryan, D. A., Lucieer, V. L., Nichol, S., … Radke, L. C. (2010). On the use of abiotic surrogates to describe marine benthic biodiversity. </w:t>
      </w:r>
      <w:r w:rsidRPr="00E864AB">
        <w:rPr>
          <w:i/>
          <w:iCs/>
          <w:noProof/>
        </w:rPr>
        <w:t>Estuarine, Coastal and Shelf Science</w:t>
      </w:r>
      <w:r w:rsidRPr="00E864AB">
        <w:rPr>
          <w:noProof/>
        </w:rPr>
        <w:t xml:space="preserve">, </w:t>
      </w:r>
      <w:r w:rsidRPr="00E864AB">
        <w:rPr>
          <w:i/>
          <w:iCs/>
          <w:noProof/>
        </w:rPr>
        <w:t>88</w:t>
      </w:r>
      <w:r w:rsidRPr="00E864AB">
        <w:rPr>
          <w:noProof/>
        </w:rPr>
        <w:t>, 21–32.</w:t>
      </w:r>
    </w:p>
    <w:p w14:paraId="2DD2E564"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McCormick, M. I. (1994). Comparison of field methods for measuring surface topography and their associations with a tropical reef fish assemblage. </w:t>
      </w:r>
      <w:r w:rsidRPr="00E864AB">
        <w:rPr>
          <w:i/>
          <w:iCs/>
          <w:noProof/>
        </w:rPr>
        <w:t>Marine Ecology Progress Series</w:t>
      </w:r>
      <w:r w:rsidRPr="00E864AB">
        <w:rPr>
          <w:noProof/>
        </w:rPr>
        <w:t xml:space="preserve">, </w:t>
      </w:r>
      <w:r w:rsidRPr="00E864AB">
        <w:rPr>
          <w:i/>
          <w:iCs/>
          <w:noProof/>
        </w:rPr>
        <w:t>112</w:t>
      </w:r>
      <w:r w:rsidRPr="00E864AB">
        <w:rPr>
          <w:noProof/>
        </w:rPr>
        <w:t>, 87–96.</w:t>
      </w:r>
    </w:p>
    <w:p w14:paraId="0EB6ED05"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Mellin, C., Delean, S., Caley, J., Edgar, G., Meekan, M., Pitcher, R., … Bradshaw, C. </w:t>
      </w:r>
      <w:r w:rsidRPr="00E864AB">
        <w:rPr>
          <w:noProof/>
        </w:rPr>
        <w:lastRenderedPageBreak/>
        <w:t xml:space="preserve">(2011). Effectiveness of biological surrogates for predicting patterns of marine biodiversity: A global meta-analysis. </w:t>
      </w:r>
      <w:r w:rsidRPr="00E864AB">
        <w:rPr>
          <w:i/>
          <w:iCs/>
          <w:noProof/>
        </w:rPr>
        <w:t>PLoS ONE</w:t>
      </w:r>
      <w:r w:rsidRPr="00E864AB">
        <w:rPr>
          <w:noProof/>
        </w:rPr>
        <w:t xml:space="preserve">, </w:t>
      </w:r>
      <w:r w:rsidRPr="00E864AB">
        <w:rPr>
          <w:i/>
          <w:iCs/>
          <w:noProof/>
        </w:rPr>
        <w:t>6</w:t>
      </w:r>
      <w:r w:rsidRPr="00E864AB">
        <w:rPr>
          <w:noProof/>
        </w:rPr>
        <w:t>(6).</w:t>
      </w:r>
    </w:p>
    <w:p w14:paraId="1AAF9B6E"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Moreno, C. E., Rojas, G. S., Pineda, E., &amp; Escobar, F. (2007). Shortcuts for biodiversity evaluation: A review of terminology and recommendations for the use of target groups, bioindicators and surrogates. </w:t>
      </w:r>
      <w:r w:rsidRPr="00E864AB">
        <w:rPr>
          <w:i/>
          <w:iCs/>
          <w:noProof/>
        </w:rPr>
        <w:t>International Journal of Environment and Health</w:t>
      </w:r>
      <w:r w:rsidRPr="00E864AB">
        <w:rPr>
          <w:noProof/>
        </w:rPr>
        <w:t xml:space="preserve">, </w:t>
      </w:r>
      <w:r w:rsidRPr="00E864AB">
        <w:rPr>
          <w:i/>
          <w:iCs/>
          <w:noProof/>
        </w:rPr>
        <w:t>1</w:t>
      </w:r>
      <w:r w:rsidRPr="00E864AB">
        <w:rPr>
          <w:noProof/>
        </w:rPr>
        <w:t>(1), 71–86.</w:t>
      </w:r>
    </w:p>
    <w:p w14:paraId="5DEA90CB"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Mouillot, D., Villéger, S., Parravicini, V., Kulbicki, M., Arias-González, J. E., Bender, M., … Bellwood, D. R. (2014). Functional over-redundancy and high functional vulnerability in global fish faunas on tropical reefs. </w:t>
      </w:r>
      <w:r w:rsidRPr="00E864AB">
        <w:rPr>
          <w:i/>
          <w:iCs/>
          <w:noProof/>
        </w:rPr>
        <w:t>Proceedings of the National Academy of Sciences of the United States of America</w:t>
      </w:r>
      <w:r w:rsidRPr="00E864AB">
        <w:rPr>
          <w:noProof/>
        </w:rPr>
        <w:t xml:space="preserve">, </w:t>
      </w:r>
      <w:r w:rsidRPr="00E864AB">
        <w:rPr>
          <w:i/>
          <w:iCs/>
          <w:noProof/>
        </w:rPr>
        <w:t>111</w:t>
      </w:r>
      <w:r w:rsidRPr="00E864AB">
        <w:rPr>
          <w:noProof/>
        </w:rPr>
        <w:t>(38), 13757–13762.</w:t>
      </w:r>
    </w:p>
    <w:p w14:paraId="0AC1A0AE"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Naeem, S., Thompson, L. J., Lawler, S. P., Lawton, J. H., &amp; Woodfin, R. M. (1994). Declining biodiversity can alter the performance of ecosystems. </w:t>
      </w:r>
      <w:r w:rsidRPr="00E864AB">
        <w:rPr>
          <w:i/>
          <w:iCs/>
          <w:noProof/>
        </w:rPr>
        <w:t>Nature</w:t>
      </w:r>
      <w:r w:rsidRPr="00E864AB">
        <w:rPr>
          <w:noProof/>
        </w:rPr>
        <w:t xml:space="preserve">, </w:t>
      </w:r>
      <w:r w:rsidRPr="00E864AB">
        <w:rPr>
          <w:i/>
          <w:iCs/>
          <w:noProof/>
        </w:rPr>
        <w:t>368</w:t>
      </w:r>
      <w:r w:rsidRPr="00E864AB">
        <w:rPr>
          <w:noProof/>
        </w:rPr>
        <w:t>(6473), 734–737.</w:t>
      </w:r>
    </w:p>
    <w:p w14:paraId="413DDA06"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Newman, S. P., Meesters, E. H., Dryden, C. S., Williams, S. M., Sanchez, C., Mumby, P. J., &amp; Polunin, N. V. C. (2015). Reef flattening effects on total richness and species responses in the Caribbean. </w:t>
      </w:r>
      <w:r w:rsidRPr="00E864AB">
        <w:rPr>
          <w:i/>
          <w:iCs/>
          <w:noProof/>
        </w:rPr>
        <w:t>Journal of Animal Ecology</w:t>
      </w:r>
      <w:r w:rsidRPr="00E864AB">
        <w:rPr>
          <w:noProof/>
        </w:rPr>
        <w:t xml:space="preserve">, </w:t>
      </w:r>
      <w:r w:rsidRPr="00E864AB">
        <w:rPr>
          <w:i/>
          <w:iCs/>
          <w:noProof/>
        </w:rPr>
        <w:t>84</w:t>
      </w:r>
      <w:r w:rsidRPr="00E864AB">
        <w:rPr>
          <w:noProof/>
        </w:rPr>
        <w:t>, 1678–1689.</w:t>
      </w:r>
    </w:p>
    <w:p w14:paraId="7CE1F576"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Noss, R. F. (1990). Indicators for monitoring biodiversity: A hierarchical approach. </w:t>
      </w:r>
      <w:r w:rsidRPr="00E864AB">
        <w:rPr>
          <w:i/>
          <w:iCs/>
          <w:noProof/>
        </w:rPr>
        <w:t>Conservation Biology</w:t>
      </w:r>
      <w:r w:rsidRPr="00E864AB">
        <w:rPr>
          <w:noProof/>
        </w:rPr>
        <w:t xml:space="preserve">, </w:t>
      </w:r>
      <w:r w:rsidRPr="00E864AB">
        <w:rPr>
          <w:i/>
          <w:iCs/>
          <w:noProof/>
        </w:rPr>
        <w:t>4</w:t>
      </w:r>
      <w:r w:rsidRPr="00E864AB">
        <w:rPr>
          <w:noProof/>
        </w:rPr>
        <w:t>(4), 355–364.</w:t>
      </w:r>
    </w:p>
    <w:p w14:paraId="0392B58B"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Padoa-Schioppa, E., Baietto, M., Massa, R., &amp; Bottoni, L. (2006). Bird communities as bioindicators: The focal species concept in agricultural landscapes. </w:t>
      </w:r>
      <w:r w:rsidRPr="00E864AB">
        <w:rPr>
          <w:i/>
          <w:iCs/>
          <w:noProof/>
        </w:rPr>
        <w:t>Ecological Indicators</w:t>
      </w:r>
      <w:r w:rsidRPr="00E864AB">
        <w:rPr>
          <w:noProof/>
        </w:rPr>
        <w:t xml:space="preserve">, </w:t>
      </w:r>
      <w:r w:rsidRPr="00E864AB">
        <w:rPr>
          <w:i/>
          <w:iCs/>
          <w:noProof/>
        </w:rPr>
        <w:t>6</w:t>
      </w:r>
      <w:r w:rsidRPr="00E864AB">
        <w:rPr>
          <w:noProof/>
        </w:rPr>
        <w:t>, 83–93.</w:t>
      </w:r>
    </w:p>
    <w:p w14:paraId="2E4B4AC6"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Pawlik, J. R., Steindler, L., Henkel, T. P., Beer, S., &amp; Ilan, M. (2007). Chemical warfare on coral reefs: Sponge metabolites differentially affect coral symbiosis in </w:t>
      </w:r>
      <w:r w:rsidRPr="00E864AB">
        <w:rPr>
          <w:noProof/>
        </w:rPr>
        <w:lastRenderedPageBreak/>
        <w:t xml:space="preserve">situ. </w:t>
      </w:r>
      <w:r w:rsidRPr="00E864AB">
        <w:rPr>
          <w:i/>
          <w:iCs/>
          <w:noProof/>
        </w:rPr>
        <w:t>Limnology and Oceanography</w:t>
      </w:r>
      <w:r w:rsidRPr="00E864AB">
        <w:rPr>
          <w:noProof/>
        </w:rPr>
        <w:t xml:space="preserve">, </w:t>
      </w:r>
      <w:r w:rsidRPr="00E864AB">
        <w:rPr>
          <w:i/>
          <w:iCs/>
          <w:noProof/>
        </w:rPr>
        <w:t>52</w:t>
      </w:r>
      <w:r w:rsidRPr="00E864AB">
        <w:rPr>
          <w:noProof/>
        </w:rPr>
        <w:t>(2), 907–911.</w:t>
      </w:r>
    </w:p>
    <w:p w14:paraId="19804707"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Pearman, J. K., Leray, M., Villalobos, R., Machida, R. J., Berumen, M. L., Knowlton, N., &amp; Carvalho, S. (2018). Cross-shelf investigation of coral reef cryptic benthic organisms reveals diversity patterns of the hidden majority. </w:t>
      </w:r>
      <w:r w:rsidRPr="00E864AB">
        <w:rPr>
          <w:i/>
          <w:iCs/>
          <w:noProof/>
        </w:rPr>
        <w:t>Scientific Reports</w:t>
      </w:r>
      <w:r w:rsidRPr="00E864AB">
        <w:rPr>
          <w:noProof/>
        </w:rPr>
        <w:t xml:space="preserve">, </w:t>
      </w:r>
      <w:r w:rsidRPr="00E864AB">
        <w:rPr>
          <w:i/>
          <w:iCs/>
          <w:noProof/>
        </w:rPr>
        <w:t>8</w:t>
      </w:r>
      <w:r w:rsidRPr="00E864AB">
        <w:rPr>
          <w:noProof/>
        </w:rPr>
        <w:t>, 1–17.</w:t>
      </w:r>
    </w:p>
    <w:p w14:paraId="69319AC0"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Powell, A., Smith, D. J., Hepburn, L. J., Jones, T., Berman, J., Jompa, J., &amp; Bell, J. J. (2014). Reduced Diversity and High Sponge Abundance on a Sedimented Indo-Pacific Reef System: Implications for Future Changes in Environmental Quality. </w:t>
      </w:r>
      <w:r w:rsidRPr="00E864AB">
        <w:rPr>
          <w:i/>
          <w:iCs/>
          <w:noProof/>
        </w:rPr>
        <w:t>Plos One</w:t>
      </w:r>
      <w:r w:rsidRPr="00E864AB">
        <w:rPr>
          <w:noProof/>
        </w:rPr>
        <w:t>.</w:t>
      </w:r>
    </w:p>
    <w:p w14:paraId="2F0AB555"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Pratchett, M. S., Hoey, A. S., Wilson, S. K., Messmer, V., &amp; Graham, N. A. J. (2011). Changes in biodiversity and functioning of reef fish assemblages following coral bleaching and coral loss. </w:t>
      </w:r>
      <w:r w:rsidRPr="00E864AB">
        <w:rPr>
          <w:i/>
          <w:iCs/>
          <w:noProof/>
        </w:rPr>
        <w:t>Diversity</w:t>
      </w:r>
      <w:r w:rsidRPr="00E864AB">
        <w:rPr>
          <w:noProof/>
        </w:rPr>
        <w:t xml:space="preserve">, </w:t>
      </w:r>
      <w:r w:rsidRPr="00E864AB">
        <w:rPr>
          <w:i/>
          <w:iCs/>
          <w:noProof/>
        </w:rPr>
        <w:t>3</w:t>
      </w:r>
      <w:r w:rsidRPr="00E864AB">
        <w:rPr>
          <w:noProof/>
        </w:rPr>
        <w:t>, 424–452.</w:t>
      </w:r>
    </w:p>
    <w:p w14:paraId="48DB41D7" w14:textId="77777777" w:rsidR="00E864AB" w:rsidRPr="00E864AB" w:rsidRDefault="00E864AB" w:rsidP="00E864AB">
      <w:pPr>
        <w:widowControl w:val="0"/>
        <w:autoSpaceDE w:val="0"/>
        <w:autoSpaceDN w:val="0"/>
        <w:adjustRightInd w:val="0"/>
        <w:ind w:left="480" w:hanging="480"/>
        <w:rPr>
          <w:noProof/>
        </w:rPr>
      </w:pPr>
      <w:r w:rsidRPr="00E864AB">
        <w:rPr>
          <w:noProof/>
        </w:rPr>
        <w:t>R Core Team. (2019). R: A language and environment for statistical computing. Vienna, Austria: R Foundation for Statistical Computing.</w:t>
      </w:r>
    </w:p>
    <w:p w14:paraId="1E79A548"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Rahbek, C., &amp; Graves, G. R. (2001). Multiscale assessment of patterns of avian species richness. </w:t>
      </w:r>
      <w:r w:rsidRPr="00E864AB">
        <w:rPr>
          <w:i/>
          <w:iCs/>
          <w:noProof/>
        </w:rPr>
        <w:t>Proceedings of the National Academy of Sciences of the United States of America</w:t>
      </w:r>
      <w:r w:rsidRPr="00E864AB">
        <w:rPr>
          <w:noProof/>
        </w:rPr>
        <w:t xml:space="preserve">, </w:t>
      </w:r>
      <w:r w:rsidRPr="00E864AB">
        <w:rPr>
          <w:i/>
          <w:iCs/>
          <w:noProof/>
        </w:rPr>
        <w:t>98</w:t>
      </w:r>
      <w:r w:rsidRPr="00E864AB">
        <w:rPr>
          <w:noProof/>
        </w:rPr>
        <w:t>(8), 4534–4539.</w:t>
      </w:r>
    </w:p>
    <w:p w14:paraId="3BC67C45"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Robertson, D. R. (1992). Patterns of lunar settlement and early recruitment in Caribbean reef fishes at Panamá. </w:t>
      </w:r>
      <w:r w:rsidRPr="00E864AB">
        <w:rPr>
          <w:i/>
          <w:iCs/>
          <w:noProof/>
        </w:rPr>
        <w:t>Marine Biology</w:t>
      </w:r>
      <w:r w:rsidRPr="00E864AB">
        <w:rPr>
          <w:noProof/>
        </w:rPr>
        <w:t xml:space="preserve">, </w:t>
      </w:r>
      <w:r w:rsidRPr="00E864AB">
        <w:rPr>
          <w:i/>
          <w:iCs/>
          <w:noProof/>
        </w:rPr>
        <w:t>114</w:t>
      </w:r>
      <w:r w:rsidRPr="00E864AB">
        <w:rPr>
          <w:noProof/>
        </w:rPr>
        <w:t>, 527–537.</w:t>
      </w:r>
    </w:p>
    <w:p w14:paraId="489A36FC"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Rubal, M., Veiga, P., Vieira, R., &amp; Sousa-Pinto, I. (2011). Seasonal patterns of tidepool macroalgal assemblages in the North of Portugal. Consistence between species and functional group approaches. </w:t>
      </w:r>
      <w:r w:rsidRPr="00E864AB">
        <w:rPr>
          <w:i/>
          <w:iCs/>
          <w:noProof/>
        </w:rPr>
        <w:t>Journal of Sea Research</w:t>
      </w:r>
      <w:r w:rsidRPr="00E864AB">
        <w:rPr>
          <w:noProof/>
        </w:rPr>
        <w:t xml:space="preserve">, </w:t>
      </w:r>
      <w:r w:rsidRPr="00E864AB">
        <w:rPr>
          <w:i/>
          <w:iCs/>
          <w:noProof/>
        </w:rPr>
        <w:t>66</w:t>
      </w:r>
      <w:r w:rsidRPr="00E864AB">
        <w:rPr>
          <w:noProof/>
        </w:rPr>
        <w:t>, 187–194.</w:t>
      </w:r>
    </w:p>
    <w:p w14:paraId="5F3C4C2B"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Sebek, P., Barnouin, T., Brin, A., Brustel, H., Dufrêne, M., Gosselin, F., … Bouget, C. </w:t>
      </w:r>
      <w:r w:rsidRPr="00E864AB">
        <w:rPr>
          <w:noProof/>
        </w:rPr>
        <w:lastRenderedPageBreak/>
        <w:t xml:space="preserve">(2012). A test for assessment of saproxylic beetle biodiversity using subsets of “monitoring species.” </w:t>
      </w:r>
      <w:r w:rsidRPr="00E864AB">
        <w:rPr>
          <w:i/>
          <w:iCs/>
          <w:noProof/>
        </w:rPr>
        <w:t>Ecological Indicators</w:t>
      </w:r>
      <w:r w:rsidRPr="00E864AB">
        <w:rPr>
          <w:noProof/>
        </w:rPr>
        <w:t xml:space="preserve">, </w:t>
      </w:r>
      <w:r w:rsidRPr="00E864AB">
        <w:rPr>
          <w:i/>
          <w:iCs/>
          <w:noProof/>
        </w:rPr>
        <w:t>20</w:t>
      </w:r>
      <w:r w:rsidRPr="00E864AB">
        <w:rPr>
          <w:noProof/>
        </w:rPr>
        <w:t>, 304–315.</w:t>
      </w:r>
    </w:p>
    <w:p w14:paraId="2742F9AB"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Smale, D. A. (2010). Monitoring marine macroalgae: The influence of spatial scale on the usefulness of biodiversity surrogates. </w:t>
      </w:r>
      <w:r w:rsidRPr="00E864AB">
        <w:rPr>
          <w:i/>
          <w:iCs/>
          <w:noProof/>
        </w:rPr>
        <w:t>Diversity and Distributions</w:t>
      </w:r>
      <w:r w:rsidRPr="00E864AB">
        <w:rPr>
          <w:noProof/>
        </w:rPr>
        <w:t xml:space="preserve">, </w:t>
      </w:r>
      <w:r w:rsidRPr="00E864AB">
        <w:rPr>
          <w:i/>
          <w:iCs/>
          <w:noProof/>
        </w:rPr>
        <w:t>16</w:t>
      </w:r>
      <w:r w:rsidRPr="00E864AB">
        <w:rPr>
          <w:noProof/>
        </w:rPr>
        <w:t>, 985–995.</w:t>
      </w:r>
    </w:p>
    <w:p w14:paraId="4F70EC1D"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Stat, M., Huggett, M. J., Bernasconi, R., DiBattista, J. D., Berry, T. E., Newman, S. J., … Bunce, M. (2017). Ecosystem biomonitoring with eDNA: Metabarcoding across the tree of life in a tropical marine environment. </w:t>
      </w:r>
      <w:r w:rsidRPr="00E864AB">
        <w:rPr>
          <w:i/>
          <w:iCs/>
          <w:noProof/>
        </w:rPr>
        <w:t>Scientific Reports</w:t>
      </w:r>
      <w:r w:rsidRPr="00E864AB">
        <w:rPr>
          <w:noProof/>
        </w:rPr>
        <w:t xml:space="preserve">, </w:t>
      </w:r>
      <w:r w:rsidRPr="00E864AB">
        <w:rPr>
          <w:i/>
          <w:iCs/>
          <w:noProof/>
        </w:rPr>
        <w:t>7</w:t>
      </w:r>
      <w:r w:rsidRPr="00E864AB">
        <w:rPr>
          <w:noProof/>
        </w:rPr>
        <w:t>, 1–11.</w:t>
      </w:r>
    </w:p>
    <w:p w14:paraId="3A1EE9F4"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Staudinger, M. D., Carter, S. L., Cross, M. S., Dubois, N. S., Duffy, J. E., Enquist, C., … Turner, W. (2013). Biodiversity in a changing climate: A synthesis of current and projected trends in the US. </w:t>
      </w:r>
      <w:r w:rsidRPr="00E864AB">
        <w:rPr>
          <w:i/>
          <w:iCs/>
          <w:noProof/>
        </w:rPr>
        <w:t>Frontiers in Ecology and the Environment</w:t>
      </w:r>
      <w:r w:rsidRPr="00E864AB">
        <w:rPr>
          <w:noProof/>
        </w:rPr>
        <w:t xml:space="preserve">, </w:t>
      </w:r>
      <w:r w:rsidRPr="00E864AB">
        <w:rPr>
          <w:i/>
          <w:iCs/>
          <w:noProof/>
        </w:rPr>
        <w:t>11</w:t>
      </w:r>
      <w:r w:rsidRPr="00E864AB">
        <w:rPr>
          <w:noProof/>
        </w:rPr>
        <w:t>(9), 465–473.</w:t>
      </w:r>
    </w:p>
    <w:p w14:paraId="4F02122D"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Stella, J. S., Pratchett, M. S., Hutchings, P. A., &amp; Jones, G. P. (2011). Coral-associated invertebrates: Diversity, ecological importance and vulnerability to disturbance. </w:t>
      </w:r>
      <w:r w:rsidRPr="00E864AB">
        <w:rPr>
          <w:i/>
          <w:iCs/>
          <w:noProof/>
        </w:rPr>
        <w:t>Oceanography and Marine Biology: An Annual Review</w:t>
      </w:r>
      <w:r w:rsidRPr="00E864AB">
        <w:rPr>
          <w:noProof/>
        </w:rPr>
        <w:t xml:space="preserve">, </w:t>
      </w:r>
      <w:r w:rsidRPr="00E864AB">
        <w:rPr>
          <w:i/>
          <w:iCs/>
          <w:noProof/>
        </w:rPr>
        <w:t>49</w:t>
      </w:r>
      <w:r w:rsidRPr="00E864AB">
        <w:rPr>
          <w:noProof/>
        </w:rPr>
        <w:t>, 43–104.</w:t>
      </w:r>
    </w:p>
    <w:p w14:paraId="1D802EB4"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Stork, N. E. (2010). Re-assessing current extinction rates. </w:t>
      </w:r>
      <w:r w:rsidRPr="00E864AB">
        <w:rPr>
          <w:i/>
          <w:iCs/>
          <w:noProof/>
        </w:rPr>
        <w:t>Biodiversity and Conservation</w:t>
      </w:r>
      <w:r w:rsidRPr="00E864AB">
        <w:rPr>
          <w:noProof/>
        </w:rPr>
        <w:t xml:space="preserve">, </w:t>
      </w:r>
      <w:r w:rsidRPr="00E864AB">
        <w:rPr>
          <w:i/>
          <w:iCs/>
          <w:noProof/>
        </w:rPr>
        <w:t>19</w:t>
      </w:r>
      <w:r w:rsidRPr="00E864AB">
        <w:rPr>
          <w:noProof/>
        </w:rPr>
        <w:t>, 357–371.</w:t>
      </w:r>
    </w:p>
    <w:p w14:paraId="598C6783"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Thompson, A. A., &amp; Mapstone, B. D. (1997). Observer effects and training in underwater visual surveys of reef fishes. </w:t>
      </w:r>
      <w:r w:rsidRPr="00E864AB">
        <w:rPr>
          <w:i/>
          <w:iCs/>
          <w:noProof/>
        </w:rPr>
        <w:t>Marine Ecology Progress Series</w:t>
      </w:r>
      <w:r w:rsidRPr="00E864AB">
        <w:rPr>
          <w:noProof/>
        </w:rPr>
        <w:t xml:space="preserve">, </w:t>
      </w:r>
      <w:r w:rsidRPr="00E864AB">
        <w:rPr>
          <w:i/>
          <w:iCs/>
          <w:noProof/>
        </w:rPr>
        <w:t>154</w:t>
      </w:r>
      <w:r w:rsidRPr="00E864AB">
        <w:rPr>
          <w:noProof/>
        </w:rPr>
        <w:t>, 53–63.</w:t>
      </w:r>
    </w:p>
    <w:p w14:paraId="7A6BE84D"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Venables, W. N., &amp; Ripley, B. D. (2002). </w:t>
      </w:r>
      <w:r w:rsidRPr="00E864AB">
        <w:rPr>
          <w:i/>
          <w:iCs/>
          <w:noProof/>
        </w:rPr>
        <w:t>Modern applied statistics with S</w:t>
      </w:r>
      <w:r w:rsidRPr="00E864AB">
        <w:rPr>
          <w:noProof/>
        </w:rPr>
        <w:t xml:space="preserve"> (Fourth). New York, New York: Springer.</w:t>
      </w:r>
    </w:p>
    <w:p w14:paraId="18BBB867" w14:textId="77777777" w:rsidR="00E864AB" w:rsidRPr="00E864AB" w:rsidRDefault="00E864AB" w:rsidP="00E864AB">
      <w:pPr>
        <w:widowControl w:val="0"/>
        <w:autoSpaceDE w:val="0"/>
        <w:autoSpaceDN w:val="0"/>
        <w:adjustRightInd w:val="0"/>
        <w:ind w:left="480" w:hanging="480"/>
        <w:rPr>
          <w:noProof/>
        </w:rPr>
      </w:pPr>
      <w:r w:rsidRPr="00E864AB">
        <w:rPr>
          <w:noProof/>
        </w:rPr>
        <w:lastRenderedPageBreak/>
        <w:t xml:space="preserve">Ward, D. F., &amp; Stanley, M. C. (2004). The value of RTUs and parataxonomy versus taxonomic species. </w:t>
      </w:r>
      <w:r w:rsidRPr="00E864AB">
        <w:rPr>
          <w:i/>
          <w:iCs/>
          <w:noProof/>
        </w:rPr>
        <w:t>New Zealand Entomologist</w:t>
      </w:r>
      <w:r w:rsidRPr="00E864AB">
        <w:rPr>
          <w:noProof/>
        </w:rPr>
        <w:t xml:space="preserve">, </w:t>
      </w:r>
      <w:r w:rsidRPr="00E864AB">
        <w:rPr>
          <w:i/>
          <w:iCs/>
          <w:noProof/>
        </w:rPr>
        <w:t>27</w:t>
      </w:r>
      <w:r w:rsidRPr="00E864AB">
        <w:rPr>
          <w:noProof/>
        </w:rPr>
        <w:t>, 3–9.</w:t>
      </w:r>
    </w:p>
    <w:p w14:paraId="749E0694"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Ward, T. J., Vanderklift, M. A., Nicholls, A. O., &amp; Kenchington, R. A. (1999). Selecting marine reserves using habitats and species assemblages as surrogates for biological diversity. </w:t>
      </w:r>
      <w:r w:rsidRPr="00E864AB">
        <w:rPr>
          <w:i/>
          <w:iCs/>
          <w:noProof/>
        </w:rPr>
        <w:t>Ecological Applications</w:t>
      </w:r>
      <w:r w:rsidRPr="00E864AB">
        <w:rPr>
          <w:noProof/>
        </w:rPr>
        <w:t xml:space="preserve">, </w:t>
      </w:r>
      <w:r w:rsidRPr="00E864AB">
        <w:rPr>
          <w:i/>
          <w:iCs/>
          <w:noProof/>
        </w:rPr>
        <w:t>9</w:t>
      </w:r>
      <w:r w:rsidRPr="00E864AB">
        <w:rPr>
          <w:noProof/>
        </w:rPr>
        <w:t>(2), 691–698.</w:t>
      </w:r>
    </w:p>
    <w:p w14:paraId="6D6F60B0"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Whittaker, R. H. (1960). Vegetation of the Siskiyou Mountains, Oregon and California. </w:t>
      </w:r>
      <w:r w:rsidRPr="00E864AB">
        <w:rPr>
          <w:i/>
          <w:iCs/>
          <w:noProof/>
        </w:rPr>
        <w:t>Ecological Monographs</w:t>
      </w:r>
      <w:r w:rsidRPr="00E864AB">
        <w:rPr>
          <w:noProof/>
        </w:rPr>
        <w:t xml:space="preserve">, </w:t>
      </w:r>
      <w:r w:rsidRPr="00E864AB">
        <w:rPr>
          <w:i/>
          <w:iCs/>
          <w:noProof/>
        </w:rPr>
        <w:t>30</w:t>
      </w:r>
      <w:r w:rsidRPr="00E864AB">
        <w:rPr>
          <w:noProof/>
        </w:rPr>
        <w:t>(3), 279–338.</w:t>
      </w:r>
    </w:p>
    <w:p w14:paraId="64DD229E"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Willis, T. J. (2001). Visual census methods underestimate density and diversity of cryptic reef fishes. </w:t>
      </w:r>
      <w:r w:rsidRPr="00E864AB">
        <w:rPr>
          <w:i/>
          <w:iCs/>
          <w:noProof/>
        </w:rPr>
        <w:t>Journal of Fish Biology</w:t>
      </w:r>
      <w:r w:rsidRPr="00E864AB">
        <w:rPr>
          <w:noProof/>
        </w:rPr>
        <w:t xml:space="preserve">, </w:t>
      </w:r>
      <w:r w:rsidRPr="00E864AB">
        <w:rPr>
          <w:i/>
          <w:iCs/>
          <w:noProof/>
        </w:rPr>
        <w:t>59</w:t>
      </w:r>
      <w:r w:rsidRPr="00E864AB">
        <w:rPr>
          <w:noProof/>
        </w:rPr>
        <w:t>, 1408–1411.</w:t>
      </w:r>
    </w:p>
    <w:p w14:paraId="1285E9C8"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Wilson, S. K., Graham, N. A. J., Pratchett, M. S., Jones, G. P., &amp; Polunin, N. V. C. (2006). Multiple disturbances and the global degradation of coral reefs: Are reef fishes at risk or resilient? </w:t>
      </w:r>
      <w:r w:rsidRPr="00E864AB">
        <w:rPr>
          <w:i/>
          <w:iCs/>
          <w:noProof/>
        </w:rPr>
        <w:t>Global Change Biology</w:t>
      </w:r>
      <w:r w:rsidRPr="00E864AB">
        <w:rPr>
          <w:noProof/>
        </w:rPr>
        <w:t xml:space="preserve">, </w:t>
      </w:r>
      <w:r w:rsidRPr="00E864AB">
        <w:rPr>
          <w:i/>
          <w:iCs/>
          <w:noProof/>
        </w:rPr>
        <w:t>12</w:t>
      </w:r>
      <w:r w:rsidRPr="00E864AB">
        <w:rPr>
          <w:noProof/>
        </w:rPr>
        <w:t>, 2220–2234.</w:t>
      </w:r>
    </w:p>
    <w:p w14:paraId="36666417" w14:textId="77777777" w:rsidR="00E864AB" w:rsidRPr="00E864AB" w:rsidRDefault="00E864AB" w:rsidP="00E864AB">
      <w:pPr>
        <w:widowControl w:val="0"/>
        <w:autoSpaceDE w:val="0"/>
        <w:autoSpaceDN w:val="0"/>
        <w:adjustRightInd w:val="0"/>
        <w:ind w:left="480" w:hanging="480"/>
        <w:rPr>
          <w:noProof/>
        </w:rPr>
      </w:pPr>
      <w:r w:rsidRPr="00E864AB">
        <w:rPr>
          <w:noProof/>
        </w:rPr>
        <w:t xml:space="preserve">Wulff, J. L. (2006). Rapid diversity and abundance decline in a Caribbean coral reef sponge community. </w:t>
      </w:r>
      <w:r w:rsidRPr="00E864AB">
        <w:rPr>
          <w:i/>
          <w:iCs/>
          <w:noProof/>
        </w:rPr>
        <w:t>Biological Conservation</w:t>
      </w:r>
      <w:r w:rsidRPr="00E864AB">
        <w:rPr>
          <w:noProof/>
        </w:rPr>
        <w:t xml:space="preserve">, </w:t>
      </w:r>
      <w:r w:rsidRPr="00E864AB">
        <w:rPr>
          <w:i/>
          <w:iCs/>
          <w:noProof/>
        </w:rPr>
        <w:t>127</w:t>
      </w:r>
      <w:r w:rsidRPr="00E864AB">
        <w:rPr>
          <w:noProof/>
        </w:rPr>
        <w:t>, 167–176.</w:t>
      </w:r>
    </w:p>
    <w:p w14:paraId="3606BC51" w14:textId="6E786395" w:rsidR="00A679EA" w:rsidRDefault="00BB1205" w:rsidP="00E864AB">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22F5CAFA" w14:textId="77777777" w:rsidR="00401C56" w:rsidRDefault="00401C56" w:rsidP="00401C56">
      <w:pPr>
        <w:pStyle w:val="Heading2"/>
      </w:pPr>
      <w:bookmarkStart w:id="121" w:name="_Toc27002740"/>
      <w:r>
        <w:lastRenderedPageBreak/>
        <w:t>Tables</w:t>
      </w:r>
      <w:bookmarkEnd w:id="121"/>
    </w:p>
    <w:p w14:paraId="4A788C25" w14:textId="77777777" w:rsidR="00401C56" w:rsidRDefault="00401C56" w:rsidP="00401C56">
      <w:pPr>
        <w:pStyle w:val="Tableheading"/>
      </w:pPr>
      <w:r>
        <w:t xml:space="preserve">Table 1. AICc table of models with coral richness as the response variable (target) and the candidate surrogates as predictors. 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43F0347F" w14:textId="77777777" w:rsidTr="0029035A">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DA5518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A35FCC4"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42EB8AE"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F6FBE0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CD9218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60E8FB5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4FFC9DE"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481DBC09"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711AC6B9" w14:textId="77777777" w:rsidR="00401C56" w:rsidRPr="00160482" w:rsidRDefault="00401C56" w:rsidP="0029035A">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2B469833"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49B312" w14:textId="77777777" w:rsidR="00401C56" w:rsidRPr="00160482" w:rsidRDefault="00401C56" w:rsidP="0029035A">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7C678B82"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2B5FEF7E"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A737298" w14:textId="77777777" w:rsidR="00401C56" w:rsidRPr="00160482" w:rsidRDefault="00401C56" w:rsidP="0029035A">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59FFDF13"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099EA7CF"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37C380D5"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623243DE"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D628958" w14:textId="77777777" w:rsidR="00401C56" w:rsidRPr="00160482" w:rsidRDefault="00401C56" w:rsidP="0029035A">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083BCBD0" w14:textId="77777777" w:rsidR="00401C56" w:rsidRPr="00160482" w:rsidRDefault="00401C56" w:rsidP="0029035A">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7906B20A"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E934C7" w14:textId="77777777" w:rsidR="00401C56" w:rsidRPr="00160482" w:rsidRDefault="00401C56" w:rsidP="0029035A">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5D9A759B" w14:textId="77777777" w:rsidR="00401C56" w:rsidRPr="00160482" w:rsidRDefault="00401C56" w:rsidP="0029035A">
            <w:pPr>
              <w:spacing w:line="240" w:lineRule="auto"/>
              <w:ind w:firstLine="0"/>
              <w:jc w:val="right"/>
              <w:rPr>
                <w:color w:val="000000"/>
              </w:rPr>
            </w:pPr>
            <w:r w:rsidRPr="00160482">
              <w:rPr>
                <w:color w:val="000000"/>
              </w:rPr>
              <w:t>0.23</w:t>
            </w:r>
          </w:p>
        </w:tc>
      </w:tr>
      <w:tr w:rsidR="00401C56" w:rsidRPr="00160482" w14:paraId="72A29D47" w14:textId="77777777" w:rsidTr="0029035A">
        <w:trPr>
          <w:trHeight w:val="331"/>
        </w:trPr>
        <w:tc>
          <w:tcPr>
            <w:tcW w:w="1686" w:type="dxa"/>
            <w:tcBorders>
              <w:top w:val="nil"/>
              <w:left w:val="nil"/>
              <w:bottom w:val="nil"/>
              <w:right w:val="nil"/>
            </w:tcBorders>
            <w:shd w:val="clear" w:color="auto" w:fill="FFFFFF" w:themeFill="background1"/>
            <w:noWrap/>
            <w:vAlign w:val="bottom"/>
            <w:hideMark/>
          </w:tcPr>
          <w:p w14:paraId="26986447" w14:textId="77777777" w:rsidR="00401C56" w:rsidRPr="00160482" w:rsidRDefault="00401C56" w:rsidP="0029035A">
            <w:pPr>
              <w:spacing w:line="240" w:lineRule="auto"/>
              <w:ind w:firstLine="0"/>
              <w:rPr>
                <w:color w:val="000000"/>
              </w:rPr>
            </w:pPr>
            <w:r w:rsidRPr="00160482">
              <w:rPr>
                <w:color w:val="000000"/>
              </w:rPr>
              <w:t>spongecover</w:t>
            </w:r>
          </w:p>
        </w:tc>
        <w:tc>
          <w:tcPr>
            <w:tcW w:w="535" w:type="dxa"/>
            <w:tcBorders>
              <w:top w:val="nil"/>
              <w:left w:val="nil"/>
              <w:bottom w:val="nil"/>
              <w:right w:val="nil"/>
            </w:tcBorders>
            <w:shd w:val="clear" w:color="auto" w:fill="FFFFFF" w:themeFill="background1"/>
            <w:noWrap/>
            <w:vAlign w:val="bottom"/>
            <w:hideMark/>
          </w:tcPr>
          <w:p w14:paraId="3F4BB47C"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657D7D5" w14:textId="77777777" w:rsidR="00401C56" w:rsidRPr="00160482" w:rsidRDefault="00401C56" w:rsidP="0029035A">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2FFD79B" w14:textId="77777777" w:rsidR="00401C56" w:rsidRPr="00160482" w:rsidRDefault="00401C56" w:rsidP="0029035A">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2BFF04E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16B5F6A" w14:textId="77777777" w:rsidR="00401C56" w:rsidRPr="00160482" w:rsidRDefault="00401C56" w:rsidP="0029035A">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3F386C61" w14:textId="77777777" w:rsidR="00401C56" w:rsidRPr="00160482" w:rsidRDefault="00401C56" w:rsidP="0029035A">
            <w:pPr>
              <w:spacing w:line="240" w:lineRule="auto"/>
              <w:ind w:firstLine="0"/>
              <w:jc w:val="right"/>
              <w:rPr>
                <w:color w:val="000000"/>
              </w:rPr>
            </w:pPr>
            <w:r w:rsidRPr="00160482">
              <w:rPr>
                <w:color w:val="000000"/>
              </w:rPr>
              <w:t>0.03</w:t>
            </w:r>
          </w:p>
        </w:tc>
      </w:tr>
      <w:tr w:rsidR="00401C56" w:rsidRPr="00160482" w14:paraId="2DC824DB" w14:textId="77777777" w:rsidTr="0029035A">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378970A"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4474A34"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DF6721F" w14:textId="77777777" w:rsidR="00401C56" w:rsidRPr="00160482" w:rsidRDefault="00401C56" w:rsidP="0029035A">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5285092B" w14:textId="77777777" w:rsidR="00401C56" w:rsidRPr="00160482" w:rsidRDefault="00401C56" w:rsidP="0029035A">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54BDA4C4"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A66CD7F" w14:textId="77777777" w:rsidR="00401C56" w:rsidRPr="00160482" w:rsidRDefault="00401C56" w:rsidP="0029035A">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24E62FE5" w14:textId="77777777" w:rsidR="00401C56" w:rsidRPr="00160482" w:rsidRDefault="00401C56" w:rsidP="0029035A">
            <w:pPr>
              <w:spacing w:line="240" w:lineRule="auto"/>
              <w:ind w:firstLine="0"/>
              <w:jc w:val="right"/>
              <w:rPr>
                <w:color w:val="000000"/>
              </w:rPr>
            </w:pPr>
            <w:r w:rsidRPr="00160482">
              <w:rPr>
                <w:color w:val="000000"/>
              </w:rPr>
              <w:t>NA</w:t>
            </w:r>
          </w:p>
        </w:tc>
      </w:tr>
    </w:tbl>
    <w:p w14:paraId="723AB607" w14:textId="77777777" w:rsidR="00401C56" w:rsidRDefault="00401C56" w:rsidP="00401C56">
      <w:pPr>
        <w:widowControl w:val="0"/>
        <w:ind w:left="480" w:hanging="480"/>
      </w:pPr>
    </w:p>
    <w:p w14:paraId="51662DE4" w14:textId="77777777" w:rsidR="00401C56" w:rsidRDefault="00401C56" w:rsidP="00401C56">
      <w:pPr>
        <w:spacing w:after="200" w:line="276" w:lineRule="auto"/>
        <w:ind w:firstLine="0"/>
      </w:pPr>
      <w:r>
        <w:br w:type="page"/>
      </w:r>
    </w:p>
    <w:p w14:paraId="57FB6DB3" w14:textId="77777777" w:rsidR="00401C56" w:rsidRDefault="00401C56" w:rsidP="00401C56">
      <w:pPr>
        <w:pStyle w:val="Tableheading"/>
      </w:pPr>
      <w:r>
        <w:lastRenderedPageBreak/>
        <w:t>Table 2. AICc table of models with sponge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401C56" w:rsidRPr="00160482" w14:paraId="7D440DB3" w14:textId="77777777" w:rsidTr="0029035A">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63AC5F1E"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66C9DBBC" w14:textId="77777777" w:rsidR="00401C56" w:rsidRPr="00160482" w:rsidRDefault="00401C56" w:rsidP="0029035A">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8FFB354" w14:textId="77777777" w:rsidR="00401C56" w:rsidRPr="00160482" w:rsidRDefault="00401C56" w:rsidP="0029035A">
            <w:pPr>
              <w:spacing w:line="240" w:lineRule="auto"/>
              <w:ind w:firstLine="0"/>
              <w:rPr>
                <w:b/>
                <w:bCs/>
                <w:color w:val="000000"/>
              </w:rPr>
            </w:pPr>
            <w:r w:rsidRPr="00160482">
              <w:rPr>
                <w:b/>
                <w:bCs/>
                <w:color w:val="000000"/>
              </w:rPr>
              <w:t>AICc</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48F9D4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04912E4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50A9BEFF"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B112E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554EEDB5"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36CE86E9" w14:textId="77777777" w:rsidR="00401C56" w:rsidRPr="00160482" w:rsidRDefault="00401C56" w:rsidP="0029035A">
            <w:pPr>
              <w:spacing w:line="240" w:lineRule="auto"/>
              <w:ind w:firstLine="0"/>
              <w:rPr>
                <w:color w:val="000000"/>
              </w:rPr>
            </w:pPr>
            <w:r w:rsidRPr="00160482">
              <w:rPr>
                <w:color w:val="000000"/>
              </w:rPr>
              <w:t>coralcover</w:t>
            </w:r>
          </w:p>
        </w:tc>
        <w:tc>
          <w:tcPr>
            <w:tcW w:w="528" w:type="dxa"/>
            <w:tcBorders>
              <w:top w:val="nil"/>
              <w:left w:val="nil"/>
              <w:bottom w:val="nil"/>
              <w:right w:val="nil"/>
            </w:tcBorders>
            <w:shd w:val="clear" w:color="auto" w:fill="FFFFFF" w:themeFill="background1"/>
            <w:noWrap/>
            <w:vAlign w:val="bottom"/>
            <w:hideMark/>
          </w:tcPr>
          <w:p w14:paraId="2C1A6E4A"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D05D7F7" w14:textId="77777777" w:rsidR="00401C56" w:rsidRPr="00160482" w:rsidRDefault="00401C56" w:rsidP="0029035A">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43AD25B" w14:textId="77777777" w:rsidR="00401C56" w:rsidRPr="00160482" w:rsidRDefault="00401C56" w:rsidP="0029035A">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FA4CCAB" w14:textId="77777777" w:rsidR="00401C56" w:rsidRPr="00160482" w:rsidRDefault="00401C56" w:rsidP="0029035A">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004C8D46" w14:textId="77777777" w:rsidR="00401C56" w:rsidRPr="00160482" w:rsidRDefault="00401C56" w:rsidP="0029035A">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13D45F0B" w14:textId="77777777" w:rsidR="00401C56" w:rsidRPr="00160482" w:rsidRDefault="00401C56" w:rsidP="0029035A">
            <w:pPr>
              <w:spacing w:line="240" w:lineRule="auto"/>
              <w:ind w:firstLine="0"/>
              <w:jc w:val="right"/>
              <w:rPr>
                <w:color w:val="000000"/>
              </w:rPr>
            </w:pPr>
            <w:r w:rsidRPr="00160482">
              <w:rPr>
                <w:color w:val="000000"/>
              </w:rPr>
              <w:t>0.28</w:t>
            </w:r>
          </w:p>
        </w:tc>
      </w:tr>
      <w:tr w:rsidR="00401C56" w:rsidRPr="00160482" w14:paraId="4D94C76F"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0021040" w14:textId="77777777" w:rsidR="00401C56" w:rsidRPr="00160482" w:rsidRDefault="00401C56" w:rsidP="0029035A">
            <w:pPr>
              <w:spacing w:line="240" w:lineRule="auto"/>
              <w:ind w:firstLine="0"/>
              <w:rPr>
                <w:color w:val="000000"/>
              </w:rPr>
            </w:pPr>
            <w:r w:rsidRPr="00160482">
              <w:rPr>
                <w:color w:val="000000"/>
              </w:rPr>
              <w:t>spongecover</w:t>
            </w:r>
          </w:p>
        </w:tc>
        <w:tc>
          <w:tcPr>
            <w:tcW w:w="528" w:type="dxa"/>
            <w:tcBorders>
              <w:top w:val="nil"/>
              <w:left w:val="nil"/>
              <w:bottom w:val="nil"/>
              <w:right w:val="nil"/>
            </w:tcBorders>
            <w:shd w:val="clear" w:color="auto" w:fill="FFFFFF" w:themeFill="background1"/>
            <w:noWrap/>
            <w:vAlign w:val="bottom"/>
            <w:hideMark/>
          </w:tcPr>
          <w:p w14:paraId="7A364EF3"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107FA91B" w14:textId="77777777" w:rsidR="00401C56" w:rsidRPr="00160482" w:rsidRDefault="00401C56" w:rsidP="0029035A">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0C8728C9" w14:textId="77777777" w:rsidR="00401C56" w:rsidRPr="00160482" w:rsidRDefault="00401C56" w:rsidP="0029035A">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38344E6F" w14:textId="77777777" w:rsidR="00401C56" w:rsidRPr="00160482" w:rsidRDefault="00401C56" w:rsidP="0029035A">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49B1C0A1" w14:textId="77777777" w:rsidR="00401C56" w:rsidRPr="00160482" w:rsidRDefault="00401C56" w:rsidP="0029035A">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4337C531" w14:textId="77777777" w:rsidR="00401C56" w:rsidRPr="00160482" w:rsidRDefault="00401C56" w:rsidP="0029035A">
            <w:pPr>
              <w:spacing w:line="240" w:lineRule="auto"/>
              <w:ind w:firstLine="0"/>
              <w:jc w:val="right"/>
              <w:rPr>
                <w:color w:val="000000"/>
              </w:rPr>
            </w:pPr>
            <w:r w:rsidRPr="00160482">
              <w:rPr>
                <w:color w:val="000000"/>
              </w:rPr>
              <w:t>0.24</w:t>
            </w:r>
          </w:p>
        </w:tc>
      </w:tr>
      <w:tr w:rsidR="00401C56" w:rsidRPr="00160482" w14:paraId="2B3E730B" w14:textId="77777777" w:rsidTr="0029035A">
        <w:trPr>
          <w:trHeight w:val="306"/>
        </w:trPr>
        <w:tc>
          <w:tcPr>
            <w:tcW w:w="1664" w:type="dxa"/>
            <w:tcBorders>
              <w:top w:val="nil"/>
              <w:left w:val="nil"/>
              <w:bottom w:val="nil"/>
              <w:right w:val="nil"/>
            </w:tcBorders>
            <w:shd w:val="clear" w:color="auto" w:fill="FFFFFF" w:themeFill="background1"/>
            <w:noWrap/>
            <w:vAlign w:val="bottom"/>
            <w:hideMark/>
          </w:tcPr>
          <w:p w14:paraId="5FB3D6F9" w14:textId="77777777" w:rsidR="00401C56" w:rsidRPr="00160482" w:rsidRDefault="00401C56" w:rsidP="0029035A">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114AECA5" w14:textId="77777777" w:rsidR="00401C56" w:rsidRPr="00160482" w:rsidRDefault="00401C56" w:rsidP="0029035A">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026535C9" w14:textId="77777777" w:rsidR="00401C56" w:rsidRPr="00160482" w:rsidRDefault="00401C56" w:rsidP="0029035A">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FCD0A33" w14:textId="77777777" w:rsidR="00401C56" w:rsidRPr="00160482" w:rsidRDefault="00401C56" w:rsidP="0029035A">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780D50D8"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31E36B13" w14:textId="77777777" w:rsidR="00401C56" w:rsidRPr="00160482" w:rsidRDefault="00401C56" w:rsidP="0029035A">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7C8F946F" w14:textId="77777777" w:rsidR="00401C56" w:rsidRPr="00160482" w:rsidRDefault="00401C56" w:rsidP="0029035A">
            <w:pPr>
              <w:spacing w:line="240" w:lineRule="auto"/>
              <w:ind w:firstLine="0"/>
              <w:jc w:val="right"/>
              <w:rPr>
                <w:color w:val="000000"/>
              </w:rPr>
            </w:pPr>
            <w:r w:rsidRPr="00160482">
              <w:rPr>
                <w:color w:val="000000"/>
              </w:rPr>
              <w:t>0.05</w:t>
            </w:r>
          </w:p>
        </w:tc>
      </w:tr>
      <w:tr w:rsidR="00401C56" w:rsidRPr="00160482" w14:paraId="2FF7C6CE" w14:textId="77777777" w:rsidTr="0029035A">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15D0251F" w14:textId="77777777" w:rsidR="00401C56" w:rsidRPr="00160482" w:rsidRDefault="00401C56" w:rsidP="0029035A">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6D2CCB9C" w14:textId="77777777" w:rsidR="00401C56" w:rsidRPr="00160482" w:rsidRDefault="00401C56" w:rsidP="0029035A">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A8C0619" w14:textId="77777777" w:rsidR="00401C56" w:rsidRPr="00160482" w:rsidRDefault="00401C56" w:rsidP="0029035A">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D2D29D" w14:textId="77777777" w:rsidR="00401C56" w:rsidRPr="00160482" w:rsidRDefault="00401C56" w:rsidP="0029035A">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6AE6893B" w14:textId="77777777" w:rsidR="00401C56" w:rsidRPr="00160482" w:rsidRDefault="00401C56" w:rsidP="0029035A">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292B7F1E" w14:textId="77777777" w:rsidR="00401C56" w:rsidRPr="00160482" w:rsidRDefault="00401C56" w:rsidP="0029035A">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04B85DEC" w14:textId="77777777" w:rsidR="00401C56" w:rsidRPr="00160482" w:rsidRDefault="00401C56" w:rsidP="0029035A">
            <w:pPr>
              <w:spacing w:line="240" w:lineRule="auto"/>
              <w:ind w:firstLine="0"/>
              <w:jc w:val="right"/>
              <w:rPr>
                <w:color w:val="000000"/>
              </w:rPr>
            </w:pPr>
            <w:r w:rsidRPr="00160482">
              <w:rPr>
                <w:color w:val="000000"/>
              </w:rPr>
              <w:t>NA</w:t>
            </w:r>
          </w:p>
        </w:tc>
      </w:tr>
    </w:tbl>
    <w:p w14:paraId="4F929CC9" w14:textId="77777777" w:rsidR="00401C56" w:rsidRDefault="00401C56" w:rsidP="00401C56">
      <w:pPr>
        <w:widowControl w:val="0"/>
        <w:ind w:left="480" w:hanging="480"/>
      </w:pPr>
    </w:p>
    <w:p w14:paraId="46959D97" w14:textId="77777777" w:rsidR="00401C56" w:rsidRDefault="00401C56" w:rsidP="00401C56">
      <w:pPr>
        <w:spacing w:after="200" w:line="276" w:lineRule="auto"/>
        <w:ind w:firstLine="0"/>
      </w:pPr>
      <w:r>
        <w:br w:type="page"/>
      </w:r>
    </w:p>
    <w:p w14:paraId="74CB8A23" w14:textId="77777777" w:rsidR="00401C56" w:rsidRDefault="00401C56" w:rsidP="00401C56">
      <w:pPr>
        <w:pStyle w:val="Tableheading"/>
      </w:pPr>
      <w:r>
        <w:lastRenderedPageBreak/>
        <w:t>Table 3. AICc table of models with fish richness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1F40D9DB" w14:textId="77777777" w:rsidTr="0029035A">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3F7F4A37"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114EF03B"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C62CF84"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BFCAC1"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9D212B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0B2611E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E8A007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BE69D4F"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15F26D5E"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5A7B94"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39ABA" w14:textId="77777777" w:rsidR="00401C56" w:rsidRPr="00160482" w:rsidRDefault="00401C56" w:rsidP="0029035A">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0E93DA18"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59227C3F" w14:textId="77777777" w:rsidR="00401C56" w:rsidRPr="00160482" w:rsidRDefault="00401C56" w:rsidP="0029035A">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1B055933" w14:textId="77777777" w:rsidR="00401C56" w:rsidRPr="00160482" w:rsidRDefault="00401C56" w:rsidP="0029035A">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373BCAFA" w14:textId="77777777" w:rsidR="00401C56" w:rsidRPr="00160482" w:rsidRDefault="00401C56" w:rsidP="0029035A">
            <w:pPr>
              <w:spacing w:line="240" w:lineRule="auto"/>
              <w:ind w:firstLine="0"/>
              <w:jc w:val="right"/>
              <w:rPr>
                <w:color w:val="000000"/>
              </w:rPr>
            </w:pPr>
            <w:r w:rsidRPr="00160482">
              <w:rPr>
                <w:color w:val="000000"/>
              </w:rPr>
              <w:t>0.63</w:t>
            </w:r>
          </w:p>
        </w:tc>
      </w:tr>
      <w:tr w:rsidR="00401C56" w:rsidRPr="00160482" w14:paraId="0534E455"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292D93ED" w14:textId="77777777" w:rsidR="00401C56" w:rsidRPr="00160482" w:rsidRDefault="00401C56" w:rsidP="0029035A">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5490B5BA"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4E98771D" w14:textId="77777777" w:rsidR="00401C56" w:rsidRPr="00160482" w:rsidRDefault="00401C56" w:rsidP="0029035A">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A1E6582" w14:textId="77777777" w:rsidR="00401C56" w:rsidRPr="00160482" w:rsidRDefault="00401C56" w:rsidP="0029035A">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0B28FB2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E36DEBB" w14:textId="77777777" w:rsidR="00401C56" w:rsidRPr="00160482" w:rsidRDefault="00401C56" w:rsidP="0029035A">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5A0B792F" w14:textId="77777777" w:rsidR="00401C56" w:rsidRPr="00160482" w:rsidRDefault="00401C56" w:rsidP="0029035A">
            <w:pPr>
              <w:spacing w:line="240" w:lineRule="auto"/>
              <w:ind w:firstLine="0"/>
              <w:jc w:val="right"/>
              <w:rPr>
                <w:color w:val="000000"/>
              </w:rPr>
            </w:pPr>
            <w:r w:rsidRPr="00160482">
              <w:rPr>
                <w:color w:val="000000"/>
              </w:rPr>
              <w:t>0.53</w:t>
            </w:r>
          </w:p>
        </w:tc>
      </w:tr>
      <w:tr w:rsidR="00401C56" w:rsidRPr="00160482" w14:paraId="2590DDDC" w14:textId="77777777" w:rsidTr="0029035A">
        <w:trPr>
          <w:trHeight w:val="328"/>
        </w:trPr>
        <w:tc>
          <w:tcPr>
            <w:tcW w:w="1686" w:type="dxa"/>
            <w:tcBorders>
              <w:top w:val="nil"/>
              <w:left w:val="nil"/>
              <w:bottom w:val="nil"/>
              <w:right w:val="nil"/>
            </w:tcBorders>
            <w:shd w:val="clear" w:color="auto" w:fill="FFFFFF" w:themeFill="background1"/>
            <w:noWrap/>
            <w:vAlign w:val="bottom"/>
            <w:hideMark/>
          </w:tcPr>
          <w:p w14:paraId="592845B4" w14:textId="77777777" w:rsidR="00401C56" w:rsidRPr="00160482" w:rsidRDefault="00401C56" w:rsidP="0029035A">
            <w:pPr>
              <w:spacing w:line="240" w:lineRule="auto"/>
              <w:ind w:firstLine="0"/>
              <w:rPr>
                <w:color w:val="000000"/>
              </w:rPr>
            </w:pPr>
            <w:r w:rsidRPr="00160482">
              <w:rPr>
                <w:color w:val="000000"/>
              </w:rPr>
              <w:t>spongecover</w:t>
            </w:r>
          </w:p>
        </w:tc>
        <w:tc>
          <w:tcPr>
            <w:tcW w:w="535" w:type="dxa"/>
            <w:tcBorders>
              <w:top w:val="nil"/>
              <w:left w:val="nil"/>
              <w:bottom w:val="nil"/>
              <w:right w:val="nil"/>
            </w:tcBorders>
            <w:shd w:val="clear" w:color="auto" w:fill="FFFFFF" w:themeFill="background1"/>
            <w:noWrap/>
            <w:vAlign w:val="bottom"/>
            <w:hideMark/>
          </w:tcPr>
          <w:p w14:paraId="7906E666"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8C1D95C" w14:textId="77777777" w:rsidR="00401C56" w:rsidRPr="00160482" w:rsidRDefault="00401C56" w:rsidP="0029035A">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5FBC4D1A" w14:textId="77777777" w:rsidR="00401C56" w:rsidRPr="00160482" w:rsidRDefault="00401C56" w:rsidP="0029035A">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55E6BE81"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0272F76" w14:textId="77777777" w:rsidR="00401C56" w:rsidRPr="00160482" w:rsidRDefault="00401C56" w:rsidP="0029035A">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A54781D" w14:textId="77777777" w:rsidR="00401C56" w:rsidRPr="00160482" w:rsidRDefault="00401C56" w:rsidP="0029035A">
            <w:pPr>
              <w:spacing w:line="240" w:lineRule="auto"/>
              <w:ind w:firstLine="0"/>
              <w:jc w:val="right"/>
              <w:rPr>
                <w:color w:val="000000"/>
              </w:rPr>
            </w:pPr>
            <w:r w:rsidRPr="00160482">
              <w:rPr>
                <w:color w:val="000000"/>
              </w:rPr>
              <w:t>0.21</w:t>
            </w:r>
          </w:p>
        </w:tc>
      </w:tr>
      <w:tr w:rsidR="00401C56" w:rsidRPr="00160482" w14:paraId="72974E1A" w14:textId="77777777" w:rsidTr="0029035A">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419BF4EC"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170FDDD3"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6BDA431" w14:textId="77777777" w:rsidR="00401C56" w:rsidRPr="00160482" w:rsidRDefault="00401C56" w:rsidP="0029035A">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450E303" w14:textId="77777777" w:rsidR="00401C56" w:rsidRPr="00160482" w:rsidRDefault="00401C56" w:rsidP="0029035A">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6E21C38D"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2057F3C8" w14:textId="77777777" w:rsidR="00401C56" w:rsidRPr="00160482" w:rsidRDefault="00401C56" w:rsidP="0029035A">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6930075C" w14:textId="77777777" w:rsidR="00401C56" w:rsidRPr="00160482" w:rsidRDefault="00401C56" w:rsidP="0029035A">
            <w:pPr>
              <w:spacing w:line="240" w:lineRule="auto"/>
              <w:ind w:firstLine="0"/>
              <w:jc w:val="right"/>
              <w:rPr>
                <w:color w:val="000000"/>
              </w:rPr>
            </w:pPr>
            <w:r w:rsidRPr="00160482">
              <w:rPr>
                <w:color w:val="000000"/>
              </w:rPr>
              <w:t>NA</w:t>
            </w:r>
          </w:p>
        </w:tc>
      </w:tr>
    </w:tbl>
    <w:p w14:paraId="319C3B0D" w14:textId="77777777" w:rsidR="00401C56" w:rsidRDefault="00401C56" w:rsidP="00401C56">
      <w:pPr>
        <w:widowControl w:val="0"/>
        <w:ind w:left="480" w:hanging="480"/>
      </w:pPr>
    </w:p>
    <w:p w14:paraId="51922216" w14:textId="77777777" w:rsidR="00401C56" w:rsidRDefault="00401C56" w:rsidP="00401C56">
      <w:pPr>
        <w:spacing w:after="200" w:line="276" w:lineRule="auto"/>
        <w:ind w:firstLine="0"/>
      </w:pPr>
      <w:r>
        <w:br w:type="page"/>
      </w:r>
    </w:p>
    <w:p w14:paraId="6E3280F4" w14:textId="7F865C14" w:rsidR="00401C56" w:rsidRDefault="00401C56" w:rsidP="00401C56">
      <w:pPr>
        <w:pStyle w:val="Tableheading"/>
      </w:pPr>
      <w:r>
        <w:lastRenderedPageBreak/>
        <w:t>Table 4. AICc table of models with combined richness</w:t>
      </w:r>
      <w:r w:rsidR="00B26C89">
        <w:t xml:space="preserve"> (</w:t>
      </w:r>
      <w:r>
        <w:t>the sum of c</w:t>
      </w:r>
      <w:r w:rsidR="00B26C89">
        <w:t>oral, fish, and sponge richness)</w:t>
      </w:r>
      <w:r>
        <w:t xml:space="preserve"> as the response variable (target) and the candidate surrogates</w:t>
      </w:r>
      <w:r w:rsidRPr="00D93B1C">
        <w:t xml:space="preserve"> </w:t>
      </w:r>
      <w:r>
        <w:t>as predictors.</w:t>
      </w:r>
      <w:r w:rsidRPr="00F12CFC">
        <w:t xml:space="preserve"> </w:t>
      </w:r>
      <w:r>
        <w:t xml:space="preserve">The intercept model represents the null with no surrogates.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401C56" w:rsidRPr="00160482" w14:paraId="7F8868B4" w14:textId="77777777" w:rsidTr="0029035A">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2289FE1D"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2E6608D" w14:textId="77777777" w:rsidR="00401C56" w:rsidRPr="00160482" w:rsidRDefault="00401C56" w:rsidP="0029035A">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B12B5AB" w14:textId="77777777" w:rsidR="00401C56" w:rsidRPr="00160482" w:rsidRDefault="00401C56" w:rsidP="0029035A">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7D06705"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10CF512"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59228D9A"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D9F3386"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714C05AA"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2F25B71B" w14:textId="77777777" w:rsidR="00401C56" w:rsidRPr="00160482" w:rsidRDefault="00401C56" w:rsidP="0029035A">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54EE4812"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44FBC65" w14:textId="77777777" w:rsidR="00401C56" w:rsidRPr="00160482" w:rsidRDefault="00401C56" w:rsidP="0029035A">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11FB5113" w14:textId="77777777" w:rsidR="00401C56" w:rsidRPr="00160482" w:rsidRDefault="00401C56" w:rsidP="0029035A">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71620C55" w14:textId="77777777" w:rsidR="00401C56" w:rsidRPr="00160482" w:rsidRDefault="00401C56" w:rsidP="0029035A">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59800F30" w14:textId="77777777" w:rsidR="00401C56" w:rsidRPr="00160482" w:rsidRDefault="00401C56" w:rsidP="0029035A">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20D39D73" w14:textId="77777777" w:rsidR="00401C56" w:rsidRPr="00160482" w:rsidRDefault="00401C56" w:rsidP="0029035A">
            <w:pPr>
              <w:spacing w:line="240" w:lineRule="auto"/>
              <w:ind w:firstLine="0"/>
              <w:jc w:val="right"/>
              <w:rPr>
                <w:color w:val="000000"/>
              </w:rPr>
            </w:pPr>
            <w:r w:rsidRPr="00160482">
              <w:rPr>
                <w:color w:val="000000"/>
              </w:rPr>
              <w:t>0.38</w:t>
            </w:r>
          </w:p>
        </w:tc>
      </w:tr>
      <w:tr w:rsidR="00401C56" w:rsidRPr="00160482" w14:paraId="7BA2F77B"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0C823024" w14:textId="77777777" w:rsidR="00401C56" w:rsidRPr="00160482" w:rsidRDefault="00401C56" w:rsidP="0029035A">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797D7F69"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E8DD109" w14:textId="77777777" w:rsidR="00401C56" w:rsidRPr="00160482" w:rsidRDefault="00401C56" w:rsidP="0029035A">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019923B6" w14:textId="77777777" w:rsidR="00401C56" w:rsidRPr="00160482" w:rsidRDefault="00401C56" w:rsidP="0029035A">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6AFB9DA2" w14:textId="77777777" w:rsidR="00401C56" w:rsidRPr="00160482" w:rsidRDefault="00401C56" w:rsidP="0029035A">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51DB499C" w14:textId="77777777" w:rsidR="00401C56" w:rsidRPr="00160482" w:rsidRDefault="00401C56" w:rsidP="0029035A">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4A3D158"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651678F1" w14:textId="77777777" w:rsidTr="0029035A">
        <w:trPr>
          <w:trHeight w:val="335"/>
        </w:trPr>
        <w:tc>
          <w:tcPr>
            <w:tcW w:w="1686" w:type="dxa"/>
            <w:tcBorders>
              <w:top w:val="nil"/>
              <w:left w:val="nil"/>
              <w:bottom w:val="nil"/>
              <w:right w:val="nil"/>
            </w:tcBorders>
            <w:shd w:val="clear" w:color="auto" w:fill="FFFFFF" w:themeFill="background1"/>
            <w:noWrap/>
            <w:vAlign w:val="bottom"/>
            <w:hideMark/>
          </w:tcPr>
          <w:p w14:paraId="35FD13B5" w14:textId="77777777" w:rsidR="00401C56" w:rsidRPr="00160482" w:rsidRDefault="00401C56" w:rsidP="0029035A">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48E9E17E" w14:textId="77777777" w:rsidR="00401C56" w:rsidRPr="00160482" w:rsidRDefault="00401C56" w:rsidP="0029035A">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F7C7757" w14:textId="77777777" w:rsidR="00401C56" w:rsidRPr="00160482" w:rsidRDefault="00401C56" w:rsidP="0029035A">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74FB12E7" w14:textId="77777777" w:rsidR="00401C56" w:rsidRPr="00160482" w:rsidRDefault="00401C56" w:rsidP="0029035A">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5F11210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2F2BEB39" w14:textId="77777777" w:rsidR="00401C56" w:rsidRPr="00160482" w:rsidRDefault="00401C56" w:rsidP="0029035A">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42EBA49A" w14:textId="77777777" w:rsidR="00401C56" w:rsidRPr="00160482" w:rsidRDefault="00401C56" w:rsidP="0029035A">
            <w:pPr>
              <w:spacing w:line="240" w:lineRule="auto"/>
              <w:ind w:firstLine="0"/>
              <w:jc w:val="right"/>
              <w:rPr>
                <w:color w:val="000000"/>
              </w:rPr>
            </w:pPr>
            <w:r w:rsidRPr="00160482">
              <w:rPr>
                <w:color w:val="000000"/>
              </w:rPr>
              <w:t>NA</w:t>
            </w:r>
          </w:p>
        </w:tc>
      </w:tr>
      <w:tr w:rsidR="00401C56" w:rsidRPr="00160482" w14:paraId="39C30FB1" w14:textId="77777777" w:rsidTr="0029035A">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2A2A9CF4" w14:textId="77777777" w:rsidR="00401C56" w:rsidRPr="00160482" w:rsidRDefault="00401C56" w:rsidP="0029035A">
            <w:pPr>
              <w:spacing w:line="240" w:lineRule="auto"/>
              <w:ind w:firstLine="0"/>
              <w:rPr>
                <w:color w:val="000000"/>
              </w:rPr>
            </w:pPr>
            <w:r w:rsidRPr="00160482">
              <w:rPr>
                <w:color w:val="000000"/>
              </w:rPr>
              <w:t>spongecover</w:t>
            </w:r>
          </w:p>
        </w:tc>
        <w:tc>
          <w:tcPr>
            <w:tcW w:w="535" w:type="dxa"/>
            <w:tcBorders>
              <w:top w:val="nil"/>
              <w:left w:val="nil"/>
              <w:bottom w:val="single" w:sz="4" w:space="0" w:color="auto"/>
              <w:right w:val="nil"/>
            </w:tcBorders>
            <w:shd w:val="clear" w:color="auto" w:fill="FFFFFF" w:themeFill="background1"/>
            <w:noWrap/>
            <w:vAlign w:val="bottom"/>
            <w:hideMark/>
          </w:tcPr>
          <w:p w14:paraId="3FD40998" w14:textId="77777777" w:rsidR="00401C56" w:rsidRPr="00160482" w:rsidRDefault="00401C56" w:rsidP="0029035A">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4480D499" w14:textId="77777777" w:rsidR="00401C56" w:rsidRPr="00160482" w:rsidRDefault="00401C56" w:rsidP="0029035A">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1D68DD42" w14:textId="77777777" w:rsidR="00401C56" w:rsidRPr="00160482" w:rsidRDefault="00401C56" w:rsidP="0029035A">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5AFCE120" w14:textId="77777777" w:rsidR="00401C56" w:rsidRPr="00160482" w:rsidRDefault="00401C56" w:rsidP="0029035A">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325572A6" w14:textId="77777777" w:rsidR="00401C56" w:rsidRPr="00160482" w:rsidRDefault="00401C56" w:rsidP="0029035A">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131C24F9" w14:textId="77777777" w:rsidR="00401C56" w:rsidRPr="00160482" w:rsidRDefault="00401C56" w:rsidP="0029035A">
            <w:pPr>
              <w:spacing w:line="240" w:lineRule="auto"/>
              <w:ind w:firstLine="0"/>
              <w:jc w:val="right"/>
              <w:rPr>
                <w:color w:val="000000"/>
              </w:rPr>
            </w:pPr>
            <w:r w:rsidRPr="00160482">
              <w:rPr>
                <w:color w:val="000000"/>
              </w:rPr>
              <w:t>0.01</w:t>
            </w:r>
          </w:p>
        </w:tc>
      </w:tr>
    </w:tbl>
    <w:p w14:paraId="0B3DCBBA" w14:textId="77777777" w:rsidR="00401C56" w:rsidRDefault="00401C56" w:rsidP="00401C56">
      <w:pPr>
        <w:widowControl w:val="0"/>
        <w:ind w:left="480" w:hanging="480"/>
      </w:pPr>
    </w:p>
    <w:p w14:paraId="5CBD4A8D" w14:textId="77777777" w:rsidR="00401C56" w:rsidRDefault="00401C56" w:rsidP="00401C56">
      <w:pPr>
        <w:spacing w:after="200" w:line="276" w:lineRule="auto"/>
        <w:ind w:firstLine="0"/>
      </w:pPr>
      <w:r>
        <w:br w:type="page"/>
      </w:r>
    </w:p>
    <w:p w14:paraId="64E1F4F6" w14:textId="110DD844" w:rsidR="00401C56" w:rsidRDefault="00401C56" w:rsidP="00401C56">
      <w:pPr>
        <w:pStyle w:val="Tableheading"/>
      </w:pPr>
      <w:r>
        <w:lastRenderedPageBreak/>
        <w:t xml:space="preserve">Table 5. AICc table of models with coral richness as the response variable (target) and percent coral cover as the </w:t>
      </w:r>
      <w:r w:rsidR="00E864AB">
        <w:t>best</w:t>
      </w:r>
      <w:r>
        <w:t xml:space="preserve"> candidate surrogate.</w:t>
      </w:r>
      <w:r w:rsidDel="001119A3">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401C56" w:rsidRPr="00160482" w14:paraId="1F8F7C5E" w14:textId="77777777" w:rsidTr="0029035A">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4B7F773B"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740DE18E" w14:textId="77777777" w:rsidR="00401C56" w:rsidRPr="00160482" w:rsidRDefault="00401C56" w:rsidP="0029035A">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5392FD98" w14:textId="77777777" w:rsidR="00401C56" w:rsidRPr="00160482" w:rsidRDefault="00401C56" w:rsidP="0029035A">
            <w:pPr>
              <w:spacing w:line="240" w:lineRule="auto"/>
              <w:ind w:firstLine="0"/>
              <w:rPr>
                <w:b/>
                <w:bCs/>
                <w:color w:val="000000"/>
              </w:rPr>
            </w:pPr>
            <w:r w:rsidRPr="00160482">
              <w:rPr>
                <w:b/>
                <w:bCs/>
                <w:color w:val="000000"/>
              </w:rPr>
              <w:t>AICc</w:t>
            </w:r>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4917978B"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91D9BD8"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6FF079F8"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77840A63"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FFE9111"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5EA2D420" w14:textId="77777777" w:rsidR="00401C56" w:rsidRPr="00160482" w:rsidRDefault="00401C56" w:rsidP="0029035A">
            <w:pPr>
              <w:spacing w:line="240" w:lineRule="auto"/>
              <w:ind w:firstLine="0"/>
              <w:rPr>
                <w:color w:val="000000"/>
              </w:rPr>
            </w:pPr>
            <w:r w:rsidRPr="00160482">
              <w:rPr>
                <w:color w:val="000000"/>
              </w:rPr>
              <w:t>coralcover + year</w:t>
            </w:r>
          </w:p>
        </w:tc>
        <w:tc>
          <w:tcPr>
            <w:tcW w:w="490" w:type="dxa"/>
            <w:tcBorders>
              <w:top w:val="nil"/>
              <w:left w:val="nil"/>
              <w:bottom w:val="nil"/>
              <w:right w:val="nil"/>
            </w:tcBorders>
            <w:shd w:val="clear" w:color="auto" w:fill="FFFFFF" w:themeFill="background1"/>
            <w:noWrap/>
            <w:vAlign w:val="bottom"/>
            <w:hideMark/>
          </w:tcPr>
          <w:p w14:paraId="27B0AF63" w14:textId="77777777" w:rsidR="00401C56" w:rsidRPr="00160482" w:rsidRDefault="00401C56" w:rsidP="0029035A">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404521B0" w14:textId="77777777" w:rsidR="00401C56" w:rsidRPr="00160482" w:rsidRDefault="00401C56" w:rsidP="0029035A">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372A23AC" w14:textId="77777777" w:rsidR="00401C56" w:rsidRPr="00160482" w:rsidRDefault="00401C56" w:rsidP="0029035A">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66A742F1" w14:textId="77777777" w:rsidR="00401C56" w:rsidRPr="00160482" w:rsidRDefault="00401C56" w:rsidP="0029035A">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39C00000" w14:textId="77777777" w:rsidR="00401C56" w:rsidRPr="00160482" w:rsidRDefault="00401C56" w:rsidP="0029035A">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15CCE1C9"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6510C534"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4102A19" w14:textId="77777777" w:rsidR="00401C56" w:rsidRPr="00160482" w:rsidRDefault="00401C56" w:rsidP="0029035A">
            <w:pPr>
              <w:spacing w:line="240" w:lineRule="auto"/>
              <w:ind w:firstLine="0"/>
              <w:rPr>
                <w:color w:val="000000"/>
              </w:rPr>
            </w:pPr>
            <w:r w:rsidRPr="00160482">
              <w:rPr>
                <w:color w:val="000000"/>
              </w:rPr>
              <w:t>coralcover + year + year*coralcover</w:t>
            </w:r>
          </w:p>
        </w:tc>
        <w:tc>
          <w:tcPr>
            <w:tcW w:w="490" w:type="dxa"/>
            <w:tcBorders>
              <w:top w:val="nil"/>
              <w:left w:val="nil"/>
              <w:bottom w:val="nil"/>
              <w:right w:val="nil"/>
            </w:tcBorders>
            <w:shd w:val="clear" w:color="auto" w:fill="FFFFFF" w:themeFill="background1"/>
            <w:noWrap/>
            <w:vAlign w:val="bottom"/>
            <w:hideMark/>
          </w:tcPr>
          <w:p w14:paraId="4B2BAA5E" w14:textId="77777777" w:rsidR="00401C56" w:rsidRPr="00160482" w:rsidRDefault="00401C56" w:rsidP="0029035A">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6533B535" w14:textId="77777777" w:rsidR="00401C56" w:rsidRPr="00160482" w:rsidRDefault="00401C56" w:rsidP="0029035A">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0BBBA306" w14:textId="77777777" w:rsidR="00401C56" w:rsidRPr="00160482" w:rsidRDefault="00401C56" w:rsidP="0029035A">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3869DED1" w14:textId="77777777" w:rsidR="00401C56" w:rsidRPr="00160482" w:rsidRDefault="00401C56" w:rsidP="0029035A">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5095D643" w14:textId="77777777" w:rsidR="00401C56" w:rsidRPr="00160482" w:rsidRDefault="00401C56" w:rsidP="0029035A">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1F49961E" w14:textId="77777777" w:rsidR="00401C56" w:rsidRPr="00160482" w:rsidRDefault="00401C56" w:rsidP="0029035A">
            <w:pPr>
              <w:spacing w:line="240" w:lineRule="auto"/>
              <w:ind w:firstLine="0"/>
              <w:jc w:val="right"/>
              <w:rPr>
                <w:color w:val="000000"/>
              </w:rPr>
            </w:pPr>
            <w:r w:rsidRPr="00160482">
              <w:rPr>
                <w:color w:val="000000"/>
              </w:rPr>
              <w:t>0.69</w:t>
            </w:r>
          </w:p>
        </w:tc>
      </w:tr>
      <w:tr w:rsidR="00401C56" w:rsidRPr="00160482" w14:paraId="789C3C98"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F6A4098" w14:textId="77777777" w:rsidR="00401C56" w:rsidRPr="00160482" w:rsidRDefault="00401C56" w:rsidP="0029035A">
            <w:pPr>
              <w:spacing w:line="240" w:lineRule="auto"/>
              <w:ind w:firstLine="0"/>
              <w:rPr>
                <w:color w:val="000000"/>
              </w:rPr>
            </w:pPr>
            <w:r w:rsidRPr="00160482">
              <w:rPr>
                <w:color w:val="000000"/>
              </w:rPr>
              <w:t>coralcover + year + site</w:t>
            </w:r>
          </w:p>
        </w:tc>
        <w:tc>
          <w:tcPr>
            <w:tcW w:w="490" w:type="dxa"/>
            <w:tcBorders>
              <w:top w:val="nil"/>
              <w:left w:val="nil"/>
              <w:bottom w:val="nil"/>
              <w:right w:val="nil"/>
            </w:tcBorders>
            <w:shd w:val="clear" w:color="auto" w:fill="FFFFFF" w:themeFill="background1"/>
            <w:noWrap/>
            <w:vAlign w:val="bottom"/>
            <w:hideMark/>
          </w:tcPr>
          <w:p w14:paraId="3A3CE5DB" w14:textId="77777777" w:rsidR="00401C56" w:rsidRPr="00160482" w:rsidRDefault="00401C56" w:rsidP="0029035A">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4D4AC5D8" w14:textId="77777777" w:rsidR="00401C56" w:rsidRPr="00160482" w:rsidRDefault="00401C56" w:rsidP="0029035A">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4894CDA7" w14:textId="77777777" w:rsidR="00401C56" w:rsidRPr="00160482" w:rsidRDefault="00401C56" w:rsidP="0029035A">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0FA265E0" w14:textId="77777777" w:rsidR="00401C56" w:rsidRPr="00160482" w:rsidRDefault="00401C56" w:rsidP="0029035A">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642AEC8F" w14:textId="77777777" w:rsidR="00401C56" w:rsidRPr="00160482" w:rsidRDefault="00401C56" w:rsidP="0029035A">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5DC20DE7" w14:textId="77777777" w:rsidR="00401C56" w:rsidRPr="00160482" w:rsidRDefault="00401C56" w:rsidP="0029035A">
            <w:pPr>
              <w:spacing w:line="240" w:lineRule="auto"/>
              <w:ind w:firstLine="0"/>
              <w:jc w:val="right"/>
              <w:rPr>
                <w:color w:val="000000"/>
              </w:rPr>
            </w:pPr>
            <w:r w:rsidRPr="00160482">
              <w:rPr>
                <w:color w:val="000000"/>
              </w:rPr>
              <w:t>0.74</w:t>
            </w:r>
          </w:p>
        </w:tc>
      </w:tr>
      <w:tr w:rsidR="00401C56" w:rsidRPr="00160482" w14:paraId="0C30F27E"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1CCD7FB8" w14:textId="77777777" w:rsidR="00401C56" w:rsidRPr="00160482" w:rsidRDefault="00401C56" w:rsidP="0029035A">
            <w:pPr>
              <w:spacing w:line="240" w:lineRule="auto"/>
              <w:ind w:firstLine="0"/>
              <w:rPr>
                <w:color w:val="000000"/>
              </w:rPr>
            </w:pPr>
            <w:r w:rsidRPr="00160482">
              <w:rPr>
                <w:color w:val="000000"/>
              </w:rPr>
              <w:t>coralcover</w:t>
            </w:r>
          </w:p>
        </w:tc>
        <w:tc>
          <w:tcPr>
            <w:tcW w:w="490" w:type="dxa"/>
            <w:tcBorders>
              <w:top w:val="nil"/>
              <w:left w:val="nil"/>
              <w:bottom w:val="nil"/>
              <w:right w:val="nil"/>
            </w:tcBorders>
            <w:shd w:val="clear" w:color="auto" w:fill="FFFFFF" w:themeFill="background1"/>
            <w:noWrap/>
            <w:vAlign w:val="bottom"/>
            <w:hideMark/>
          </w:tcPr>
          <w:p w14:paraId="12A969EC" w14:textId="77777777" w:rsidR="00401C56" w:rsidRPr="00160482" w:rsidRDefault="00401C56" w:rsidP="0029035A">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8513F6E" w14:textId="77777777" w:rsidR="00401C56" w:rsidRPr="00160482" w:rsidRDefault="00401C56" w:rsidP="0029035A">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2FFB1762" w14:textId="77777777" w:rsidR="00401C56" w:rsidRPr="00160482" w:rsidRDefault="00401C56" w:rsidP="0029035A">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4EBCDBD3"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3E4A0398" w14:textId="77777777" w:rsidR="00401C56" w:rsidRPr="00160482" w:rsidRDefault="00401C56" w:rsidP="0029035A">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3878C52C" w14:textId="77777777" w:rsidR="00401C56" w:rsidRPr="00160482" w:rsidRDefault="00401C56" w:rsidP="0029035A">
            <w:pPr>
              <w:spacing w:line="240" w:lineRule="auto"/>
              <w:ind w:firstLine="0"/>
              <w:jc w:val="right"/>
              <w:rPr>
                <w:color w:val="000000"/>
              </w:rPr>
            </w:pPr>
            <w:r w:rsidRPr="00160482">
              <w:rPr>
                <w:color w:val="000000"/>
              </w:rPr>
              <w:t>0.62</w:t>
            </w:r>
          </w:p>
        </w:tc>
      </w:tr>
      <w:tr w:rsidR="00401C56" w:rsidRPr="00160482" w14:paraId="3C81C325" w14:textId="77777777" w:rsidTr="0029035A">
        <w:trPr>
          <w:trHeight w:val="314"/>
        </w:trPr>
        <w:tc>
          <w:tcPr>
            <w:tcW w:w="3391" w:type="dxa"/>
            <w:tcBorders>
              <w:top w:val="nil"/>
              <w:left w:val="nil"/>
              <w:bottom w:val="nil"/>
              <w:right w:val="nil"/>
            </w:tcBorders>
            <w:shd w:val="clear" w:color="auto" w:fill="FFFFFF" w:themeFill="background1"/>
            <w:noWrap/>
            <w:vAlign w:val="bottom"/>
            <w:hideMark/>
          </w:tcPr>
          <w:p w14:paraId="4CD38684" w14:textId="77777777" w:rsidR="00401C56" w:rsidRPr="00160482" w:rsidRDefault="00401C56" w:rsidP="0029035A">
            <w:pPr>
              <w:spacing w:line="240" w:lineRule="auto"/>
              <w:ind w:firstLine="0"/>
              <w:rPr>
                <w:color w:val="000000"/>
              </w:rPr>
            </w:pPr>
            <w:r w:rsidRPr="00160482">
              <w:rPr>
                <w:color w:val="000000"/>
              </w:rPr>
              <w:t>coralcover + site</w:t>
            </w:r>
          </w:p>
        </w:tc>
        <w:tc>
          <w:tcPr>
            <w:tcW w:w="490" w:type="dxa"/>
            <w:tcBorders>
              <w:top w:val="nil"/>
              <w:left w:val="nil"/>
              <w:bottom w:val="nil"/>
              <w:right w:val="nil"/>
            </w:tcBorders>
            <w:shd w:val="clear" w:color="auto" w:fill="FFFFFF" w:themeFill="background1"/>
            <w:noWrap/>
            <w:vAlign w:val="bottom"/>
            <w:hideMark/>
          </w:tcPr>
          <w:p w14:paraId="69DC5F60" w14:textId="77777777" w:rsidR="00401C56" w:rsidRPr="00160482" w:rsidRDefault="00401C56" w:rsidP="0029035A">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4643D585" w14:textId="77777777" w:rsidR="00401C56" w:rsidRPr="00160482" w:rsidRDefault="00401C56" w:rsidP="0029035A">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33631B85" w14:textId="77777777" w:rsidR="00401C56" w:rsidRPr="00160482" w:rsidRDefault="00401C56" w:rsidP="0029035A">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7C238CBD"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7ADB1D2D" w14:textId="77777777" w:rsidR="00401C56" w:rsidRPr="00160482" w:rsidRDefault="00401C56" w:rsidP="0029035A">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42FB448E"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3522CF40" w14:textId="77777777" w:rsidTr="0029035A">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592827D3" w14:textId="77777777" w:rsidR="00401C56" w:rsidRPr="00160482" w:rsidRDefault="00401C56" w:rsidP="0029035A">
            <w:pPr>
              <w:spacing w:line="240" w:lineRule="auto"/>
              <w:ind w:firstLine="0"/>
              <w:rPr>
                <w:color w:val="000000"/>
              </w:rPr>
            </w:pPr>
            <w:r w:rsidRPr="00160482">
              <w:rPr>
                <w:color w:val="000000"/>
              </w:rPr>
              <w:t>coralcover + site + site*coralcover</w:t>
            </w:r>
          </w:p>
        </w:tc>
        <w:tc>
          <w:tcPr>
            <w:tcW w:w="490" w:type="dxa"/>
            <w:tcBorders>
              <w:top w:val="nil"/>
              <w:left w:val="nil"/>
              <w:bottom w:val="single" w:sz="4" w:space="0" w:color="auto"/>
              <w:right w:val="nil"/>
            </w:tcBorders>
            <w:shd w:val="clear" w:color="auto" w:fill="FFFFFF" w:themeFill="background1"/>
            <w:noWrap/>
            <w:vAlign w:val="bottom"/>
            <w:hideMark/>
          </w:tcPr>
          <w:p w14:paraId="748CAB22" w14:textId="77777777" w:rsidR="00401C56" w:rsidRPr="00160482" w:rsidRDefault="00401C56" w:rsidP="0029035A">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538E1D41" w14:textId="77777777" w:rsidR="00401C56" w:rsidRPr="00160482" w:rsidRDefault="00401C56" w:rsidP="0029035A">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0E0521A8" w14:textId="77777777" w:rsidR="00401C56" w:rsidRPr="00160482" w:rsidRDefault="00401C56" w:rsidP="0029035A">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75E8D1BE" w14:textId="77777777" w:rsidR="00401C56" w:rsidRPr="00160482" w:rsidRDefault="00401C56" w:rsidP="0029035A">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7FC34A33" w14:textId="77777777" w:rsidR="00401C56" w:rsidRPr="00160482" w:rsidRDefault="00401C56" w:rsidP="0029035A">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02028130" w14:textId="77777777" w:rsidR="00401C56" w:rsidRPr="00160482" w:rsidRDefault="00401C56" w:rsidP="0029035A">
            <w:pPr>
              <w:spacing w:line="240" w:lineRule="auto"/>
              <w:ind w:firstLine="0"/>
              <w:jc w:val="right"/>
              <w:rPr>
                <w:color w:val="000000"/>
              </w:rPr>
            </w:pPr>
            <w:r w:rsidRPr="00160482">
              <w:rPr>
                <w:color w:val="000000"/>
              </w:rPr>
              <w:t>0.72</w:t>
            </w:r>
          </w:p>
        </w:tc>
      </w:tr>
    </w:tbl>
    <w:p w14:paraId="1375A8AA" w14:textId="77777777" w:rsidR="00401C56" w:rsidRDefault="00401C56" w:rsidP="00401C56">
      <w:pPr>
        <w:spacing w:after="200" w:line="276" w:lineRule="auto"/>
        <w:ind w:firstLine="0"/>
      </w:pPr>
      <w:r>
        <w:br w:type="page"/>
      </w:r>
    </w:p>
    <w:p w14:paraId="23D44725" w14:textId="76B0B7E3" w:rsidR="00401C56" w:rsidRDefault="00401C56" w:rsidP="00401C56">
      <w:pPr>
        <w:pStyle w:val="Tableheading"/>
      </w:pPr>
      <w:r>
        <w:lastRenderedPageBreak/>
        <w:t xml:space="preserve">Table 6. AICc table of models with sponge richness as the response variable (target) and percent coral cover as the </w:t>
      </w:r>
      <w:r w:rsidR="00E864AB">
        <w:t>best</w:t>
      </w:r>
      <w:r>
        <w:t xml:space="preserve"> candidate surrogate. 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r>
        <w:fldChar w:fldCharType="begin"/>
      </w:r>
      <w:r>
        <w:instrText xml:space="preserve"> LINK Excel.Sheet.12 "C:\\Users\\Nicole\\Desktop\\Graduate Thesis 3-29-18\\Analysis\\Results_May_15_mostrecentupdateAugust3\\sponge_cc_Only_Models_With_Surrogate_Current_Thesis.xlsx" sponge_cc_Only_Models_With_Surr!R1C1:R7C7 \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401C56" w:rsidRPr="00160482" w14:paraId="0EA24036" w14:textId="77777777" w:rsidTr="0029035A">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21BA1190"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7A4080D9" w14:textId="77777777" w:rsidR="00401C56" w:rsidRPr="00160482" w:rsidRDefault="00401C56" w:rsidP="0029035A">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9C063C" w14:textId="77777777" w:rsidR="00401C56" w:rsidRPr="00160482" w:rsidRDefault="00401C56" w:rsidP="0029035A">
            <w:pPr>
              <w:spacing w:line="240" w:lineRule="auto"/>
              <w:ind w:firstLine="0"/>
              <w:rPr>
                <w:b/>
                <w:bCs/>
                <w:color w:val="000000"/>
              </w:rPr>
            </w:pPr>
            <w:r w:rsidRPr="00160482">
              <w:rPr>
                <w:b/>
                <w:bCs/>
                <w:color w:val="000000"/>
              </w:rPr>
              <w:t>AICc</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7A7F9F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22CA40F"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659EC9E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17B4D028"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B358FB6"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1861B82" w14:textId="77777777" w:rsidR="00401C56" w:rsidRPr="00160482" w:rsidRDefault="00401C56" w:rsidP="0029035A">
            <w:pPr>
              <w:spacing w:line="240" w:lineRule="auto"/>
              <w:ind w:firstLine="0"/>
              <w:rPr>
                <w:color w:val="000000"/>
              </w:rPr>
            </w:pPr>
            <w:r w:rsidRPr="00160482">
              <w:rPr>
                <w:color w:val="000000"/>
              </w:rPr>
              <w:t>coralcover + year + site</w:t>
            </w:r>
          </w:p>
        </w:tc>
        <w:tc>
          <w:tcPr>
            <w:tcW w:w="778" w:type="dxa"/>
            <w:tcBorders>
              <w:top w:val="nil"/>
              <w:left w:val="nil"/>
              <w:bottom w:val="nil"/>
              <w:right w:val="nil"/>
            </w:tcBorders>
            <w:shd w:val="clear" w:color="auto" w:fill="FFFFFF" w:themeFill="background1"/>
            <w:noWrap/>
            <w:vAlign w:val="bottom"/>
            <w:hideMark/>
          </w:tcPr>
          <w:p w14:paraId="10D9ED12" w14:textId="77777777" w:rsidR="00401C56" w:rsidRPr="00160482" w:rsidRDefault="00401C56" w:rsidP="0029035A">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136890C7" w14:textId="77777777" w:rsidR="00401C56" w:rsidRPr="00160482" w:rsidRDefault="00401C56" w:rsidP="0029035A">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2D86DAFA"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298B7F40" w14:textId="77777777" w:rsidR="00401C56" w:rsidRPr="00160482" w:rsidRDefault="00401C56" w:rsidP="0029035A">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679D94F3" w14:textId="77777777" w:rsidR="00401C56" w:rsidRPr="00160482" w:rsidRDefault="00401C56" w:rsidP="0029035A">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368168B" w14:textId="77777777" w:rsidR="00401C56" w:rsidRPr="00160482" w:rsidRDefault="00401C56" w:rsidP="0029035A">
            <w:pPr>
              <w:spacing w:line="240" w:lineRule="auto"/>
              <w:ind w:firstLine="0"/>
              <w:jc w:val="right"/>
              <w:rPr>
                <w:color w:val="000000"/>
              </w:rPr>
            </w:pPr>
            <w:r w:rsidRPr="00160482">
              <w:rPr>
                <w:color w:val="000000"/>
              </w:rPr>
              <w:t>0.71</w:t>
            </w:r>
          </w:p>
        </w:tc>
      </w:tr>
      <w:tr w:rsidR="00401C56" w:rsidRPr="00160482" w14:paraId="139C8733"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00D72252" w14:textId="77777777" w:rsidR="00401C56" w:rsidRPr="00160482" w:rsidRDefault="00401C56" w:rsidP="0029035A">
            <w:pPr>
              <w:spacing w:line="240" w:lineRule="auto"/>
              <w:ind w:firstLine="0"/>
              <w:rPr>
                <w:color w:val="000000"/>
              </w:rPr>
            </w:pPr>
            <w:r w:rsidRPr="00160482">
              <w:rPr>
                <w:color w:val="000000"/>
              </w:rPr>
              <w:t>coralcover + site</w:t>
            </w:r>
          </w:p>
        </w:tc>
        <w:tc>
          <w:tcPr>
            <w:tcW w:w="778" w:type="dxa"/>
            <w:tcBorders>
              <w:top w:val="nil"/>
              <w:left w:val="nil"/>
              <w:bottom w:val="nil"/>
              <w:right w:val="nil"/>
            </w:tcBorders>
            <w:shd w:val="clear" w:color="auto" w:fill="FFFFFF" w:themeFill="background1"/>
            <w:noWrap/>
            <w:vAlign w:val="bottom"/>
            <w:hideMark/>
          </w:tcPr>
          <w:p w14:paraId="584C582A" w14:textId="77777777" w:rsidR="00401C56" w:rsidRPr="00160482" w:rsidRDefault="00401C56" w:rsidP="0029035A">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3DF1BD4" w14:textId="77777777" w:rsidR="00401C56" w:rsidRPr="00160482" w:rsidRDefault="00401C56" w:rsidP="0029035A">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213B476B" w14:textId="77777777" w:rsidR="00401C56" w:rsidRPr="00160482" w:rsidRDefault="00401C56" w:rsidP="0029035A">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A2F9E9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FE34AEB" w14:textId="77777777" w:rsidR="00401C56" w:rsidRPr="00160482" w:rsidRDefault="00401C56" w:rsidP="0029035A">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DBDC0DC" w14:textId="77777777" w:rsidR="00401C56" w:rsidRPr="00160482" w:rsidRDefault="00401C56" w:rsidP="0029035A">
            <w:pPr>
              <w:spacing w:line="240" w:lineRule="auto"/>
              <w:ind w:firstLine="0"/>
              <w:jc w:val="right"/>
              <w:rPr>
                <w:color w:val="000000"/>
              </w:rPr>
            </w:pPr>
            <w:r w:rsidRPr="00160482">
              <w:rPr>
                <w:color w:val="000000"/>
              </w:rPr>
              <w:t>0.64</w:t>
            </w:r>
          </w:p>
        </w:tc>
      </w:tr>
      <w:tr w:rsidR="00401C56" w:rsidRPr="00160482" w14:paraId="2534AFD7"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6FB69BE" w14:textId="77777777" w:rsidR="00401C56" w:rsidRPr="00160482" w:rsidRDefault="00401C56" w:rsidP="0029035A">
            <w:pPr>
              <w:spacing w:line="240" w:lineRule="auto"/>
              <w:ind w:firstLine="0"/>
              <w:rPr>
                <w:color w:val="000000"/>
              </w:rPr>
            </w:pPr>
            <w:r w:rsidRPr="00160482">
              <w:rPr>
                <w:color w:val="000000"/>
              </w:rPr>
              <w:t>coralcover + site + site*coralcover</w:t>
            </w:r>
          </w:p>
        </w:tc>
        <w:tc>
          <w:tcPr>
            <w:tcW w:w="778" w:type="dxa"/>
            <w:tcBorders>
              <w:top w:val="nil"/>
              <w:left w:val="nil"/>
              <w:bottom w:val="nil"/>
              <w:right w:val="nil"/>
            </w:tcBorders>
            <w:shd w:val="clear" w:color="auto" w:fill="FFFFFF" w:themeFill="background1"/>
            <w:noWrap/>
            <w:vAlign w:val="bottom"/>
            <w:hideMark/>
          </w:tcPr>
          <w:p w14:paraId="2614A366" w14:textId="77777777" w:rsidR="00401C56" w:rsidRPr="00160482" w:rsidRDefault="00401C56" w:rsidP="0029035A">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0CD3FD3" w14:textId="77777777" w:rsidR="00401C56" w:rsidRPr="00160482" w:rsidRDefault="00401C56" w:rsidP="0029035A">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5D1624DE" w14:textId="77777777" w:rsidR="00401C56" w:rsidRPr="00160482" w:rsidRDefault="00401C56" w:rsidP="0029035A">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359140BA"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06CE9FA" w14:textId="77777777" w:rsidR="00401C56" w:rsidRPr="00160482" w:rsidRDefault="00401C56" w:rsidP="0029035A">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0D58DD76" w14:textId="77777777" w:rsidR="00401C56" w:rsidRPr="00160482" w:rsidRDefault="00401C56" w:rsidP="0029035A">
            <w:pPr>
              <w:spacing w:line="240" w:lineRule="auto"/>
              <w:ind w:firstLine="0"/>
              <w:jc w:val="right"/>
              <w:rPr>
                <w:color w:val="000000"/>
              </w:rPr>
            </w:pPr>
            <w:r w:rsidRPr="00160482">
              <w:rPr>
                <w:color w:val="000000"/>
              </w:rPr>
              <w:t>0.67</w:t>
            </w:r>
          </w:p>
        </w:tc>
      </w:tr>
      <w:tr w:rsidR="00401C56" w:rsidRPr="00160482" w14:paraId="7C80E58A"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14A98E1" w14:textId="77777777" w:rsidR="00401C56" w:rsidRPr="00160482" w:rsidRDefault="00401C56" w:rsidP="0029035A">
            <w:pPr>
              <w:spacing w:line="240" w:lineRule="auto"/>
              <w:ind w:firstLine="0"/>
              <w:rPr>
                <w:color w:val="000000"/>
              </w:rPr>
            </w:pPr>
            <w:r w:rsidRPr="00160482">
              <w:rPr>
                <w:color w:val="000000"/>
              </w:rPr>
              <w:t>coralcover + year</w:t>
            </w:r>
          </w:p>
        </w:tc>
        <w:tc>
          <w:tcPr>
            <w:tcW w:w="778" w:type="dxa"/>
            <w:tcBorders>
              <w:top w:val="nil"/>
              <w:left w:val="nil"/>
              <w:bottom w:val="nil"/>
              <w:right w:val="nil"/>
            </w:tcBorders>
            <w:shd w:val="clear" w:color="auto" w:fill="FFFFFF" w:themeFill="background1"/>
            <w:noWrap/>
            <w:vAlign w:val="bottom"/>
            <w:hideMark/>
          </w:tcPr>
          <w:p w14:paraId="55D7DE68" w14:textId="77777777" w:rsidR="00401C56" w:rsidRPr="00160482" w:rsidRDefault="00401C56" w:rsidP="0029035A">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557C208F" w14:textId="77777777" w:rsidR="00401C56" w:rsidRPr="00160482" w:rsidRDefault="00401C56" w:rsidP="0029035A">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15F9F38E" w14:textId="77777777" w:rsidR="00401C56" w:rsidRPr="00160482" w:rsidRDefault="00401C56" w:rsidP="0029035A">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31014DC0"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A109D50" w14:textId="77777777" w:rsidR="00401C56" w:rsidRPr="00160482" w:rsidRDefault="00401C56" w:rsidP="0029035A">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0A6FC262" w14:textId="77777777" w:rsidR="00401C56" w:rsidRPr="00160482" w:rsidRDefault="00401C56" w:rsidP="0029035A">
            <w:pPr>
              <w:spacing w:line="240" w:lineRule="auto"/>
              <w:ind w:firstLine="0"/>
              <w:jc w:val="right"/>
              <w:rPr>
                <w:color w:val="000000"/>
              </w:rPr>
            </w:pPr>
            <w:r w:rsidRPr="00160482">
              <w:rPr>
                <w:color w:val="000000"/>
              </w:rPr>
              <w:t>0.31</w:t>
            </w:r>
          </w:p>
        </w:tc>
      </w:tr>
      <w:tr w:rsidR="00401C56" w:rsidRPr="00160482" w14:paraId="420F2BB8" w14:textId="77777777" w:rsidTr="0029035A">
        <w:trPr>
          <w:trHeight w:val="326"/>
        </w:trPr>
        <w:tc>
          <w:tcPr>
            <w:tcW w:w="3028" w:type="dxa"/>
            <w:tcBorders>
              <w:top w:val="nil"/>
              <w:left w:val="nil"/>
              <w:bottom w:val="nil"/>
              <w:right w:val="nil"/>
            </w:tcBorders>
            <w:shd w:val="clear" w:color="auto" w:fill="FFFFFF" w:themeFill="background1"/>
            <w:noWrap/>
            <w:vAlign w:val="bottom"/>
            <w:hideMark/>
          </w:tcPr>
          <w:p w14:paraId="77F2EB52" w14:textId="77777777" w:rsidR="00401C56" w:rsidRPr="00160482" w:rsidRDefault="00401C56" w:rsidP="0029035A">
            <w:pPr>
              <w:spacing w:line="240" w:lineRule="auto"/>
              <w:ind w:firstLine="0"/>
              <w:rPr>
                <w:color w:val="000000"/>
              </w:rPr>
            </w:pPr>
            <w:r w:rsidRPr="00160482">
              <w:rPr>
                <w:color w:val="000000"/>
              </w:rPr>
              <w:t>coralcover + year + year*coralcover</w:t>
            </w:r>
          </w:p>
        </w:tc>
        <w:tc>
          <w:tcPr>
            <w:tcW w:w="778" w:type="dxa"/>
            <w:tcBorders>
              <w:top w:val="nil"/>
              <w:left w:val="nil"/>
              <w:bottom w:val="nil"/>
              <w:right w:val="nil"/>
            </w:tcBorders>
            <w:shd w:val="clear" w:color="auto" w:fill="FFFFFF" w:themeFill="background1"/>
            <w:noWrap/>
            <w:vAlign w:val="bottom"/>
            <w:hideMark/>
          </w:tcPr>
          <w:p w14:paraId="3D3AA34C" w14:textId="77777777" w:rsidR="00401C56" w:rsidRPr="00160482" w:rsidRDefault="00401C56" w:rsidP="0029035A">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0D9773DA" w14:textId="77777777" w:rsidR="00401C56" w:rsidRPr="00160482" w:rsidRDefault="00401C56" w:rsidP="0029035A">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0644327D" w14:textId="77777777" w:rsidR="00401C56" w:rsidRPr="00160482" w:rsidRDefault="00401C56" w:rsidP="0029035A">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0151930C"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182D83A" w14:textId="77777777" w:rsidR="00401C56" w:rsidRPr="00160482" w:rsidRDefault="00401C56" w:rsidP="0029035A">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03ADEAA3" w14:textId="77777777" w:rsidR="00401C56" w:rsidRPr="00160482" w:rsidRDefault="00401C56" w:rsidP="0029035A">
            <w:pPr>
              <w:spacing w:line="240" w:lineRule="auto"/>
              <w:ind w:firstLine="0"/>
              <w:jc w:val="right"/>
              <w:rPr>
                <w:color w:val="000000"/>
              </w:rPr>
            </w:pPr>
            <w:r w:rsidRPr="00160482">
              <w:rPr>
                <w:color w:val="000000"/>
              </w:rPr>
              <w:t>0.32</w:t>
            </w:r>
          </w:p>
        </w:tc>
      </w:tr>
      <w:tr w:rsidR="00401C56" w:rsidRPr="00160482" w14:paraId="72A27887" w14:textId="77777777" w:rsidTr="0029035A">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5B0D1263" w14:textId="77777777" w:rsidR="00401C56" w:rsidRPr="00160482" w:rsidRDefault="00401C56" w:rsidP="0029035A">
            <w:pPr>
              <w:spacing w:line="240" w:lineRule="auto"/>
              <w:ind w:firstLine="0"/>
              <w:rPr>
                <w:color w:val="000000"/>
              </w:rPr>
            </w:pPr>
            <w:r w:rsidRPr="00160482">
              <w:rPr>
                <w:color w:val="000000"/>
              </w:rPr>
              <w:t>coralcover</w:t>
            </w:r>
          </w:p>
        </w:tc>
        <w:tc>
          <w:tcPr>
            <w:tcW w:w="778" w:type="dxa"/>
            <w:tcBorders>
              <w:top w:val="nil"/>
              <w:left w:val="nil"/>
              <w:bottom w:val="single" w:sz="4" w:space="0" w:color="auto"/>
              <w:right w:val="nil"/>
            </w:tcBorders>
            <w:shd w:val="clear" w:color="auto" w:fill="FFFFFF" w:themeFill="background1"/>
            <w:noWrap/>
            <w:vAlign w:val="bottom"/>
            <w:hideMark/>
          </w:tcPr>
          <w:p w14:paraId="1F874EB6" w14:textId="77777777" w:rsidR="00401C56" w:rsidRPr="00160482" w:rsidRDefault="00401C56" w:rsidP="0029035A">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24E3616E" w14:textId="77777777" w:rsidR="00401C56" w:rsidRPr="00160482" w:rsidRDefault="00401C56" w:rsidP="0029035A">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421D6D1C" w14:textId="77777777" w:rsidR="00401C56" w:rsidRPr="00160482" w:rsidRDefault="00401C56" w:rsidP="0029035A">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7DEFB53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700719D3" w14:textId="77777777" w:rsidR="00401C56" w:rsidRPr="00160482" w:rsidRDefault="00401C56" w:rsidP="0029035A">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B76AB9C" w14:textId="77777777" w:rsidR="00401C56" w:rsidRPr="00160482" w:rsidRDefault="00401C56" w:rsidP="0029035A">
            <w:pPr>
              <w:spacing w:line="240" w:lineRule="auto"/>
              <w:ind w:firstLine="0"/>
              <w:jc w:val="right"/>
              <w:rPr>
                <w:color w:val="000000"/>
              </w:rPr>
            </w:pPr>
            <w:r w:rsidRPr="00160482">
              <w:rPr>
                <w:color w:val="000000"/>
              </w:rPr>
              <w:t>0.28</w:t>
            </w:r>
          </w:p>
        </w:tc>
      </w:tr>
    </w:tbl>
    <w:p w14:paraId="5DF6D2B8" w14:textId="77777777" w:rsidR="00401C56" w:rsidRDefault="00401C56" w:rsidP="00401C56">
      <w:pPr>
        <w:widowControl w:val="0"/>
        <w:ind w:firstLine="0"/>
      </w:pPr>
    </w:p>
    <w:p w14:paraId="60FECA76" w14:textId="77777777" w:rsidR="00401C56" w:rsidRDefault="00401C56" w:rsidP="00401C56">
      <w:pPr>
        <w:spacing w:after="200" w:line="276" w:lineRule="auto"/>
        <w:ind w:firstLine="0"/>
      </w:pPr>
      <w:r>
        <w:br w:type="page"/>
      </w:r>
    </w:p>
    <w:p w14:paraId="29AA071B" w14:textId="3D58647B" w:rsidR="00401C56" w:rsidRDefault="00401C56" w:rsidP="00401C56">
      <w:pPr>
        <w:pStyle w:val="Tableheading"/>
      </w:pPr>
      <w:r>
        <w:lastRenderedPageBreak/>
        <w:t xml:space="preserve">Table 7. AICc table of models with fish richness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03ABB787" w14:textId="77777777" w:rsidTr="0029035A">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7ADF6268"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CF3A8C"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705F5FC"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ABA9850"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6372381C"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FDF7E89"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C062AFB"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0F618027"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6DAC6F70"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0B3BFAC6"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171044BD" w14:textId="77777777" w:rsidR="00401C56" w:rsidRPr="00160482" w:rsidRDefault="00401C56" w:rsidP="0029035A">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6629D316"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D93D752" w14:textId="77777777" w:rsidR="00401C56" w:rsidRPr="00160482" w:rsidRDefault="00401C56" w:rsidP="0029035A">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5BB846F2"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478689CE"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2483658E"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A7E0341"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F4F9919"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6BB12EAB" w14:textId="77777777" w:rsidR="00401C56" w:rsidRPr="00160482" w:rsidRDefault="00401C56" w:rsidP="0029035A">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0758471E" w14:textId="77777777" w:rsidR="00401C56" w:rsidRPr="00160482" w:rsidRDefault="00401C56" w:rsidP="0029035A">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0ACFA13" w14:textId="77777777" w:rsidR="00401C56" w:rsidRPr="00160482" w:rsidRDefault="00401C56" w:rsidP="0029035A">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6702A33C" w14:textId="77777777" w:rsidR="00401C56" w:rsidRPr="00160482" w:rsidRDefault="00401C56" w:rsidP="0029035A">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B3D2A0F" w14:textId="77777777" w:rsidR="00401C56" w:rsidRPr="00160482" w:rsidRDefault="00401C56" w:rsidP="0029035A">
            <w:pPr>
              <w:spacing w:line="240" w:lineRule="auto"/>
              <w:ind w:firstLine="0"/>
              <w:jc w:val="right"/>
              <w:rPr>
                <w:color w:val="000000"/>
              </w:rPr>
            </w:pPr>
            <w:r w:rsidRPr="00160482">
              <w:rPr>
                <w:color w:val="000000"/>
              </w:rPr>
              <w:t>0.82</w:t>
            </w:r>
          </w:p>
        </w:tc>
      </w:tr>
      <w:tr w:rsidR="00401C56" w:rsidRPr="00160482" w14:paraId="761E9843"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5FDBC5D6"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0D418700"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5E4BFD4" w14:textId="77777777" w:rsidR="00401C56" w:rsidRPr="00160482" w:rsidRDefault="00401C56" w:rsidP="0029035A">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39FDDAA" w14:textId="77777777" w:rsidR="00401C56" w:rsidRPr="00160482" w:rsidRDefault="00401C56" w:rsidP="0029035A">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37079EB2"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3A5FE7A2" w14:textId="77777777" w:rsidR="00401C56" w:rsidRPr="00160482" w:rsidRDefault="00401C56" w:rsidP="0029035A">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0C460AF2" w14:textId="77777777" w:rsidR="00401C56" w:rsidRPr="00160482" w:rsidRDefault="00401C56" w:rsidP="0029035A">
            <w:pPr>
              <w:spacing w:line="240" w:lineRule="auto"/>
              <w:ind w:firstLine="0"/>
              <w:jc w:val="right"/>
              <w:rPr>
                <w:color w:val="000000"/>
              </w:rPr>
            </w:pPr>
            <w:r w:rsidRPr="00160482">
              <w:rPr>
                <w:color w:val="000000"/>
              </w:rPr>
              <w:t>0.83</w:t>
            </w:r>
          </w:p>
        </w:tc>
      </w:tr>
      <w:tr w:rsidR="00401C56" w:rsidRPr="00160482" w14:paraId="096935B5"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0EC444F1"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1A959C1B"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78928761" w14:textId="77777777" w:rsidR="00401C56" w:rsidRPr="00160482" w:rsidRDefault="00401C56" w:rsidP="0029035A">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286090B2" w14:textId="77777777" w:rsidR="00401C56" w:rsidRPr="00160482" w:rsidRDefault="00401C56" w:rsidP="0029035A">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1B9BCB44"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42D1B7EF" w14:textId="77777777" w:rsidR="00401C56" w:rsidRPr="00160482" w:rsidRDefault="00401C56" w:rsidP="0029035A">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028A29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29F657B" w14:textId="77777777" w:rsidTr="0029035A">
        <w:trPr>
          <w:trHeight w:val="297"/>
        </w:trPr>
        <w:tc>
          <w:tcPr>
            <w:tcW w:w="2817" w:type="dxa"/>
            <w:tcBorders>
              <w:top w:val="nil"/>
              <w:left w:val="nil"/>
              <w:bottom w:val="nil"/>
              <w:right w:val="nil"/>
            </w:tcBorders>
            <w:shd w:val="clear" w:color="auto" w:fill="FFFFFF" w:themeFill="background1"/>
            <w:noWrap/>
            <w:vAlign w:val="bottom"/>
            <w:hideMark/>
          </w:tcPr>
          <w:p w14:paraId="243E23AB"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7EEB2974"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EA25000" w14:textId="77777777" w:rsidR="00401C56" w:rsidRPr="00160482" w:rsidRDefault="00401C56" w:rsidP="0029035A">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53E3CDAA" w14:textId="77777777" w:rsidR="00401C56" w:rsidRPr="00160482" w:rsidRDefault="00401C56" w:rsidP="0029035A">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6555DF67"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A685ACB" w14:textId="77777777" w:rsidR="00401C56" w:rsidRPr="00160482" w:rsidRDefault="00401C56" w:rsidP="0029035A">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006FF890"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6993EC9E" w14:textId="77777777" w:rsidTr="0029035A">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1805103B"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154C5FA2"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2DFD862C" w14:textId="77777777" w:rsidR="00401C56" w:rsidRPr="00160482" w:rsidRDefault="00401C56" w:rsidP="0029035A">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721101ED" w14:textId="77777777" w:rsidR="00401C56" w:rsidRPr="00160482" w:rsidRDefault="00401C56" w:rsidP="0029035A">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1183C6E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0773463F" w14:textId="77777777" w:rsidR="00401C56" w:rsidRPr="00160482" w:rsidRDefault="00401C56" w:rsidP="0029035A">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6C5A91B0" w14:textId="77777777" w:rsidR="00401C56" w:rsidRPr="00160482" w:rsidRDefault="00401C56" w:rsidP="0029035A">
            <w:pPr>
              <w:spacing w:line="240" w:lineRule="auto"/>
              <w:ind w:firstLine="0"/>
              <w:jc w:val="right"/>
              <w:rPr>
                <w:color w:val="000000"/>
              </w:rPr>
            </w:pPr>
            <w:r w:rsidRPr="00160482">
              <w:rPr>
                <w:color w:val="000000"/>
              </w:rPr>
              <w:t>0.63</w:t>
            </w:r>
          </w:p>
        </w:tc>
      </w:tr>
    </w:tbl>
    <w:p w14:paraId="6AE967F3" w14:textId="77777777" w:rsidR="00401C56" w:rsidRDefault="00401C56" w:rsidP="00401C56">
      <w:pPr>
        <w:spacing w:after="200" w:line="276" w:lineRule="auto"/>
        <w:ind w:firstLine="0"/>
      </w:pPr>
      <w:r>
        <w:br w:type="page"/>
      </w:r>
    </w:p>
    <w:p w14:paraId="1745CD77" w14:textId="69EDF3E8" w:rsidR="00401C56" w:rsidRDefault="00401C56" w:rsidP="00401C56">
      <w:pPr>
        <w:pStyle w:val="Tableheading"/>
      </w:pPr>
      <w:r>
        <w:lastRenderedPageBreak/>
        <w:t>Table 8. AICc table of models with combined richness</w:t>
      </w:r>
      <w:r w:rsidR="00B26C89">
        <w:t xml:space="preserve"> (</w:t>
      </w:r>
      <w:r>
        <w:t>the sum of c</w:t>
      </w:r>
      <w:r w:rsidR="00B26C89">
        <w:t>oral, fish, and sponge richness)</w:t>
      </w:r>
      <w:r>
        <w:t xml:space="preserve"> as the response variable (target) and rugosity (in cm) as the </w:t>
      </w:r>
      <w:r w:rsidR="00E864AB">
        <w:t>best</w:t>
      </w:r>
      <w:r>
        <w:t xml:space="preserve"> candidate surrogate.</w:t>
      </w:r>
      <w:r w:rsidRPr="00D93B1C">
        <w:t xml:space="preserve"> </w:t>
      </w:r>
      <w:r>
        <w:t xml:space="preserve">K is the number of parameters in the model, AICc is the </w:t>
      </w:r>
      <w:r>
        <w:rPr>
          <w:highlight w:val="white"/>
        </w:rPr>
        <w:t>Akaike Information Criterion corrected for small sample sizes</w:t>
      </w:r>
      <w:r>
        <w:t xml:space="preserve">, Delta AICc is the difference in AICc values between a given model and the model with the lowest AICc, Akaike weight is </w:t>
      </w:r>
      <w:r w:rsidRPr="00446786">
        <w:t>the likelihood of a model</w:t>
      </w:r>
      <w:r>
        <w:t xml:space="preserve"> </w:t>
      </w:r>
      <w:r w:rsidRPr="00446786">
        <w:t>relative</w:t>
      </w:r>
      <w:r>
        <w:t xml:space="preserve"> to the other models in the set, log-likelihood is the negative log-likelihood of a given model, and </w:t>
      </w:r>
      <w:r w:rsidRPr="00114084">
        <w:rPr>
          <w:rStyle w:val="TableheadingChar"/>
          <w:i/>
        </w:rPr>
        <w:t>R</w:t>
      </w:r>
      <w:r w:rsidRPr="00114084">
        <w:rPr>
          <w:rStyle w:val="TableheadingChar"/>
          <w:vertAlign w:val="subscript"/>
        </w:rPr>
        <w:t>N</w:t>
      </w:r>
      <w:r w:rsidRPr="00114084">
        <w:rPr>
          <w:rStyle w:val="TableheadingChar"/>
          <w:vertAlign w:val="superscript"/>
        </w:rPr>
        <w:t>2</w:t>
      </w:r>
      <w:r w:rsidRPr="00986A6D">
        <w:rPr>
          <w:rStyle w:val="TableheadingChar"/>
        </w:rPr>
        <w:t xml:space="preserve"> is</w:t>
      </w:r>
      <w:r>
        <w:rPr>
          <w:rStyle w:val="TableheadingChar"/>
          <w:vertAlign w:val="superscript"/>
        </w:rPr>
        <w:t xml:space="preserve"> </w:t>
      </w:r>
      <w:r w:rsidRPr="00402890">
        <w:rPr>
          <w:rStyle w:val="TableheadingChar"/>
        </w:rPr>
        <w:t>Nagelk</w:t>
      </w:r>
      <w:r>
        <w:rPr>
          <w:rStyle w:val="TableheadingChar"/>
        </w:rPr>
        <w:t>erke’s pseudo-r-squared</w:t>
      </w:r>
      <w:r>
        <w:t>.</w:t>
      </w:r>
      <w:r w:rsidRPr="004418E8">
        <w:rPr>
          <w:rStyle w:val="TableheadingChar"/>
        </w:rPr>
        <w:t xml:space="preserve"> </w:t>
      </w:r>
      <w:r w:rsidRPr="00446786">
        <w:rPr>
          <w:rStyle w:val="TableheadingChar"/>
        </w:rPr>
        <w:t xml:space="preserve">All models </w:t>
      </w:r>
      <w:r>
        <w:rPr>
          <w:rStyle w:val="TableheadingChar"/>
        </w:rPr>
        <w:t xml:space="preserve">use the negative binomial distribution and </w:t>
      </w:r>
      <w:r w:rsidRPr="00446786">
        <w:rPr>
          <w:rStyle w:val="TableheadingChar"/>
        </w:rPr>
        <w:t>include the parameter, theta</w:t>
      </w:r>
      <w:r>
        <w:rPr>
          <w:rStyle w:val="TableheadingChar"/>
        </w:rPr>
        <w:t xml:space="preserve"> (θ)</w:t>
      </w:r>
      <w:r w:rsidRPr="00446786">
        <w:rPr>
          <w:rStyle w:val="TableheadingChar"/>
        </w:rPr>
        <w:t>.</w:t>
      </w:r>
      <w:r>
        <w:rPr>
          <w:rStyle w:val="TableheadingChar"/>
        </w:rPr>
        <w:t xml:space="preserve"> Data were collected from 8 coral reefs around Guana Island, BVI from 1992-2018.</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401C56" w:rsidRPr="00160482" w14:paraId="6B04C269" w14:textId="77777777" w:rsidTr="0029035A">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6BE80F31" w14:textId="77777777" w:rsidR="00401C56" w:rsidRPr="00160482" w:rsidRDefault="00401C56" w:rsidP="0029035A">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09BB726" w14:textId="77777777" w:rsidR="00401C56" w:rsidRPr="00160482" w:rsidRDefault="00401C56" w:rsidP="0029035A">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30CDF94F" w14:textId="77777777" w:rsidR="00401C56" w:rsidRPr="00160482" w:rsidRDefault="00401C56" w:rsidP="0029035A">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8E210A2" w14:textId="77777777" w:rsidR="00401C56" w:rsidRPr="00160482" w:rsidRDefault="00401C56" w:rsidP="0029035A">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43A4F4E3" w14:textId="77777777" w:rsidR="00401C56" w:rsidRPr="00160482" w:rsidRDefault="00401C56" w:rsidP="0029035A">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2A5380BB" w14:textId="77777777" w:rsidR="00401C56" w:rsidRPr="00160482" w:rsidRDefault="00401C56" w:rsidP="0029035A">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07E5EB9" w14:textId="77777777" w:rsidR="00401C56" w:rsidRPr="00160482" w:rsidRDefault="00401C56" w:rsidP="0029035A">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401C56" w:rsidRPr="00160482" w14:paraId="61C239DA"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30A322DE" w14:textId="77777777" w:rsidR="00401C56" w:rsidRPr="00160482" w:rsidRDefault="00401C56" w:rsidP="0029035A">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7D7D67B3" w14:textId="77777777" w:rsidR="00401C56" w:rsidRPr="00160482" w:rsidRDefault="00401C56" w:rsidP="0029035A">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4F00420D" w14:textId="77777777" w:rsidR="00401C56" w:rsidRPr="00160482" w:rsidRDefault="00401C56" w:rsidP="0029035A">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57F2C882" w14:textId="77777777" w:rsidR="00401C56" w:rsidRPr="00160482" w:rsidRDefault="00401C56" w:rsidP="0029035A">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180310A0" w14:textId="77777777" w:rsidR="00401C56" w:rsidRPr="00160482" w:rsidRDefault="00401C56" w:rsidP="0029035A">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48A18518" w14:textId="77777777" w:rsidR="00401C56" w:rsidRPr="00160482" w:rsidRDefault="00401C56" w:rsidP="0029035A">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77BC1AE"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3C4B25C7"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733253F5" w14:textId="77777777" w:rsidR="00401C56" w:rsidRPr="00160482" w:rsidRDefault="00401C56" w:rsidP="0029035A">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6CCBD031" w14:textId="77777777" w:rsidR="00401C56" w:rsidRPr="00160482" w:rsidRDefault="00401C56" w:rsidP="0029035A">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61FEE11C" w14:textId="77777777" w:rsidR="00401C56" w:rsidRPr="00160482" w:rsidRDefault="00401C56" w:rsidP="0029035A">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0A0ECC03" w14:textId="77777777" w:rsidR="00401C56" w:rsidRPr="00160482" w:rsidRDefault="00401C56" w:rsidP="0029035A">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74B54496" w14:textId="77777777" w:rsidR="00401C56" w:rsidRPr="00160482" w:rsidRDefault="00401C56" w:rsidP="0029035A">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691522DB" w14:textId="77777777" w:rsidR="00401C56" w:rsidRPr="00160482" w:rsidRDefault="00401C56" w:rsidP="0029035A">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6AE708D8" w14:textId="77777777" w:rsidR="00401C56" w:rsidRPr="00160482" w:rsidRDefault="00401C56" w:rsidP="0029035A">
            <w:pPr>
              <w:spacing w:line="240" w:lineRule="auto"/>
              <w:ind w:firstLine="0"/>
              <w:jc w:val="right"/>
              <w:rPr>
                <w:color w:val="000000"/>
              </w:rPr>
            </w:pPr>
            <w:r w:rsidRPr="00160482">
              <w:rPr>
                <w:color w:val="000000"/>
              </w:rPr>
              <w:t>0.60</w:t>
            </w:r>
          </w:p>
        </w:tc>
      </w:tr>
      <w:tr w:rsidR="00401C56" w:rsidRPr="00160482" w14:paraId="7B81456C"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F51EEF" w14:textId="77777777" w:rsidR="00401C56" w:rsidRPr="00160482" w:rsidRDefault="00401C56" w:rsidP="0029035A">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3BB06FEC" w14:textId="77777777" w:rsidR="00401C56" w:rsidRPr="00160482" w:rsidRDefault="00401C56" w:rsidP="0029035A">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7AC273F1" w14:textId="77777777" w:rsidR="00401C56" w:rsidRPr="00160482" w:rsidRDefault="00401C56" w:rsidP="0029035A">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10E6E222" w14:textId="77777777" w:rsidR="00401C56" w:rsidRPr="00160482" w:rsidRDefault="00401C56" w:rsidP="0029035A">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047DF651"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6F5F2B3C" w14:textId="77777777" w:rsidR="00401C56" w:rsidRPr="00160482" w:rsidRDefault="00401C56" w:rsidP="0029035A">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10A8446"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4B8C4E96"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295131D4" w14:textId="77777777" w:rsidR="00401C56" w:rsidRPr="00160482" w:rsidRDefault="00401C56" w:rsidP="0029035A">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2AF15394" w14:textId="77777777" w:rsidR="00401C56" w:rsidRPr="00160482" w:rsidRDefault="00401C56" w:rsidP="0029035A">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7202C23" w14:textId="77777777" w:rsidR="00401C56" w:rsidRPr="00160482" w:rsidRDefault="00401C56" w:rsidP="0029035A">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7849E63F" w14:textId="77777777" w:rsidR="00401C56" w:rsidRPr="00160482" w:rsidRDefault="00401C56" w:rsidP="0029035A">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4612ED2E"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F21E5EF" w14:textId="77777777" w:rsidR="00401C56" w:rsidRPr="00160482" w:rsidRDefault="00401C56" w:rsidP="0029035A">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327EF511" w14:textId="77777777" w:rsidR="00401C56" w:rsidRPr="00160482" w:rsidRDefault="00401C56" w:rsidP="0029035A">
            <w:pPr>
              <w:spacing w:line="240" w:lineRule="auto"/>
              <w:ind w:firstLine="0"/>
              <w:jc w:val="right"/>
              <w:rPr>
                <w:color w:val="000000"/>
              </w:rPr>
            </w:pPr>
            <w:r w:rsidRPr="00160482">
              <w:rPr>
                <w:color w:val="000000"/>
              </w:rPr>
              <w:t>0.65</w:t>
            </w:r>
          </w:p>
        </w:tc>
      </w:tr>
      <w:tr w:rsidR="00401C56" w:rsidRPr="00160482" w14:paraId="2E5A4BD9" w14:textId="77777777" w:rsidTr="0029035A">
        <w:trPr>
          <w:trHeight w:val="318"/>
        </w:trPr>
        <w:tc>
          <w:tcPr>
            <w:tcW w:w="2817" w:type="dxa"/>
            <w:tcBorders>
              <w:top w:val="nil"/>
              <w:left w:val="nil"/>
              <w:bottom w:val="nil"/>
              <w:right w:val="nil"/>
            </w:tcBorders>
            <w:shd w:val="clear" w:color="auto" w:fill="FFFFFF" w:themeFill="background1"/>
            <w:noWrap/>
            <w:vAlign w:val="bottom"/>
            <w:hideMark/>
          </w:tcPr>
          <w:p w14:paraId="60AFC049" w14:textId="77777777" w:rsidR="00401C56" w:rsidRPr="00160482" w:rsidRDefault="00401C56" w:rsidP="0029035A">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51708AA8" w14:textId="77777777" w:rsidR="00401C56" w:rsidRPr="00160482" w:rsidRDefault="00401C56" w:rsidP="0029035A">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65843C93" w14:textId="77777777" w:rsidR="00401C56" w:rsidRPr="00160482" w:rsidRDefault="00401C56" w:rsidP="0029035A">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1D14C2AC" w14:textId="77777777" w:rsidR="00401C56" w:rsidRPr="00160482" w:rsidRDefault="00401C56" w:rsidP="0029035A">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407D1035"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8E3A549" w14:textId="77777777" w:rsidR="00401C56" w:rsidRPr="00160482" w:rsidRDefault="00401C56" w:rsidP="0029035A">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7048A7CD" w14:textId="77777777" w:rsidR="00401C56" w:rsidRPr="00160482" w:rsidRDefault="00401C56" w:rsidP="0029035A">
            <w:pPr>
              <w:spacing w:line="240" w:lineRule="auto"/>
              <w:ind w:firstLine="0"/>
              <w:jc w:val="right"/>
              <w:rPr>
                <w:color w:val="000000"/>
              </w:rPr>
            </w:pPr>
            <w:r w:rsidRPr="00160482">
              <w:rPr>
                <w:color w:val="000000"/>
              </w:rPr>
              <w:t>0.49</w:t>
            </w:r>
          </w:p>
        </w:tc>
      </w:tr>
      <w:tr w:rsidR="00401C56" w:rsidRPr="00160482" w14:paraId="7ACCA56F" w14:textId="77777777" w:rsidTr="0029035A">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591C9EB8" w14:textId="77777777" w:rsidR="00401C56" w:rsidRPr="00160482" w:rsidRDefault="00401C56" w:rsidP="0029035A">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A01DF59" w14:textId="77777777" w:rsidR="00401C56" w:rsidRPr="00160482" w:rsidRDefault="00401C56" w:rsidP="0029035A">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74E21F63" w14:textId="77777777" w:rsidR="00401C56" w:rsidRPr="00160482" w:rsidRDefault="00401C56" w:rsidP="0029035A">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21DB12CD" w14:textId="77777777" w:rsidR="00401C56" w:rsidRPr="00160482" w:rsidRDefault="00401C56" w:rsidP="0029035A">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6C6D0349" w14:textId="77777777" w:rsidR="00401C56" w:rsidRPr="00160482" w:rsidRDefault="00401C56" w:rsidP="0029035A">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D23E5EE" w14:textId="77777777" w:rsidR="00401C56" w:rsidRPr="00160482" w:rsidRDefault="00401C56" w:rsidP="0029035A">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5538B034" w14:textId="77777777" w:rsidR="00401C56" w:rsidRPr="00160482" w:rsidRDefault="00401C56" w:rsidP="0029035A">
            <w:pPr>
              <w:spacing w:line="240" w:lineRule="auto"/>
              <w:ind w:firstLine="0"/>
              <w:jc w:val="right"/>
              <w:rPr>
                <w:color w:val="000000"/>
              </w:rPr>
            </w:pPr>
            <w:r w:rsidRPr="00160482">
              <w:rPr>
                <w:color w:val="000000"/>
              </w:rPr>
              <w:t>0.38</w:t>
            </w:r>
          </w:p>
        </w:tc>
      </w:tr>
    </w:tbl>
    <w:p w14:paraId="17F39EC5" w14:textId="77777777" w:rsidR="00401C56" w:rsidRDefault="00401C56" w:rsidP="00401C56">
      <w:pPr>
        <w:pStyle w:val="Heading2"/>
      </w:pPr>
      <w:r>
        <w:br w:type="column"/>
      </w:r>
      <w:bookmarkStart w:id="122" w:name="_Toc27002741"/>
      <w:commentRangeStart w:id="123"/>
      <w:r>
        <w:lastRenderedPageBreak/>
        <w:t>Figures</w:t>
      </w:r>
      <w:commentRangeEnd w:id="123"/>
      <w:r>
        <w:rPr>
          <w:rStyle w:val="CommentReference"/>
          <w:b w:val="0"/>
        </w:rPr>
        <w:commentReference w:id="123"/>
      </w:r>
      <w:bookmarkEnd w:id="122"/>
    </w:p>
    <w:p w14:paraId="781EA063" w14:textId="77777777" w:rsidR="00401C56" w:rsidRDefault="00401C56" w:rsidP="00401C56">
      <w:pPr>
        <w:ind w:firstLine="0"/>
      </w:pPr>
      <w:r>
        <w:rPr>
          <w:noProof/>
        </w:rPr>
        <w:drawing>
          <wp:inline distT="0" distB="0" distL="0" distR="0" wp14:anchorId="48BA136D" wp14:editId="25880BF3">
            <wp:extent cx="3893820" cy="556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49FBF857" w14:textId="77777777" w:rsidR="00401C56" w:rsidRDefault="00401C56" w:rsidP="00401C56">
      <w:pPr>
        <w:pStyle w:val="Tableheading"/>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p>
    <w:p w14:paraId="6272FD8A" w14:textId="77777777" w:rsidR="00401C56" w:rsidRDefault="00401C56" w:rsidP="00401C56">
      <w:pPr>
        <w:spacing w:after="200" w:line="276" w:lineRule="auto"/>
        <w:ind w:firstLine="0"/>
      </w:pPr>
      <w:r>
        <w:br w:type="page"/>
      </w:r>
    </w:p>
    <w:p w14:paraId="70759276" w14:textId="77777777" w:rsidR="00401C56" w:rsidRDefault="00401C56" w:rsidP="00401C56">
      <w:pPr>
        <w:widowControl w:val="0"/>
        <w:ind w:firstLine="0"/>
        <w:rPr>
          <w:rStyle w:val="TableheadingChar"/>
        </w:rPr>
      </w:pPr>
      <w:r>
        <w:rPr>
          <w:noProof/>
        </w:rPr>
        <w:lastRenderedPageBreak/>
        <w:drawing>
          <wp:inline distT="0" distB="0" distL="0" distR="0" wp14:anchorId="6F3F2A76" wp14:editId="654CF21E">
            <wp:extent cx="5048252" cy="605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8013" cy="6057614"/>
                    </a:xfrm>
                    <a:prstGeom prst="rect">
                      <a:avLst/>
                    </a:prstGeom>
                  </pic:spPr>
                </pic:pic>
              </a:graphicData>
            </a:graphic>
          </wp:inline>
        </w:drawing>
      </w:r>
    </w:p>
    <w:p w14:paraId="6980B851" w14:textId="2BDEA7BF" w:rsidR="00401C56" w:rsidRPr="00402890" w:rsidRDefault="00401C56" w:rsidP="00401C56">
      <w:pPr>
        <w:pStyle w:val="Tableheading"/>
        <w:rPr>
          <w:rStyle w:val="TableheadingChar"/>
        </w:rPr>
      </w:pPr>
      <w:commentRangeStart w:id="124"/>
      <w:r w:rsidRPr="00402890">
        <w:rPr>
          <w:rStyle w:val="TableheadingChar"/>
        </w:rPr>
        <w:t>Figure 2</w:t>
      </w:r>
      <w:commentRangeEnd w:id="124"/>
      <w:r>
        <w:rPr>
          <w:rStyle w:val="CommentReference"/>
        </w:rPr>
        <w:commentReference w:id="124"/>
      </w:r>
      <w:r w:rsidRPr="00402890">
        <w:rPr>
          <w:rStyle w:val="TableheadingChar"/>
        </w:rPr>
        <w:t xml:space="preserve">. </w:t>
      </w:r>
      <w:r>
        <w:rPr>
          <w:rStyle w:val="TableheadingChar"/>
        </w:rPr>
        <w:t xml:space="preserve">Lines represent smoothed conditional means using the negative binomial distribution and the formula y ~ x, where y is a target (rows) and x is a surrogate (columns).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Pr="00402890">
        <w:rPr>
          <w:rStyle w:val="TableheadingChar"/>
        </w:rPr>
        <w:t xml:space="preserve">) are shown for the </w:t>
      </w:r>
      <w:r w:rsidR="00E864AB">
        <w:rPr>
          <w:rStyle w:val="TableheadingChar"/>
        </w:rPr>
        <w:t>best</w:t>
      </w:r>
      <w:r w:rsidRPr="00402890">
        <w:rPr>
          <w:rStyle w:val="TableheadingChar"/>
        </w:rPr>
        <w:t xml:space="preserve"> surrogate for each </w:t>
      </w:r>
      <w:r>
        <w:rPr>
          <w:rStyle w:val="TableheadingChar"/>
        </w:rPr>
        <w:t>target</w:t>
      </w:r>
      <w:r w:rsidRPr="00402890">
        <w:rPr>
          <w:rStyle w:val="TableheadingChar"/>
        </w:rPr>
        <w:t>.</w:t>
      </w:r>
      <w:r>
        <w:rPr>
          <w:rStyle w:val="TableheadingChar"/>
        </w:rPr>
        <w:t xml:space="preserve"> Rugosity measured in centimeters. Data were collected from 8 coral reefs around Guana Island, BVI from 1992-2018.</w:t>
      </w:r>
    </w:p>
    <w:p w14:paraId="0A2BFA95" w14:textId="77777777" w:rsidR="00401C56" w:rsidRDefault="00401C56" w:rsidP="00401C56">
      <w:pPr>
        <w:widowControl w:val="0"/>
        <w:ind w:firstLine="0"/>
      </w:pPr>
      <w:r>
        <w:rPr>
          <w:noProof/>
        </w:rPr>
        <w:lastRenderedPageBreak/>
        <w:drawing>
          <wp:inline distT="114300" distB="114300" distL="114300" distR="114300" wp14:anchorId="53F14F79" wp14:editId="6B82C858">
            <wp:extent cx="5254413" cy="3940812"/>
            <wp:effectExtent l="0" t="0" r="3810" b="2540"/>
            <wp:docPr id="30"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5438E2F8" w14:textId="77777777" w:rsidR="00401C56" w:rsidRDefault="00401C56" w:rsidP="00401C56">
      <w:pPr>
        <w:pStyle w:val="Tableheading"/>
      </w:pPr>
      <w:r>
        <w:t xml:space="preserve">Figure 3. </w:t>
      </w:r>
      <w:commentRangeStart w:id="125"/>
      <w:r>
        <w:t xml:space="preserve">This figure </w:t>
      </w:r>
      <w:commentRangeEnd w:id="125"/>
      <w:r>
        <w:rPr>
          <w:rStyle w:val="CommentReference"/>
        </w:rPr>
        <w:commentReference w:id="125"/>
      </w:r>
      <w:r>
        <w:t xml:space="preserve">helps to visualize changes in coral richness for a given amount of coral cover over a 27 year period. </w:t>
      </w:r>
      <w:r>
        <w:rPr>
          <w:rStyle w:val="TableheadingChar"/>
        </w:rPr>
        <w:t>Solid lines represent predictions colored by year using the negative binomial distribution and the formula y ~ x + year, where y is coral richness, x is coral cover, and year is a categorical predictor. The formula y ~ x + year, with year as a trend, was the most competitive model to predict coral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256830D1" w14:textId="77777777" w:rsidR="00401C56" w:rsidRDefault="00401C56" w:rsidP="00401C56">
      <w:pPr>
        <w:spacing w:after="200" w:line="276" w:lineRule="auto"/>
        <w:ind w:firstLine="0"/>
      </w:pPr>
      <w:r>
        <w:br w:type="page"/>
      </w:r>
    </w:p>
    <w:p w14:paraId="29258AE8" w14:textId="77777777" w:rsidR="00401C56" w:rsidRDefault="00401C56" w:rsidP="00401C56">
      <w:pPr>
        <w:widowControl w:val="0"/>
        <w:ind w:left="480" w:hanging="480"/>
      </w:pPr>
      <w:r>
        <w:rPr>
          <w:noProof/>
        </w:rPr>
        <w:lastRenderedPageBreak/>
        <w:drawing>
          <wp:inline distT="114300" distB="114300" distL="114300" distR="114300" wp14:anchorId="134CCDAF" wp14:editId="047B73D7">
            <wp:extent cx="5254413" cy="3940810"/>
            <wp:effectExtent l="0" t="0" r="3810" b="2540"/>
            <wp:docPr id="31"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204EBCFA" w14:textId="317B7957" w:rsidR="00401C56" w:rsidRDefault="00401C56" w:rsidP="00401C56">
      <w:pPr>
        <w:pStyle w:val="Tableheading"/>
      </w:pPr>
      <w:commentRangeStart w:id="126"/>
      <w:r>
        <w:t xml:space="preserve">Figure 4. </w:t>
      </w:r>
      <w:commentRangeEnd w:id="126"/>
      <w:r>
        <w:rPr>
          <w:rStyle w:val="CommentReference"/>
        </w:rPr>
        <w:commentReference w:id="126"/>
      </w:r>
      <w:r>
        <w:t xml:space="preserve">This figure helps to visualize </w:t>
      </w:r>
      <w:r w:rsidR="00B26C89">
        <w:t xml:space="preserve">large </w:t>
      </w:r>
      <w:r>
        <w:t xml:space="preserve">differences in sponge richness </w:t>
      </w:r>
      <w:r w:rsidR="00B26C89">
        <w:t xml:space="preserve">among sites </w:t>
      </w:r>
      <w:r>
        <w:t xml:space="preserve">for a given amount of coral cover. </w:t>
      </w:r>
      <w:r>
        <w:rPr>
          <w:rStyle w:val="TableheadingChar"/>
        </w:rPr>
        <w:t>Solid lines represent predictions colored by site using the negative binomial distribution and the formula y ~ x + site, where y is sponge richness, x is coral cover, and site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1992-2018</w:t>
      </w:r>
      <w:r w:rsidR="00B26C89">
        <w:rPr>
          <w:rStyle w:val="TableheadingChar"/>
        </w:rPr>
        <w:t xml:space="preserve"> </w:t>
      </w:r>
      <w:r w:rsidR="00B26C89">
        <w:t>at 8 coral reefs</w:t>
      </w:r>
      <w:r w:rsidR="00B26C89" w:rsidRPr="00516C2E">
        <w:rPr>
          <w:rStyle w:val="TableheadingChar"/>
        </w:rPr>
        <w:t xml:space="preserve"> </w:t>
      </w:r>
      <w:r w:rsidR="00B26C89">
        <w:rPr>
          <w:rStyle w:val="TableheadingChar"/>
        </w:rPr>
        <w:t>around Guana Island, BVI</w:t>
      </w:r>
      <w:r>
        <w:rPr>
          <w:rStyle w:val="TableheadingChar"/>
        </w:rPr>
        <w:t>.</w:t>
      </w:r>
    </w:p>
    <w:p w14:paraId="07B47C5E" w14:textId="77777777" w:rsidR="00401C56" w:rsidRDefault="00401C56" w:rsidP="00401C56">
      <w:pPr>
        <w:spacing w:after="200" w:line="276" w:lineRule="auto"/>
        <w:ind w:firstLine="0"/>
      </w:pPr>
      <w:r>
        <w:br w:type="page"/>
      </w:r>
    </w:p>
    <w:p w14:paraId="3213E8CF" w14:textId="77777777" w:rsidR="00401C56" w:rsidRDefault="00401C56" w:rsidP="00401C56">
      <w:pPr>
        <w:widowControl w:val="0"/>
        <w:ind w:left="480" w:hanging="480"/>
      </w:pPr>
      <w:r>
        <w:rPr>
          <w:noProof/>
        </w:rPr>
        <w:lastRenderedPageBreak/>
        <w:drawing>
          <wp:inline distT="114300" distB="114300" distL="114300" distR="114300" wp14:anchorId="0F17BA9A" wp14:editId="1C5E61F7">
            <wp:extent cx="5254413" cy="3940810"/>
            <wp:effectExtent l="0" t="0" r="3810" b="2540"/>
            <wp:docPr id="32"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40D70BB1" w14:textId="77777777" w:rsidR="00401C56" w:rsidRDefault="00401C56" w:rsidP="00401C56">
      <w:pPr>
        <w:pStyle w:val="Tableheading"/>
      </w:pPr>
      <w:r>
        <w:t xml:space="preserve">Figure 5. </w:t>
      </w:r>
      <w:commentRangeStart w:id="127"/>
      <w:r>
        <w:t xml:space="preserve">This figure </w:t>
      </w:r>
      <w:commentRangeEnd w:id="127"/>
      <w:r>
        <w:rPr>
          <w:rStyle w:val="CommentReference"/>
        </w:rPr>
        <w:commentReference w:id="127"/>
      </w:r>
      <w:r>
        <w:t xml:space="preserve">helps to visualize changes in sponge richness for a given amount of coral cover over a 27 year period. </w:t>
      </w:r>
      <w:r>
        <w:rPr>
          <w:rStyle w:val="TableheadingChar"/>
        </w:rPr>
        <w:t>Solid lines represent predictions colored by year using the negative binomial distribution and the formula y ~ x + year, where y is sponge richness, x is coral cover, and year is a categorical predictor. The formula y ~ x + year + site, with year as a trend, was the most competitive model to predict sponge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4E84B83" w14:textId="77777777" w:rsidR="00401C56" w:rsidRDefault="00401C56" w:rsidP="00401C56">
      <w:pPr>
        <w:spacing w:after="200" w:line="276" w:lineRule="auto"/>
        <w:ind w:firstLine="0"/>
      </w:pPr>
      <w:r>
        <w:br w:type="page"/>
      </w:r>
    </w:p>
    <w:p w14:paraId="2EA59BA2" w14:textId="77777777" w:rsidR="00401C56" w:rsidRDefault="00401C56" w:rsidP="00401C56">
      <w:pPr>
        <w:widowControl w:val="0"/>
        <w:ind w:left="480" w:hanging="480"/>
      </w:pPr>
      <w:r>
        <w:rPr>
          <w:noProof/>
        </w:rPr>
        <w:lastRenderedPageBreak/>
        <w:drawing>
          <wp:inline distT="0" distB="0" distL="0" distR="0" wp14:anchorId="6BE10729" wp14:editId="32DCA635">
            <wp:extent cx="5303520" cy="36461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225074CA" w14:textId="77777777" w:rsidR="00401C56" w:rsidRDefault="00401C56" w:rsidP="00401C56">
      <w:pPr>
        <w:pStyle w:val="Tableheading"/>
      </w:pPr>
      <w:commentRangeStart w:id="128"/>
      <w:r>
        <w:t xml:space="preserve">Figure 6. </w:t>
      </w:r>
      <w:commentRangeEnd w:id="128"/>
      <w:r>
        <w:rPr>
          <w:rStyle w:val="CommentReference"/>
        </w:rPr>
        <w:commentReference w:id="128"/>
      </w:r>
      <w:r>
        <w:t xml:space="preserve">This figure helps to visualize </w:t>
      </w:r>
      <w:commentRangeStart w:id="129"/>
      <w:r>
        <w:t>differences in fish richness for a given amount of rugosity</w:t>
      </w:r>
      <w:commentRangeEnd w:id="129"/>
      <w:r>
        <w:rPr>
          <w:rStyle w:val="CommentReference"/>
        </w:rPr>
        <w:commentReference w:id="129"/>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fish richness, x is rugosity in cm, and site is a categorical predictor. </w:t>
      </w:r>
      <w:r>
        <w:t xml:space="preserve">Lines are truncated to correspond with the observed ranges of rugosity for each site. </w:t>
      </w:r>
      <w:r>
        <w:rPr>
          <w:rStyle w:val="TableheadingChar"/>
        </w:rPr>
        <w:t>The formula y ~ x + site was the most competitive model to predict fish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039D222F" w14:textId="77777777" w:rsidR="00401C56" w:rsidRDefault="00401C56" w:rsidP="00401C56">
      <w:pPr>
        <w:spacing w:after="200" w:line="276" w:lineRule="auto"/>
        <w:ind w:firstLine="0"/>
      </w:pPr>
      <w:r>
        <w:br w:type="page"/>
      </w:r>
    </w:p>
    <w:p w14:paraId="3E350C69" w14:textId="77777777" w:rsidR="00401C56" w:rsidRDefault="00401C56" w:rsidP="00401C56">
      <w:pPr>
        <w:widowControl w:val="0"/>
        <w:ind w:left="480" w:hanging="480"/>
      </w:pPr>
      <w:r>
        <w:rPr>
          <w:noProof/>
        </w:rPr>
        <w:lastRenderedPageBreak/>
        <w:drawing>
          <wp:inline distT="0" distB="0" distL="0" distR="0" wp14:anchorId="55E111E6" wp14:editId="36788BCF">
            <wp:extent cx="5303520" cy="3646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1429FFD9" w14:textId="0E4996DE" w:rsidR="00401C56" w:rsidRDefault="00401C56" w:rsidP="00401C56">
      <w:pPr>
        <w:pStyle w:val="Tableheading"/>
      </w:pPr>
      <w:commentRangeStart w:id="130"/>
      <w:r>
        <w:t xml:space="preserve">Figure 7. </w:t>
      </w:r>
      <w:commentRangeEnd w:id="130"/>
      <w:r>
        <w:rPr>
          <w:rStyle w:val="CommentReference"/>
        </w:rPr>
        <w:commentReference w:id="130"/>
      </w:r>
      <w:r>
        <w:t xml:space="preserve">This figure helps to visualize </w:t>
      </w:r>
      <w:commentRangeStart w:id="131"/>
      <w:r>
        <w:t>differences in combined richness</w:t>
      </w:r>
      <w:r w:rsidR="00B26C89">
        <w:t xml:space="preserve"> (</w:t>
      </w:r>
      <w:r>
        <w:t xml:space="preserve">the sum of coral, fish, and </w:t>
      </w:r>
      <w:r w:rsidR="00B26C89">
        <w:t>sponge richness)</w:t>
      </w:r>
      <w:r>
        <w:t xml:space="preserve"> for a given amount of rugosity</w:t>
      </w:r>
      <w:commentRangeEnd w:id="131"/>
      <w:r>
        <w:rPr>
          <w:rStyle w:val="CommentReference"/>
        </w:rPr>
        <w:commentReference w:id="131"/>
      </w:r>
      <w:r>
        <w:t xml:space="preserve"> among 8 coral reefs</w:t>
      </w:r>
      <w:r w:rsidRPr="00516C2E">
        <w:rPr>
          <w:rStyle w:val="TableheadingChar"/>
        </w:rPr>
        <w:t xml:space="preserve"> </w:t>
      </w:r>
      <w:r>
        <w:rPr>
          <w:rStyle w:val="TableheadingChar"/>
        </w:rPr>
        <w:t>around Guana Island, BVI</w:t>
      </w:r>
      <w:r>
        <w:t xml:space="preserve">. </w:t>
      </w:r>
      <w:r>
        <w:rPr>
          <w:rStyle w:val="TableheadingChar"/>
        </w:rPr>
        <w:t xml:space="preserve">Solid lines represent predictions colored by site using the negative binomial distribution and the formula y ~ x + site, where y is combined richness, x is rugosity in cm, and site is a categorical predictor. </w:t>
      </w:r>
      <w:r>
        <w:t xml:space="preserve">Lines are truncated to correspond with the observed ranges of rugosity for each site. </w:t>
      </w:r>
      <w:r>
        <w:rPr>
          <w:rStyle w:val="TableheadingChar"/>
        </w:rPr>
        <w:t>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1992-2018.</w:t>
      </w:r>
    </w:p>
    <w:p w14:paraId="2A48EA4C" w14:textId="77777777" w:rsidR="00401C56" w:rsidRDefault="00401C56" w:rsidP="00401C56">
      <w:pPr>
        <w:spacing w:after="200" w:line="276" w:lineRule="auto"/>
        <w:ind w:firstLine="0"/>
      </w:pPr>
      <w:r>
        <w:br w:type="page"/>
      </w:r>
    </w:p>
    <w:p w14:paraId="4A511D81" w14:textId="77777777" w:rsidR="00401C56" w:rsidRDefault="00401C56" w:rsidP="00401C56">
      <w:pPr>
        <w:widowControl w:val="0"/>
        <w:ind w:left="480" w:hanging="480"/>
      </w:pPr>
      <w:r>
        <w:rPr>
          <w:noProof/>
        </w:rPr>
        <w:lastRenderedPageBreak/>
        <w:drawing>
          <wp:inline distT="114300" distB="114300" distL="114300" distR="114300" wp14:anchorId="49984337" wp14:editId="7157659A">
            <wp:extent cx="5254413" cy="3940810"/>
            <wp:effectExtent l="0" t="0" r="3810" b="2540"/>
            <wp:docPr id="3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24E5CB09" w14:textId="4A614ACE" w:rsidR="00401C56" w:rsidRDefault="00401C56" w:rsidP="00401C56">
      <w:pPr>
        <w:pStyle w:val="Tableheading"/>
      </w:pPr>
      <w:r>
        <w:t xml:space="preserve">Figure 8. </w:t>
      </w:r>
      <w:commentRangeStart w:id="132"/>
      <w:r>
        <w:t xml:space="preserve">This figure </w:t>
      </w:r>
      <w:commentRangeEnd w:id="132"/>
      <w:r>
        <w:rPr>
          <w:rStyle w:val="CommentReference"/>
        </w:rPr>
        <w:commentReference w:id="132"/>
      </w:r>
      <w:r>
        <w:t>helps to visualize changes in combined richness</w:t>
      </w:r>
      <w:r w:rsidR="00B26C89">
        <w:t xml:space="preserve"> (</w:t>
      </w:r>
      <w:r>
        <w:t>the sum of c</w:t>
      </w:r>
      <w:r w:rsidR="00B26C89">
        <w:t>oral, fish, and sponge richness)</w:t>
      </w:r>
      <w:r>
        <w:t xml:space="preserve"> for a given amount of rugosity over a 27 year period. </w:t>
      </w:r>
      <w:r>
        <w:rPr>
          <w:rStyle w:val="TableheadingChar"/>
        </w:rPr>
        <w:t>Solid lines represent predictions colored by year using the negative binomial distribution and the formula y ~ x + year, where y is combined richness, x is rugosity in cm, and year is a categorical predictor. The formula y ~ x + year + site, with year as a trend, was the most competitive model to predict combined richness. Confidence intervals are not shown.</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EAAE4B3" w14:textId="77777777" w:rsidR="00401C56" w:rsidRDefault="00401C56" w:rsidP="00401C56">
      <w:pPr>
        <w:spacing w:after="200" w:line="276" w:lineRule="auto"/>
        <w:ind w:firstLine="0"/>
      </w:pPr>
      <w:r>
        <w:br w:type="page"/>
      </w:r>
    </w:p>
    <w:p w14:paraId="1D1464FF" w14:textId="77777777" w:rsidR="00401C56" w:rsidRDefault="00401C56" w:rsidP="00401C56">
      <w:pPr>
        <w:pStyle w:val="Heading2"/>
      </w:pPr>
      <w:bookmarkStart w:id="133" w:name="_Toc27002742"/>
      <w:commentRangeStart w:id="134"/>
      <w:r>
        <w:lastRenderedPageBreak/>
        <w:t>Appendices</w:t>
      </w:r>
      <w:commentRangeEnd w:id="134"/>
      <w:r>
        <w:rPr>
          <w:rStyle w:val="CommentReference"/>
          <w:b w:val="0"/>
        </w:rPr>
        <w:commentReference w:id="134"/>
      </w:r>
      <w:bookmarkEnd w:id="133"/>
    </w:p>
    <w:p w14:paraId="3273466E" w14:textId="77777777" w:rsidR="00401C56" w:rsidRDefault="00401C56" w:rsidP="00401C56">
      <w:pPr>
        <w:spacing w:after="200" w:line="276" w:lineRule="auto"/>
        <w:ind w:firstLine="0"/>
      </w:pPr>
      <w:r>
        <w:br w:type="page"/>
      </w:r>
    </w:p>
    <w:p w14:paraId="0B61C1DB" w14:textId="77777777" w:rsidR="00401C56" w:rsidRDefault="00401C56" w:rsidP="00401C56">
      <w:pPr>
        <w:widowControl w:val="0"/>
        <w:spacing w:line="240" w:lineRule="auto"/>
        <w:ind w:firstLine="0"/>
      </w:pPr>
      <w:r w:rsidRPr="0018320D">
        <w:lastRenderedPageBreak/>
        <w:t>Table A.1</w:t>
      </w:r>
      <w:r>
        <w:t>.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401C56" w:rsidRPr="008D1BA7" w14:paraId="7A9BFA38" w14:textId="77777777" w:rsidTr="0029035A">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4056A482" w14:textId="77777777" w:rsidR="00401C56" w:rsidRPr="008D1BA7" w:rsidRDefault="00401C56" w:rsidP="0029035A">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56F1E0AC" w14:textId="77777777" w:rsidR="00401C56" w:rsidRPr="008D1BA7" w:rsidRDefault="00401C56" w:rsidP="0029035A">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18451156" w14:textId="77777777" w:rsidR="00401C56" w:rsidRPr="008D1BA7" w:rsidRDefault="00401C56" w:rsidP="0029035A">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CB6C478" w14:textId="77777777" w:rsidR="00401C56" w:rsidRPr="008D1BA7" w:rsidRDefault="00401C56" w:rsidP="0029035A">
            <w:pPr>
              <w:spacing w:line="240" w:lineRule="auto"/>
              <w:ind w:firstLine="0"/>
              <w:rPr>
                <w:sz w:val="16"/>
                <w:szCs w:val="18"/>
              </w:rPr>
            </w:pPr>
            <w:r w:rsidRPr="008D1BA7">
              <w:rPr>
                <w:sz w:val="16"/>
                <w:szCs w:val="18"/>
              </w:rPr>
              <w:t>Fish common name cont.</w:t>
            </w:r>
          </w:p>
        </w:tc>
      </w:tr>
      <w:tr w:rsidR="00401C56" w:rsidRPr="008D1BA7" w14:paraId="2965770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CDB3340" w14:textId="77777777" w:rsidR="00401C56" w:rsidRPr="008D1BA7" w:rsidRDefault="00401C56" w:rsidP="0029035A">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1049F04D" w14:textId="77777777" w:rsidR="00401C56" w:rsidRPr="008D1BA7" w:rsidRDefault="00401C56" w:rsidP="0029035A">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7F94697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7B9F4D4D" w14:textId="77777777" w:rsidR="00401C56" w:rsidRPr="008D1BA7" w:rsidRDefault="00401C56" w:rsidP="0029035A">
            <w:pPr>
              <w:spacing w:line="240" w:lineRule="auto"/>
              <w:ind w:firstLine="0"/>
              <w:rPr>
                <w:sz w:val="16"/>
                <w:szCs w:val="18"/>
              </w:rPr>
            </w:pPr>
            <w:r w:rsidRPr="008D1BA7">
              <w:rPr>
                <w:sz w:val="16"/>
                <w:szCs w:val="18"/>
              </w:rPr>
              <w:t>yellowtail hamlet</w:t>
            </w:r>
          </w:p>
        </w:tc>
      </w:tr>
      <w:tr w:rsidR="00401C56" w:rsidRPr="008D1BA7" w14:paraId="082BF232" w14:textId="77777777" w:rsidTr="0029035A">
        <w:trPr>
          <w:trHeight w:val="20"/>
        </w:trPr>
        <w:tc>
          <w:tcPr>
            <w:tcW w:w="2268" w:type="dxa"/>
            <w:shd w:val="clear" w:color="auto" w:fill="FFFFFF" w:themeFill="background1"/>
            <w:noWrap/>
            <w:hideMark/>
          </w:tcPr>
          <w:p w14:paraId="34947C0C"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3F67A1CA" w14:textId="77777777" w:rsidR="00401C56" w:rsidRPr="008D1BA7" w:rsidRDefault="00401C56" w:rsidP="0029035A">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05B69C8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499F87DC" w14:textId="77777777" w:rsidR="00401C56" w:rsidRPr="008D1BA7" w:rsidRDefault="00401C56" w:rsidP="0029035A">
            <w:pPr>
              <w:spacing w:line="240" w:lineRule="auto"/>
              <w:ind w:firstLine="0"/>
              <w:rPr>
                <w:sz w:val="16"/>
                <w:szCs w:val="18"/>
              </w:rPr>
            </w:pPr>
            <w:r w:rsidRPr="008D1BA7">
              <w:rPr>
                <w:sz w:val="16"/>
                <w:szCs w:val="18"/>
              </w:rPr>
              <w:t>shy hamlet</w:t>
            </w:r>
          </w:p>
        </w:tc>
      </w:tr>
      <w:tr w:rsidR="00401C56" w:rsidRPr="008D1BA7" w14:paraId="15DF48C7"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8F7118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96825B5" w14:textId="77777777" w:rsidR="00401C56" w:rsidRPr="008D1BA7" w:rsidRDefault="00401C56" w:rsidP="0029035A">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0B7B7D67"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1B869A6F" w14:textId="77777777" w:rsidR="00401C56" w:rsidRPr="008D1BA7" w:rsidRDefault="00401C56" w:rsidP="0029035A">
            <w:pPr>
              <w:spacing w:line="240" w:lineRule="auto"/>
              <w:ind w:firstLine="0"/>
              <w:rPr>
                <w:sz w:val="16"/>
                <w:szCs w:val="18"/>
              </w:rPr>
            </w:pPr>
            <w:r w:rsidRPr="008D1BA7">
              <w:rPr>
                <w:sz w:val="16"/>
                <w:szCs w:val="18"/>
              </w:rPr>
              <w:t>indigo hamlet</w:t>
            </w:r>
          </w:p>
        </w:tc>
      </w:tr>
      <w:tr w:rsidR="00401C56" w:rsidRPr="008D1BA7" w14:paraId="1D535F93" w14:textId="77777777" w:rsidTr="0029035A">
        <w:trPr>
          <w:trHeight w:val="20"/>
        </w:trPr>
        <w:tc>
          <w:tcPr>
            <w:tcW w:w="2268" w:type="dxa"/>
            <w:shd w:val="clear" w:color="auto" w:fill="FFFFFF" w:themeFill="background1"/>
            <w:noWrap/>
            <w:hideMark/>
          </w:tcPr>
          <w:p w14:paraId="31F7B377" w14:textId="77777777" w:rsidR="00401C56" w:rsidRPr="008D1BA7" w:rsidRDefault="00401C56" w:rsidP="0029035A">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oeruleus</w:t>
            </w:r>
            <w:proofErr w:type="spellEnd"/>
          </w:p>
        </w:tc>
        <w:tc>
          <w:tcPr>
            <w:tcW w:w="1800" w:type="dxa"/>
            <w:shd w:val="clear" w:color="auto" w:fill="FFFFFF" w:themeFill="background1"/>
            <w:noWrap/>
            <w:hideMark/>
          </w:tcPr>
          <w:p w14:paraId="06ACA66A" w14:textId="77777777" w:rsidR="00401C56" w:rsidRPr="008D1BA7" w:rsidRDefault="00401C56" w:rsidP="0029035A">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2878DD3E"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nigricans</w:t>
            </w:r>
            <w:proofErr w:type="spellEnd"/>
          </w:p>
        </w:tc>
        <w:tc>
          <w:tcPr>
            <w:tcW w:w="2204" w:type="dxa"/>
            <w:shd w:val="clear" w:color="auto" w:fill="FFFFFF" w:themeFill="background1"/>
            <w:noWrap/>
            <w:hideMark/>
          </w:tcPr>
          <w:p w14:paraId="3FCC57DC" w14:textId="77777777" w:rsidR="00401C56" w:rsidRPr="008D1BA7" w:rsidRDefault="00401C56" w:rsidP="0029035A">
            <w:pPr>
              <w:spacing w:line="240" w:lineRule="auto"/>
              <w:ind w:firstLine="0"/>
              <w:rPr>
                <w:sz w:val="16"/>
                <w:szCs w:val="18"/>
              </w:rPr>
            </w:pPr>
            <w:r w:rsidRPr="008D1BA7">
              <w:rPr>
                <w:sz w:val="16"/>
                <w:szCs w:val="18"/>
              </w:rPr>
              <w:t>black hamlet</w:t>
            </w:r>
          </w:p>
        </w:tc>
      </w:tr>
      <w:tr w:rsidR="00401C56" w:rsidRPr="008D1BA7" w14:paraId="70B2D9F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865D46" w14:textId="77777777" w:rsidR="00401C56" w:rsidRPr="008D1BA7" w:rsidRDefault="00401C56" w:rsidP="0029035A">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17B51C3A" w14:textId="77777777" w:rsidR="00401C56" w:rsidRPr="008D1BA7" w:rsidRDefault="00401C56" w:rsidP="0029035A">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A088FB9"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557E7DF4" w14:textId="77777777" w:rsidR="00401C56" w:rsidRPr="008D1BA7" w:rsidRDefault="00401C56" w:rsidP="0029035A">
            <w:pPr>
              <w:spacing w:line="240" w:lineRule="auto"/>
              <w:ind w:firstLine="0"/>
              <w:rPr>
                <w:sz w:val="16"/>
                <w:szCs w:val="18"/>
              </w:rPr>
            </w:pPr>
            <w:r w:rsidRPr="008D1BA7">
              <w:rPr>
                <w:sz w:val="16"/>
                <w:szCs w:val="18"/>
              </w:rPr>
              <w:t>barred hamlet</w:t>
            </w:r>
          </w:p>
        </w:tc>
      </w:tr>
      <w:tr w:rsidR="00401C56" w:rsidRPr="008D1BA7" w14:paraId="1CDF35F2" w14:textId="77777777" w:rsidTr="0029035A">
        <w:trPr>
          <w:trHeight w:val="20"/>
        </w:trPr>
        <w:tc>
          <w:tcPr>
            <w:tcW w:w="2268" w:type="dxa"/>
            <w:shd w:val="clear" w:color="auto" w:fill="FFFFFF" w:themeFill="background1"/>
            <w:noWrap/>
            <w:hideMark/>
          </w:tcPr>
          <w:p w14:paraId="1861FC1B" w14:textId="77777777" w:rsidR="00401C56" w:rsidRPr="008D1BA7" w:rsidRDefault="00401C56" w:rsidP="0029035A">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02116404" w14:textId="77777777" w:rsidR="00401C56" w:rsidRPr="008D1BA7" w:rsidRDefault="00401C56" w:rsidP="0029035A">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70369683"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79390E1C" w14:textId="77777777" w:rsidR="00401C56" w:rsidRPr="008D1BA7" w:rsidRDefault="00401C56" w:rsidP="0029035A">
            <w:pPr>
              <w:spacing w:line="240" w:lineRule="auto"/>
              <w:ind w:firstLine="0"/>
              <w:rPr>
                <w:sz w:val="16"/>
                <w:szCs w:val="18"/>
              </w:rPr>
            </w:pPr>
            <w:r w:rsidRPr="008D1BA7">
              <w:rPr>
                <w:sz w:val="16"/>
                <w:szCs w:val="18"/>
              </w:rPr>
              <w:t>tan hamlet</w:t>
            </w:r>
          </w:p>
        </w:tc>
      </w:tr>
      <w:tr w:rsidR="00401C56" w:rsidRPr="008D1BA7" w14:paraId="16D5024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A253C70"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418C5F04"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4125FD7C" w14:textId="77777777" w:rsidR="00401C56" w:rsidRPr="008D1BA7" w:rsidRDefault="00401C56" w:rsidP="0029035A">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697A6080" w14:textId="77777777" w:rsidR="00401C56" w:rsidRPr="008D1BA7" w:rsidRDefault="00401C56" w:rsidP="0029035A">
            <w:pPr>
              <w:spacing w:line="240" w:lineRule="auto"/>
              <w:ind w:firstLine="0"/>
              <w:rPr>
                <w:sz w:val="16"/>
                <w:szCs w:val="18"/>
              </w:rPr>
            </w:pPr>
            <w:r w:rsidRPr="008D1BA7">
              <w:rPr>
                <w:sz w:val="16"/>
                <w:szCs w:val="18"/>
              </w:rPr>
              <w:t>butter hamlet</w:t>
            </w:r>
          </w:p>
        </w:tc>
      </w:tr>
      <w:tr w:rsidR="00401C56" w:rsidRPr="008D1BA7" w14:paraId="376F5F2D" w14:textId="77777777" w:rsidTr="0029035A">
        <w:trPr>
          <w:trHeight w:val="20"/>
        </w:trPr>
        <w:tc>
          <w:tcPr>
            <w:tcW w:w="2268" w:type="dxa"/>
            <w:shd w:val="clear" w:color="auto" w:fill="FFFFFF" w:themeFill="background1"/>
            <w:noWrap/>
            <w:hideMark/>
          </w:tcPr>
          <w:p w14:paraId="04C4B689" w14:textId="77777777" w:rsidR="00401C56" w:rsidRPr="008D1BA7" w:rsidRDefault="00401C56" w:rsidP="0029035A">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099B525B" w14:textId="77777777" w:rsidR="00401C56" w:rsidRPr="008D1BA7" w:rsidRDefault="00401C56" w:rsidP="0029035A">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26B32375" w14:textId="77777777" w:rsidR="00401C56" w:rsidRPr="008D1BA7" w:rsidRDefault="00401C56" w:rsidP="0029035A">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41641466" w14:textId="77777777" w:rsidR="00401C56" w:rsidRPr="008D1BA7" w:rsidRDefault="00401C56" w:rsidP="0029035A">
            <w:pPr>
              <w:spacing w:line="240" w:lineRule="auto"/>
              <w:ind w:firstLine="0"/>
              <w:rPr>
                <w:sz w:val="16"/>
                <w:szCs w:val="18"/>
              </w:rPr>
            </w:pPr>
            <w:proofErr w:type="spellStart"/>
            <w:r w:rsidRPr="008D1BA7">
              <w:rPr>
                <w:sz w:val="16"/>
                <w:szCs w:val="18"/>
              </w:rPr>
              <w:t>boga</w:t>
            </w:r>
            <w:proofErr w:type="spellEnd"/>
          </w:p>
        </w:tc>
      </w:tr>
      <w:tr w:rsidR="00401C56" w:rsidRPr="008D1BA7" w14:paraId="7292578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A31E2F" w14:textId="77777777" w:rsidR="00401C56" w:rsidRPr="008D1BA7" w:rsidRDefault="00401C56" w:rsidP="0029035A">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w:t>
            </w:r>
            <w:proofErr w:type="spellStart"/>
            <w:r w:rsidRPr="008D1BA7">
              <w:rPr>
                <w:i/>
                <w:sz w:val="16"/>
                <w:szCs w:val="18"/>
              </w:rPr>
              <w:t>maculatus</w:t>
            </w:r>
            <w:proofErr w:type="spellEnd"/>
          </w:p>
        </w:tc>
        <w:tc>
          <w:tcPr>
            <w:tcW w:w="1800" w:type="dxa"/>
            <w:shd w:val="clear" w:color="auto" w:fill="FFFFFF" w:themeFill="background1"/>
            <w:noWrap/>
            <w:hideMark/>
          </w:tcPr>
          <w:p w14:paraId="7AC9CCEF" w14:textId="77777777" w:rsidR="00401C56" w:rsidRPr="008D1BA7" w:rsidRDefault="00401C56" w:rsidP="0029035A">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2AC7E131" w14:textId="77777777" w:rsidR="00401C56" w:rsidRPr="008D1BA7" w:rsidRDefault="00401C56" w:rsidP="0029035A">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5116CBB9" w14:textId="77777777" w:rsidR="00401C56" w:rsidRPr="008D1BA7" w:rsidRDefault="00401C56" w:rsidP="0029035A">
            <w:pPr>
              <w:spacing w:line="240" w:lineRule="auto"/>
              <w:ind w:firstLine="0"/>
              <w:rPr>
                <w:sz w:val="16"/>
                <w:szCs w:val="18"/>
              </w:rPr>
            </w:pPr>
            <w:r w:rsidRPr="008D1BA7">
              <w:rPr>
                <w:sz w:val="16"/>
                <w:szCs w:val="18"/>
              </w:rPr>
              <w:t>gray chub</w:t>
            </w:r>
          </w:p>
        </w:tc>
      </w:tr>
      <w:tr w:rsidR="00401C56" w:rsidRPr="008D1BA7" w14:paraId="49F68861" w14:textId="77777777" w:rsidTr="0029035A">
        <w:trPr>
          <w:trHeight w:val="20"/>
        </w:trPr>
        <w:tc>
          <w:tcPr>
            <w:tcW w:w="2268" w:type="dxa"/>
            <w:shd w:val="clear" w:color="auto" w:fill="FFFFFF" w:themeFill="background1"/>
            <w:noWrap/>
            <w:hideMark/>
          </w:tcPr>
          <w:p w14:paraId="73343E96"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6520664" w14:textId="77777777" w:rsidR="00401C56" w:rsidRPr="008D1BA7" w:rsidRDefault="00401C56" w:rsidP="0029035A">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3CBF496" w14:textId="77777777" w:rsidR="00401C56" w:rsidRPr="008D1BA7" w:rsidRDefault="00401C56" w:rsidP="0029035A">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4272D231" w14:textId="77777777" w:rsidR="00401C56" w:rsidRPr="008D1BA7" w:rsidRDefault="00401C56" w:rsidP="0029035A">
            <w:pPr>
              <w:spacing w:line="240" w:lineRule="auto"/>
              <w:ind w:firstLine="0"/>
              <w:rPr>
                <w:sz w:val="16"/>
                <w:szCs w:val="18"/>
              </w:rPr>
            </w:pPr>
            <w:r w:rsidRPr="008D1BA7">
              <w:rPr>
                <w:sz w:val="16"/>
                <w:szCs w:val="18"/>
              </w:rPr>
              <w:t>hogfish</w:t>
            </w:r>
          </w:p>
        </w:tc>
      </w:tr>
      <w:tr w:rsidR="00401C56" w:rsidRPr="008D1BA7" w14:paraId="1AB949E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1DABE45" w14:textId="77777777" w:rsidR="00401C56" w:rsidRPr="008D1BA7" w:rsidRDefault="00401C56" w:rsidP="0029035A">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0FC2060E" w14:textId="77777777" w:rsidR="00401C56" w:rsidRPr="008D1BA7" w:rsidRDefault="00401C56" w:rsidP="0029035A">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216F0847"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3B9D4051" w14:textId="77777777" w:rsidR="00401C56" w:rsidRPr="008D1BA7" w:rsidRDefault="00401C56" w:rsidP="0029035A">
            <w:pPr>
              <w:spacing w:line="240" w:lineRule="auto"/>
              <w:ind w:firstLine="0"/>
              <w:rPr>
                <w:sz w:val="16"/>
                <w:szCs w:val="18"/>
              </w:rPr>
            </w:pPr>
            <w:r w:rsidRPr="008D1BA7">
              <w:rPr>
                <w:sz w:val="16"/>
                <w:szCs w:val="18"/>
              </w:rPr>
              <w:t>spotted trunkfish</w:t>
            </w:r>
          </w:p>
        </w:tc>
      </w:tr>
      <w:tr w:rsidR="00401C56" w:rsidRPr="008D1BA7" w14:paraId="5791C825" w14:textId="77777777" w:rsidTr="0029035A">
        <w:trPr>
          <w:trHeight w:val="20"/>
        </w:trPr>
        <w:tc>
          <w:tcPr>
            <w:tcW w:w="2268" w:type="dxa"/>
            <w:shd w:val="clear" w:color="auto" w:fill="FFFFFF" w:themeFill="background1"/>
            <w:noWrap/>
            <w:hideMark/>
          </w:tcPr>
          <w:p w14:paraId="5155F585" w14:textId="77777777" w:rsidR="00401C56" w:rsidRPr="008D1BA7" w:rsidRDefault="00401C56" w:rsidP="0029035A">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69B8C2C9" w14:textId="77777777" w:rsidR="00401C56" w:rsidRPr="008D1BA7" w:rsidRDefault="00401C56" w:rsidP="0029035A">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70158031"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03E3DC94" w14:textId="77777777" w:rsidR="00401C56" w:rsidRPr="008D1BA7" w:rsidRDefault="00401C56" w:rsidP="0029035A">
            <w:pPr>
              <w:spacing w:line="240" w:lineRule="auto"/>
              <w:ind w:firstLine="0"/>
              <w:rPr>
                <w:sz w:val="16"/>
                <w:szCs w:val="18"/>
              </w:rPr>
            </w:pPr>
            <w:r w:rsidRPr="008D1BA7">
              <w:rPr>
                <w:sz w:val="16"/>
                <w:szCs w:val="18"/>
              </w:rPr>
              <w:t>scrawled cowfish</w:t>
            </w:r>
          </w:p>
        </w:tc>
      </w:tr>
      <w:tr w:rsidR="00401C56" w:rsidRPr="008D1BA7" w14:paraId="050AB9C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EB81DFE" w14:textId="77777777" w:rsidR="00401C56" w:rsidRPr="008D1BA7" w:rsidRDefault="00401C56" w:rsidP="0029035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calamus</w:t>
            </w:r>
            <w:proofErr w:type="spellEnd"/>
          </w:p>
        </w:tc>
        <w:tc>
          <w:tcPr>
            <w:tcW w:w="1800" w:type="dxa"/>
            <w:shd w:val="clear" w:color="auto" w:fill="FFFFFF" w:themeFill="background1"/>
            <w:noWrap/>
            <w:hideMark/>
          </w:tcPr>
          <w:p w14:paraId="486357FD" w14:textId="77777777" w:rsidR="00401C56" w:rsidRPr="008D1BA7" w:rsidRDefault="00401C56" w:rsidP="0029035A">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26336006" w14:textId="77777777" w:rsidR="00401C56" w:rsidRPr="008D1BA7" w:rsidRDefault="00401C56" w:rsidP="0029035A">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1BF79B3A" w14:textId="77777777" w:rsidR="00401C56" w:rsidRPr="008D1BA7" w:rsidRDefault="00401C56" w:rsidP="0029035A">
            <w:pPr>
              <w:spacing w:line="240" w:lineRule="auto"/>
              <w:ind w:firstLine="0"/>
              <w:rPr>
                <w:sz w:val="16"/>
                <w:szCs w:val="18"/>
              </w:rPr>
            </w:pPr>
            <w:r w:rsidRPr="008D1BA7">
              <w:rPr>
                <w:sz w:val="16"/>
                <w:szCs w:val="18"/>
              </w:rPr>
              <w:t>smooth trunkfish</w:t>
            </w:r>
          </w:p>
        </w:tc>
      </w:tr>
      <w:tr w:rsidR="00401C56" w:rsidRPr="008D1BA7" w14:paraId="726EAED9" w14:textId="77777777" w:rsidTr="0029035A">
        <w:trPr>
          <w:trHeight w:val="20"/>
        </w:trPr>
        <w:tc>
          <w:tcPr>
            <w:tcW w:w="2268" w:type="dxa"/>
            <w:shd w:val="clear" w:color="auto" w:fill="FFFFFF" w:themeFill="background1"/>
            <w:noWrap/>
            <w:hideMark/>
          </w:tcPr>
          <w:p w14:paraId="078568CD" w14:textId="77777777" w:rsidR="00401C56" w:rsidRPr="008D1BA7" w:rsidRDefault="00401C56" w:rsidP="0029035A">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pennatula</w:t>
            </w:r>
            <w:proofErr w:type="spellEnd"/>
          </w:p>
        </w:tc>
        <w:tc>
          <w:tcPr>
            <w:tcW w:w="1800" w:type="dxa"/>
            <w:shd w:val="clear" w:color="auto" w:fill="FFFFFF" w:themeFill="background1"/>
            <w:noWrap/>
            <w:hideMark/>
          </w:tcPr>
          <w:p w14:paraId="241236B9" w14:textId="77777777" w:rsidR="00401C56" w:rsidRPr="008D1BA7" w:rsidRDefault="00401C56" w:rsidP="0029035A">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69CA1E29"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09F40BA0" w14:textId="77777777" w:rsidR="00401C56" w:rsidRPr="008D1BA7" w:rsidRDefault="00401C56" w:rsidP="0029035A">
            <w:pPr>
              <w:spacing w:line="240" w:lineRule="auto"/>
              <w:ind w:firstLine="0"/>
              <w:rPr>
                <w:sz w:val="16"/>
                <w:szCs w:val="18"/>
              </w:rPr>
            </w:pPr>
            <w:r w:rsidRPr="008D1BA7">
              <w:rPr>
                <w:sz w:val="16"/>
                <w:szCs w:val="18"/>
              </w:rPr>
              <w:t>schoolmaster snapper</w:t>
            </w:r>
          </w:p>
        </w:tc>
      </w:tr>
      <w:tr w:rsidR="00401C56" w:rsidRPr="008D1BA7" w14:paraId="7B3AAEC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B369DBD"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194E2C83" w14:textId="77777777" w:rsidR="00401C56" w:rsidRPr="008D1BA7" w:rsidRDefault="00401C56" w:rsidP="0029035A">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670E50B0"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griseus</w:t>
            </w:r>
            <w:proofErr w:type="spellEnd"/>
          </w:p>
        </w:tc>
        <w:tc>
          <w:tcPr>
            <w:tcW w:w="2204" w:type="dxa"/>
            <w:shd w:val="clear" w:color="auto" w:fill="FFFFFF" w:themeFill="background1"/>
            <w:noWrap/>
            <w:hideMark/>
          </w:tcPr>
          <w:p w14:paraId="2B3A6B7F" w14:textId="77777777" w:rsidR="00401C56" w:rsidRPr="008D1BA7" w:rsidRDefault="00401C56" w:rsidP="0029035A">
            <w:pPr>
              <w:spacing w:line="240" w:lineRule="auto"/>
              <w:ind w:firstLine="0"/>
              <w:rPr>
                <w:sz w:val="16"/>
                <w:szCs w:val="18"/>
              </w:rPr>
            </w:pPr>
            <w:r w:rsidRPr="008D1BA7">
              <w:rPr>
                <w:sz w:val="16"/>
                <w:szCs w:val="18"/>
              </w:rPr>
              <w:t>gray snapper</w:t>
            </w:r>
          </w:p>
        </w:tc>
      </w:tr>
      <w:tr w:rsidR="00401C56" w:rsidRPr="008D1BA7" w14:paraId="069F0264" w14:textId="77777777" w:rsidTr="0029035A">
        <w:trPr>
          <w:trHeight w:val="20"/>
        </w:trPr>
        <w:tc>
          <w:tcPr>
            <w:tcW w:w="2268" w:type="dxa"/>
            <w:shd w:val="clear" w:color="auto" w:fill="FFFFFF" w:themeFill="background1"/>
            <w:noWrap/>
            <w:hideMark/>
          </w:tcPr>
          <w:p w14:paraId="154F87EC" w14:textId="77777777" w:rsidR="00401C56" w:rsidRPr="008D1BA7" w:rsidRDefault="00401C56" w:rsidP="0029035A">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71E1FCF" w14:textId="77777777" w:rsidR="00401C56" w:rsidRPr="008D1BA7" w:rsidRDefault="00401C56" w:rsidP="0029035A">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49B70F15"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0ECA6C07" w14:textId="77777777" w:rsidR="00401C56" w:rsidRPr="008D1BA7" w:rsidRDefault="00401C56" w:rsidP="0029035A">
            <w:pPr>
              <w:spacing w:line="240" w:lineRule="auto"/>
              <w:ind w:firstLine="0"/>
              <w:rPr>
                <w:sz w:val="16"/>
                <w:szCs w:val="18"/>
              </w:rPr>
            </w:pPr>
            <w:r w:rsidRPr="008D1BA7">
              <w:rPr>
                <w:sz w:val="16"/>
                <w:szCs w:val="18"/>
              </w:rPr>
              <w:t>dog snapper</w:t>
            </w:r>
          </w:p>
        </w:tc>
      </w:tr>
      <w:tr w:rsidR="00401C56" w:rsidRPr="008D1BA7" w14:paraId="59F928AE"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D2B727F" w14:textId="77777777" w:rsidR="00401C56" w:rsidRPr="008D1BA7" w:rsidRDefault="00401C56" w:rsidP="0029035A">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26D44682" w14:textId="77777777" w:rsidR="00401C56" w:rsidRPr="008D1BA7" w:rsidRDefault="00401C56" w:rsidP="0029035A">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38A1B0EF"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2E0D9425" w14:textId="77777777" w:rsidR="00401C56" w:rsidRPr="008D1BA7" w:rsidRDefault="00401C56" w:rsidP="0029035A">
            <w:pPr>
              <w:spacing w:line="240" w:lineRule="auto"/>
              <w:ind w:firstLine="0"/>
              <w:rPr>
                <w:sz w:val="16"/>
                <w:szCs w:val="18"/>
              </w:rPr>
            </w:pPr>
            <w:r w:rsidRPr="008D1BA7">
              <w:rPr>
                <w:sz w:val="16"/>
                <w:szCs w:val="18"/>
              </w:rPr>
              <w:t>mahogany snapper</w:t>
            </w:r>
          </w:p>
        </w:tc>
      </w:tr>
      <w:tr w:rsidR="00401C56" w:rsidRPr="008D1BA7" w14:paraId="3715F569" w14:textId="77777777" w:rsidTr="0029035A">
        <w:trPr>
          <w:trHeight w:val="20"/>
        </w:trPr>
        <w:tc>
          <w:tcPr>
            <w:tcW w:w="2268" w:type="dxa"/>
            <w:shd w:val="clear" w:color="auto" w:fill="FFFFFF" w:themeFill="background1"/>
            <w:noWrap/>
            <w:hideMark/>
          </w:tcPr>
          <w:p w14:paraId="469A81DD" w14:textId="77777777" w:rsidR="00401C56" w:rsidRPr="008D1BA7" w:rsidRDefault="00401C56" w:rsidP="0029035A">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3074CF48" w14:textId="77777777" w:rsidR="00401C56" w:rsidRPr="008D1BA7" w:rsidRDefault="00401C56" w:rsidP="0029035A">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0C40C863" w14:textId="77777777" w:rsidR="00401C56" w:rsidRPr="008D1BA7" w:rsidRDefault="00401C56" w:rsidP="0029035A">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2C543F87" w14:textId="77777777" w:rsidR="00401C56" w:rsidRPr="008D1BA7" w:rsidRDefault="00401C56" w:rsidP="0029035A">
            <w:pPr>
              <w:spacing w:line="240" w:lineRule="auto"/>
              <w:ind w:firstLine="0"/>
              <w:rPr>
                <w:sz w:val="16"/>
                <w:szCs w:val="18"/>
              </w:rPr>
            </w:pPr>
            <w:r w:rsidRPr="008D1BA7">
              <w:rPr>
                <w:sz w:val="16"/>
                <w:szCs w:val="18"/>
              </w:rPr>
              <w:t>lane snapper</w:t>
            </w:r>
          </w:p>
        </w:tc>
      </w:tr>
      <w:tr w:rsidR="00401C56" w:rsidRPr="008D1BA7" w14:paraId="072CA93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0748F0A" w14:textId="77777777" w:rsidR="00401C56" w:rsidRPr="008D1BA7" w:rsidRDefault="00401C56" w:rsidP="0029035A">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72A060ED" w14:textId="77777777" w:rsidR="00401C56" w:rsidRPr="008D1BA7" w:rsidRDefault="00401C56" w:rsidP="0029035A">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0DB34C54" w14:textId="77777777" w:rsidR="00401C56" w:rsidRPr="008D1BA7" w:rsidRDefault="00401C56" w:rsidP="0029035A">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3283D91B" w14:textId="77777777" w:rsidR="00401C56" w:rsidRPr="008D1BA7" w:rsidRDefault="00401C56" w:rsidP="0029035A">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401C56" w:rsidRPr="008D1BA7" w14:paraId="7897C37B" w14:textId="77777777" w:rsidTr="0029035A">
        <w:trPr>
          <w:trHeight w:val="20"/>
        </w:trPr>
        <w:tc>
          <w:tcPr>
            <w:tcW w:w="2268" w:type="dxa"/>
            <w:shd w:val="clear" w:color="auto" w:fill="FFFFFF" w:themeFill="background1"/>
            <w:noWrap/>
            <w:hideMark/>
          </w:tcPr>
          <w:p w14:paraId="5763821C"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ocellatus</w:t>
            </w:r>
            <w:proofErr w:type="spellEnd"/>
          </w:p>
        </w:tc>
        <w:tc>
          <w:tcPr>
            <w:tcW w:w="1800" w:type="dxa"/>
            <w:shd w:val="clear" w:color="auto" w:fill="FFFFFF" w:themeFill="background1"/>
            <w:noWrap/>
            <w:hideMark/>
          </w:tcPr>
          <w:p w14:paraId="1F8346B0" w14:textId="77777777" w:rsidR="00401C56" w:rsidRPr="008D1BA7" w:rsidRDefault="00401C56" w:rsidP="0029035A">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0A3B919A" w14:textId="77777777" w:rsidR="00401C56" w:rsidRPr="008D1BA7" w:rsidRDefault="00401C56" w:rsidP="0029035A">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2A4D753F" w14:textId="77777777" w:rsidR="00401C56" w:rsidRPr="008D1BA7" w:rsidRDefault="00401C56" w:rsidP="0029035A">
            <w:pPr>
              <w:spacing w:line="240" w:lineRule="auto"/>
              <w:ind w:firstLine="0"/>
              <w:rPr>
                <w:sz w:val="16"/>
                <w:szCs w:val="18"/>
              </w:rPr>
            </w:pPr>
            <w:r w:rsidRPr="008D1BA7">
              <w:rPr>
                <w:sz w:val="16"/>
                <w:szCs w:val="18"/>
              </w:rPr>
              <w:t>yellowtail damselfish</w:t>
            </w:r>
          </w:p>
        </w:tc>
      </w:tr>
      <w:tr w:rsidR="00401C56" w:rsidRPr="008D1BA7" w14:paraId="0041D26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333E77"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edentarius</w:t>
            </w:r>
            <w:proofErr w:type="spellEnd"/>
          </w:p>
        </w:tc>
        <w:tc>
          <w:tcPr>
            <w:tcW w:w="1800" w:type="dxa"/>
            <w:shd w:val="clear" w:color="auto" w:fill="FFFFFF" w:themeFill="background1"/>
            <w:noWrap/>
            <w:hideMark/>
          </w:tcPr>
          <w:p w14:paraId="55F053F0" w14:textId="77777777" w:rsidR="00401C56" w:rsidRPr="008D1BA7" w:rsidRDefault="00401C56" w:rsidP="0029035A">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7FD11000"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25FCCD5" w14:textId="77777777" w:rsidR="00401C56" w:rsidRPr="008D1BA7" w:rsidRDefault="00401C56" w:rsidP="0029035A">
            <w:pPr>
              <w:spacing w:line="240" w:lineRule="auto"/>
              <w:ind w:firstLine="0"/>
              <w:rPr>
                <w:sz w:val="16"/>
                <w:szCs w:val="18"/>
              </w:rPr>
            </w:pPr>
            <w:r w:rsidRPr="008D1BA7">
              <w:rPr>
                <w:sz w:val="16"/>
                <w:szCs w:val="18"/>
              </w:rPr>
              <w:t>fringed filefish</w:t>
            </w:r>
          </w:p>
        </w:tc>
      </w:tr>
      <w:tr w:rsidR="00401C56" w:rsidRPr="008D1BA7" w14:paraId="0F3FEE7E" w14:textId="77777777" w:rsidTr="0029035A">
        <w:trPr>
          <w:trHeight w:val="20"/>
        </w:trPr>
        <w:tc>
          <w:tcPr>
            <w:tcW w:w="2268" w:type="dxa"/>
            <w:shd w:val="clear" w:color="auto" w:fill="FFFFFF" w:themeFill="background1"/>
            <w:noWrap/>
            <w:hideMark/>
          </w:tcPr>
          <w:p w14:paraId="7830CC9E"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triatus</w:t>
            </w:r>
            <w:proofErr w:type="spellEnd"/>
          </w:p>
        </w:tc>
        <w:tc>
          <w:tcPr>
            <w:tcW w:w="1800" w:type="dxa"/>
            <w:shd w:val="clear" w:color="auto" w:fill="FFFFFF" w:themeFill="background1"/>
            <w:noWrap/>
            <w:hideMark/>
          </w:tcPr>
          <w:p w14:paraId="0326D37F" w14:textId="77777777" w:rsidR="00401C56" w:rsidRPr="008D1BA7" w:rsidRDefault="00401C56" w:rsidP="0029035A">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038C67DD" w14:textId="77777777" w:rsidR="00401C56" w:rsidRPr="008D1BA7" w:rsidRDefault="00401C56" w:rsidP="0029035A">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3C7929A8" w14:textId="77777777" w:rsidR="00401C56" w:rsidRPr="008D1BA7" w:rsidRDefault="00401C56" w:rsidP="0029035A">
            <w:pPr>
              <w:spacing w:line="240" w:lineRule="auto"/>
              <w:ind w:firstLine="0"/>
              <w:rPr>
                <w:sz w:val="16"/>
                <w:szCs w:val="18"/>
              </w:rPr>
            </w:pPr>
            <w:r w:rsidRPr="008D1BA7">
              <w:rPr>
                <w:sz w:val="16"/>
                <w:szCs w:val="18"/>
              </w:rPr>
              <w:t>slender filefish</w:t>
            </w:r>
          </w:p>
        </w:tc>
      </w:tr>
      <w:tr w:rsidR="00401C56" w:rsidRPr="008D1BA7" w14:paraId="5D89AF9D"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2AD0927" w14:textId="77777777" w:rsidR="00401C56" w:rsidRPr="008D1BA7" w:rsidRDefault="00401C56" w:rsidP="0029035A">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w:t>
            </w:r>
            <w:proofErr w:type="spellStart"/>
            <w:r w:rsidRPr="008D1BA7">
              <w:rPr>
                <w:i/>
                <w:sz w:val="16"/>
                <w:szCs w:val="18"/>
              </w:rPr>
              <w:t>capistratus</w:t>
            </w:r>
            <w:proofErr w:type="spellEnd"/>
          </w:p>
        </w:tc>
        <w:tc>
          <w:tcPr>
            <w:tcW w:w="1800" w:type="dxa"/>
            <w:shd w:val="clear" w:color="auto" w:fill="FFFFFF" w:themeFill="background1"/>
            <w:noWrap/>
            <w:hideMark/>
          </w:tcPr>
          <w:p w14:paraId="6344EB8B" w14:textId="77777777" w:rsidR="00401C56" w:rsidRPr="008D1BA7" w:rsidRDefault="00401C56" w:rsidP="0029035A">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660D0D2F" w14:textId="77777777" w:rsidR="00401C56" w:rsidRPr="008D1BA7" w:rsidRDefault="00401C56" w:rsidP="0029035A">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1DBFAE2D" w14:textId="77777777" w:rsidR="00401C56" w:rsidRPr="008D1BA7" w:rsidRDefault="00401C56" w:rsidP="0029035A">
            <w:pPr>
              <w:spacing w:line="240" w:lineRule="auto"/>
              <w:ind w:firstLine="0"/>
              <w:rPr>
                <w:sz w:val="16"/>
                <w:szCs w:val="18"/>
              </w:rPr>
            </w:pPr>
            <w:r w:rsidRPr="008D1BA7">
              <w:rPr>
                <w:sz w:val="16"/>
                <w:szCs w:val="18"/>
              </w:rPr>
              <w:t>yellow goatfish</w:t>
            </w:r>
          </w:p>
        </w:tc>
      </w:tr>
      <w:tr w:rsidR="00401C56" w:rsidRPr="008D1BA7" w14:paraId="1B00759E" w14:textId="77777777" w:rsidTr="0029035A">
        <w:trPr>
          <w:trHeight w:val="20"/>
        </w:trPr>
        <w:tc>
          <w:tcPr>
            <w:tcW w:w="2268" w:type="dxa"/>
            <w:shd w:val="clear" w:color="auto" w:fill="FFFFFF" w:themeFill="background1"/>
            <w:noWrap/>
            <w:hideMark/>
          </w:tcPr>
          <w:p w14:paraId="06230DE1"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09D81D2D" w14:textId="77777777" w:rsidR="00401C56" w:rsidRPr="008D1BA7" w:rsidRDefault="00401C56" w:rsidP="0029035A">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2E3EFCF"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3D73B556" w14:textId="77777777" w:rsidR="00401C56" w:rsidRPr="008D1BA7" w:rsidRDefault="00401C56" w:rsidP="0029035A">
            <w:pPr>
              <w:spacing w:line="240" w:lineRule="auto"/>
              <w:ind w:firstLine="0"/>
              <w:rPr>
                <w:sz w:val="16"/>
                <w:szCs w:val="18"/>
              </w:rPr>
            </w:pPr>
            <w:r w:rsidRPr="008D1BA7">
              <w:rPr>
                <w:sz w:val="16"/>
                <w:szCs w:val="18"/>
              </w:rPr>
              <w:t>tiger grouper</w:t>
            </w:r>
          </w:p>
        </w:tc>
      </w:tr>
      <w:tr w:rsidR="00401C56" w:rsidRPr="008D1BA7" w14:paraId="4B8A9205"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BACEBE9"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33E34EB8" w14:textId="77777777" w:rsidR="00401C56" w:rsidRPr="008D1BA7" w:rsidRDefault="00401C56" w:rsidP="0029035A">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324FB319" w14:textId="77777777" w:rsidR="00401C56" w:rsidRPr="008D1BA7" w:rsidRDefault="00401C56" w:rsidP="0029035A">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3696A026" w14:textId="77777777" w:rsidR="00401C56" w:rsidRPr="008D1BA7" w:rsidRDefault="00401C56" w:rsidP="0029035A">
            <w:pPr>
              <w:spacing w:line="240" w:lineRule="auto"/>
              <w:ind w:firstLine="0"/>
              <w:rPr>
                <w:sz w:val="16"/>
                <w:szCs w:val="18"/>
              </w:rPr>
            </w:pPr>
            <w:r w:rsidRPr="008D1BA7">
              <w:rPr>
                <w:sz w:val="16"/>
                <w:szCs w:val="18"/>
              </w:rPr>
              <w:t>yellowfin grouper</w:t>
            </w:r>
          </w:p>
        </w:tc>
      </w:tr>
      <w:tr w:rsidR="00401C56" w:rsidRPr="008D1BA7" w14:paraId="7952A6D4" w14:textId="77777777" w:rsidTr="0029035A">
        <w:trPr>
          <w:trHeight w:val="20"/>
        </w:trPr>
        <w:tc>
          <w:tcPr>
            <w:tcW w:w="2268" w:type="dxa"/>
            <w:shd w:val="clear" w:color="auto" w:fill="FFFFFF" w:themeFill="background1"/>
            <w:noWrap/>
            <w:hideMark/>
          </w:tcPr>
          <w:p w14:paraId="1E1096D8" w14:textId="77777777" w:rsidR="00401C56" w:rsidRPr="008D1BA7" w:rsidRDefault="00401C56" w:rsidP="0029035A">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7D77ABD0" w14:textId="77777777" w:rsidR="00401C56" w:rsidRPr="008D1BA7" w:rsidRDefault="00401C56" w:rsidP="0029035A">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73075879" w14:textId="77777777" w:rsidR="00401C56" w:rsidRPr="008D1BA7" w:rsidRDefault="00401C56" w:rsidP="0029035A">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DA1B34" w14:textId="77777777" w:rsidR="00401C56" w:rsidRPr="008D1BA7" w:rsidRDefault="00401C56" w:rsidP="0029035A">
            <w:pPr>
              <w:spacing w:line="240" w:lineRule="auto"/>
              <w:ind w:firstLine="0"/>
              <w:rPr>
                <w:sz w:val="16"/>
                <w:szCs w:val="18"/>
              </w:rPr>
            </w:pPr>
            <w:r w:rsidRPr="008D1BA7">
              <w:rPr>
                <w:sz w:val="16"/>
                <w:szCs w:val="18"/>
              </w:rPr>
              <w:t>emerald parrotfish</w:t>
            </w:r>
          </w:p>
        </w:tc>
      </w:tr>
      <w:tr w:rsidR="00401C56" w:rsidRPr="008D1BA7" w14:paraId="386A3CC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2D7067A" w14:textId="77777777" w:rsidR="00401C56" w:rsidRPr="008D1BA7" w:rsidRDefault="00401C56" w:rsidP="0029035A">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3E207314" w14:textId="77777777" w:rsidR="00401C56" w:rsidRPr="008D1BA7" w:rsidRDefault="00401C56" w:rsidP="0029035A">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7DEB8A5F" w14:textId="77777777" w:rsidR="00401C56" w:rsidRPr="008D1BA7" w:rsidRDefault="00401C56" w:rsidP="0029035A">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502862FC" w14:textId="77777777" w:rsidR="00401C56" w:rsidRPr="008D1BA7" w:rsidRDefault="00401C56" w:rsidP="0029035A">
            <w:pPr>
              <w:spacing w:line="240" w:lineRule="auto"/>
              <w:ind w:firstLine="0"/>
              <w:rPr>
                <w:sz w:val="16"/>
                <w:szCs w:val="18"/>
              </w:rPr>
            </w:pPr>
            <w:r w:rsidRPr="008D1BA7">
              <w:rPr>
                <w:sz w:val="16"/>
                <w:szCs w:val="18"/>
              </w:rPr>
              <w:t>yellowtail snapper</w:t>
            </w:r>
          </w:p>
        </w:tc>
      </w:tr>
      <w:tr w:rsidR="00401C56" w:rsidRPr="008D1BA7" w14:paraId="3D6AC0EC" w14:textId="77777777" w:rsidTr="0029035A">
        <w:trPr>
          <w:trHeight w:val="20"/>
        </w:trPr>
        <w:tc>
          <w:tcPr>
            <w:tcW w:w="2268" w:type="dxa"/>
            <w:shd w:val="clear" w:color="auto" w:fill="FFFFFF" w:themeFill="background1"/>
            <w:noWrap/>
            <w:hideMark/>
          </w:tcPr>
          <w:p w14:paraId="5EAA9953" w14:textId="77777777" w:rsidR="00401C56" w:rsidRPr="008D1BA7" w:rsidRDefault="00401C56" w:rsidP="0029035A">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w:t>
            </w:r>
            <w:proofErr w:type="spellStart"/>
            <w:r w:rsidRPr="008D1BA7">
              <w:rPr>
                <w:i/>
                <w:sz w:val="16"/>
                <w:szCs w:val="18"/>
              </w:rPr>
              <w:t>roseus</w:t>
            </w:r>
            <w:proofErr w:type="spellEnd"/>
          </w:p>
        </w:tc>
        <w:tc>
          <w:tcPr>
            <w:tcW w:w="1800" w:type="dxa"/>
            <w:shd w:val="clear" w:color="auto" w:fill="FFFFFF" w:themeFill="background1"/>
            <w:noWrap/>
            <w:hideMark/>
          </w:tcPr>
          <w:p w14:paraId="51C8E8BB" w14:textId="77777777" w:rsidR="00401C56" w:rsidRPr="008D1BA7" w:rsidRDefault="00401C56" w:rsidP="0029035A">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23953723" w14:textId="77777777" w:rsidR="00401C56" w:rsidRPr="008D1BA7" w:rsidRDefault="00401C56" w:rsidP="0029035A">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w:t>
            </w:r>
            <w:proofErr w:type="spellStart"/>
            <w:r w:rsidRPr="008D1BA7">
              <w:rPr>
                <w:i/>
                <w:sz w:val="16"/>
                <w:szCs w:val="18"/>
              </w:rPr>
              <w:t>dentex</w:t>
            </w:r>
            <w:proofErr w:type="spellEnd"/>
          </w:p>
        </w:tc>
        <w:tc>
          <w:tcPr>
            <w:tcW w:w="2204" w:type="dxa"/>
            <w:shd w:val="clear" w:color="auto" w:fill="FFFFFF" w:themeFill="background1"/>
            <w:noWrap/>
            <w:hideMark/>
          </w:tcPr>
          <w:p w14:paraId="2E70EE17" w14:textId="77777777" w:rsidR="00401C56" w:rsidRPr="008D1BA7" w:rsidRDefault="00401C56" w:rsidP="0029035A">
            <w:pPr>
              <w:spacing w:line="240" w:lineRule="auto"/>
              <w:ind w:firstLine="0"/>
              <w:rPr>
                <w:sz w:val="16"/>
                <w:szCs w:val="18"/>
              </w:rPr>
            </w:pPr>
            <w:r w:rsidRPr="008D1BA7">
              <w:rPr>
                <w:sz w:val="16"/>
                <w:szCs w:val="18"/>
              </w:rPr>
              <w:t>reef croaker</w:t>
            </w:r>
          </w:p>
        </w:tc>
      </w:tr>
      <w:tr w:rsidR="00401C56" w:rsidRPr="008D1BA7" w14:paraId="010003E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377EC09" w14:textId="77777777" w:rsidR="00401C56" w:rsidRPr="008D1BA7" w:rsidRDefault="00401C56" w:rsidP="0029035A">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6AA6E7FD" w14:textId="77777777" w:rsidR="00401C56" w:rsidRPr="008D1BA7" w:rsidRDefault="00401C56" w:rsidP="0029035A">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201EC322"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5730AA3E" w14:textId="77777777" w:rsidR="00401C56" w:rsidRPr="008D1BA7" w:rsidRDefault="00401C56" w:rsidP="0029035A">
            <w:pPr>
              <w:spacing w:line="240" w:lineRule="auto"/>
              <w:ind w:firstLine="0"/>
              <w:rPr>
                <w:sz w:val="16"/>
                <w:szCs w:val="18"/>
              </w:rPr>
            </w:pPr>
            <w:r w:rsidRPr="008D1BA7">
              <w:rPr>
                <w:sz w:val="16"/>
                <w:szCs w:val="18"/>
              </w:rPr>
              <w:t>gray angelfish</w:t>
            </w:r>
          </w:p>
        </w:tc>
      </w:tr>
      <w:tr w:rsidR="00401C56" w:rsidRPr="008D1BA7" w14:paraId="3D21A762" w14:textId="77777777" w:rsidTr="0029035A">
        <w:trPr>
          <w:trHeight w:val="20"/>
        </w:trPr>
        <w:tc>
          <w:tcPr>
            <w:tcW w:w="2268" w:type="dxa"/>
            <w:shd w:val="clear" w:color="auto" w:fill="FFFFFF" w:themeFill="background1"/>
            <w:noWrap/>
            <w:hideMark/>
          </w:tcPr>
          <w:p w14:paraId="78A1DC80"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4950DD0" w14:textId="77777777" w:rsidR="00401C56" w:rsidRPr="008D1BA7" w:rsidRDefault="00401C56" w:rsidP="0029035A">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153FDEC6" w14:textId="77777777" w:rsidR="00401C56" w:rsidRPr="008D1BA7" w:rsidRDefault="00401C56" w:rsidP="0029035A">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4E520F4C" w14:textId="77777777" w:rsidR="00401C56" w:rsidRPr="008D1BA7" w:rsidRDefault="00401C56" w:rsidP="0029035A">
            <w:pPr>
              <w:spacing w:line="240" w:lineRule="auto"/>
              <w:ind w:firstLine="0"/>
              <w:rPr>
                <w:sz w:val="16"/>
                <w:szCs w:val="18"/>
              </w:rPr>
            </w:pPr>
            <w:r w:rsidRPr="008D1BA7">
              <w:rPr>
                <w:sz w:val="16"/>
                <w:szCs w:val="18"/>
              </w:rPr>
              <w:t>French angelfish</w:t>
            </w:r>
          </w:p>
        </w:tc>
      </w:tr>
      <w:tr w:rsidR="00401C56" w:rsidRPr="008D1BA7" w14:paraId="1BF803AA"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F1F2D19"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7A11F165" w14:textId="77777777" w:rsidR="00401C56" w:rsidRPr="008D1BA7" w:rsidRDefault="00401C56" w:rsidP="0029035A">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1D669D50"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04ADD604" w14:textId="77777777" w:rsidR="00401C56" w:rsidRPr="008D1BA7" w:rsidRDefault="00401C56" w:rsidP="0029035A">
            <w:pPr>
              <w:spacing w:line="240" w:lineRule="auto"/>
              <w:ind w:firstLine="0"/>
              <w:rPr>
                <w:sz w:val="16"/>
                <w:szCs w:val="18"/>
              </w:rPr>
            </w:pPr>
            <w:r w:rsidRPr="008D1BA7">
              <w:rPr>
                <w:sz w:val="16"/>
                <w:szCs w:val="18"/>
              </w:rPr>
              <w:t>longfin damselfish</w:t>
            </w:r>
          </w:p>
        </w:tc>
      </w:tr>
      <w:tr w:rsidR="00401C56" w:rsidRPr="008D1BA7" w14:paraId="570C6149" w14:textId="77777777" w:rsidTr="0029035A">
        <w:trPr>
          <w:trHeight w:val="20"/>
        </w:trPr>
        <w:tc>
          <w:tcPr>
            <w:tcW w:w="2268" w:type="dxa"/>
            <w:shd w:val="clear" w:color="auto" w:fill="FFFFFF" w:themeFill="background1"/>
            <w:noWrap/>
            <w:hideMark/>
          </w:tcPr>
          <w:p w14:paraId="14B14AAE"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708AB858" w14:textId="77777777" w:rsidR="00401C56" w:rsidRPr="008D1BA7" w:rsidRDefault="00401C56" w:rsidP="0029035A">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14CEFE95"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64096248" w14:textId="77777777" w:rsidR="00401C56" w:rsidRPr="008D1BA7" w:rsidRDefault="00401C56" w:rsidP="0029035A">
            <w:pPr>
              <w:spacing w:line="240" w:lineRule="auto"/>
              <w:ind w:firstLine="0"/>
              <w:rPr>
                <w:sz w:val="16"/>
                <w:szCs w:val="18"/>
              </w:rPr>
            </w:pPr>
            <w:r w:rsidRPr="008D1BA7">
              <w:rPr>
                <w:sz w:val="16"/>
                <w:szCs w:val="18"/>
              </w:rPr>
              <w:t>beaugregory</w:t>
            </w:r>
          </w:p>
        </w:tc>
      </w:tr>
      <w:tr w:rsidR="00401C56" w:rsidRPr="008D1BA7" w14:paraId="07AFB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FD1466"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fulva</w:t>
            </w:r>
            <w:proofErr w:type="spellEnd"/>
          </w:p>
        </w:tc>
        <w:tc>
          <w:tcPr>
            <w:tcW w:w="1800" w:type="dxa"/>
            <w:shd w:val="clear" w:color="auto" w:fill="FFFFFF" w:themeFill="background1"/>
            <w:noWrap/>
            <w:hideMark/>
          </w:tcPr>
          <w:p w14:paraId="58044F97" w14:textId="77777777" w:rsidR="00401C56" w:rsidRPr="008D1BA7" w:rsidRDefault="00401C56" w:rsidP="0029035A">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386E3916"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7790C3AD" w14:textId="77777777" w:rsidR="00401C56" w:rsidRPr="008D1BA7" w:rsidRDefault="00401C56" w:rsidP="0029035A">
            <w:pPr>
              <w:spacing w:line="240" w:lineRule="auto"/>
              <w:ind w:firstLine="0"/>
              <w:rPr>
                <w:sz w:val="16"/>
                <w:szCs w:val="18"/>
              </w:rPr>
            </w:pPr>
            <w:r w:rsidRPr="008D1BA7">
              <w:rPr>
                <w:sz w:val="16"/>
                <w:szCs w:val="18"/>
              </w:rPr>
              <w:t>cocoa damselfish</w:t>
            </w:r>
          </w:p>
        </w:tc>
      </w:tr>
      <w:tr w:rsidR="00401C56" w:rsidRPr="008D1BA7" w14:paraId="6E035EB0" w14:textId="77777777" w:rsidTr="0029035A">
        <w:trPr>
          <w:trHeight w:val="20"/>
        </w:trPr>
        <w:tc>
          <w:tcPr>
            <w:tcW w:w="2268" w:type="dxa"/>
            <w:shd w:val="clear" w:color="auto" w:fill="FFFFFF" w:themeFill="background1"/>
            <w:noWrap/>
            <w:hideMark/>
          </w:tcPr>
          <w:p w14:paraId="7B0CCEF8" w14:textId="77777777" w:rsidR="00401C56" w:rsidRPr="008D1BA7" w:rsidRDefault="00401C56" w:rsidP="0029035A">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356CFAFA" w14:textId="77777777" w:rsidR="00401C56" w:rsidRPr="008D1BA7" w:rsidRDefault="00401C56" w:rsidP="0029035A">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30E51E77"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60CE864F" w14:textId="77777777" w:rsidR="00401C56" w:rsidRPr="008D1BA7" w:rsidRDefault="00401C56" w:rsidP="0029035A">
            <w:pPr>
              <w:spacing w:line="240" w:lineRule="auto"/>
              <w:ind w:firstLine="0"/>
              <w:rPr>
                <w:sz w:val="16"/>
                <w:szCs w:val="18"/>
              </w:rPr>
            </w:pPr>
            <w:r w:rsidRPr="008D1BA7">
              <w:rPr>
                <w:sz w:val="16"/>
                <w:szCs w:val="18"/>
              </w:rPr>
              <w:t>dusky damselfish</w:t>
            </w:r>
          </w:p>
        </w:tc>
      </w:tr>
      <w:tr w:rsidR="00401C56" w:rsidRPr="008D1BA7" w14:paraId="0C80589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254658D"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4AC87D02" w14:textId="77777777" w:rsidR="00401C56" w:rsidRPr="008D1BA7" w:rsidRDefault="00401C56" w:rsidP="0029035A">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087084B4"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F9FB219" w14:textId="77777777" w:rsidR="00401C56" w:rsidRPr="008D1BA7" w:rsidRDefault="00401C56" w:rsidP="0029035A">
            <w:pPr>
              <w:spacing w:line="240" w:lineRule="auto"/>
              <w:ind w:firstLine="0"/>
              <w:rPr>
                <w:sz w:val="16"/>
                <w:szCs w:val="18"/>
              </w:rPr>
            </w:pPr>
            <w:r w:rsidRPr="008D1BA7">
              <w:rPr>
                <w:sz w:val="16"/>
                <w:szCs w:val="18"/>
              </w:rPr>
              <w:t>bicolor damselfish</w:t>
            </w:r>
          </w:p>
        </w:tc>
      </w:tr>
      <w:tr w:rsidR="00401C56" w:rsidRPr="008D1BA7" w14:paraId="4518C173" w14:textId="77777777" w:rsidTr="0029035A">
        <w:trPr>
          <w:trHeight w:val="20"/>
        </w:trPr>
        <w:tc>
          <w:tcPr>
            <w:tcW w:w="2268" w:type="dxa"/>
            <w:shd w:val="clear" w:color="auto" w:fill="FFFFFF" w:themeFill="background1"/>
            <w:noWrap/>
            <w:hideMark/>
          </w:tcPr>
          <w:p w14:paraId="32D2E408"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5F82DE92" w14:textId="77777777" w:rsidR="00401C56" w:rsidRPr="008D1BA7" w:rsidRDefault="00401C56" w:rsidP="0029035A">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3AA174CF" w14:textId="77777777" w:rsidR="00401C56" w:rsidRPr="008D1BA7" w:rsidRDefault="00401C56" w:rsidP="0029035A">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5F0B0702" w14:textId="77777777" w:rsidR="00401C56" w:rsidRPr="008D1BA7" w:rsidRDefault="00401C56" w:rsidP="0029035A">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401C56" w:rsidRPr="008D1BA7" w14:paraId="6DDC3C68"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C23DEE" w14:textId="77777777" w:rsidR="00401C56" w:rsidRPr="008D1BA7" w:rsidRDefault="00401C56" w:rsidP="0029035A">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3CEB58A" w14:textId="77777777" w:rsidR="00401C56" w:rsidRPr="008D1BA7" w:rsidRDefault="00401C56" w:rsidP="0029035A">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5C17666B" w14:textId="77777777" w:rsidR="00401C56" w:rsidRPr="008D1BA7" w:rsidRDefault="00401C56" w:rsidP="0029035A">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w:t>
            </w:r>
            <w:proofErr w:type="spellStart"/>
            <w:r w:rsidRPr="008D1BA7">
              <w:rPr>
                <w:i/>
                <w:sz w:val="16"/>
                <w:szCs w:val="18"/>
              </w:rPr>
              <w:t>maculatus</w:t>
            </w:r>
            <w:proofErr w:type="spellEnd"/>
          </w:p>
        </w:tc>
        <w:tc>
          <w:tcPr>
            <w:tcW w:w="2204" w:type="dxa"/>
            <w:shd w:val="clear" w:color="auto" w:fill="FFFFFF" w:themeFill="background1"/>
            <w:noWrap/>
            <w:hideMark/>
          </w:tcPr>
          <w:p w14:paraId="08C0F74F" w14:textId="77777777" w:rsidR="00401C56" w:rsidRPr="008D1BA7" w:rsidRDefault="00401C56" w:rsidP="0029035A">
            <w:pPr>
              <w:spacing w:line="240" w:lineRule="auto"/>
              <w:ind w:firstLine="0"/>
              <w:rPr>
                <w:sz w:val="16"/>
                <w:szCs w:val="18"/>
              </w:rPr>
            </w:pPr>
            <w:r w:rsidRPr="008D1BA7">
              <w:rPr>
                <w:sz w:val="16"/>
                <w:szCs w:val="18"/>
              </w:rPr>
              <w:t>spotted goatfish</w:t>
            </w:r>
          </w:p>
        </w:tc>
      </w:tr>
      <w:tr w:rsidR="00401C56" w:rsidRPr="008D1BA7" w14:paraId="333AC7D1" w14:textId="77777777" w:rsidTr="0029035A">
        <w:trPr>
          <w:trHeight w:val="20"/>
        </w:trPr>
        <w:tc>
          <w:tcPr>
            <w:tcW w:w="2268" w:type="dxa"/>
            <w:shd w:val="clear" w:color="auto" w:fill="FFFFFF" w:themeFill="background1"/>
            <w:noWrap/>
            <w:hideMark/>
          </w:tcPr>
          <w:p w14:paraId="35065027" w14:textId="77777777" w:rsidR="00401C56" w:rsidRPr="008D1BA7" w:rsidRDefault="00401C56" w:rsidP="0029035A">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4E3DB113" w14:textId="77777777" w:rsidR="00401C56" w:rsidRPr="008D1BA7" w:rsidRDefault="00401C56" w:rsidP="0029035A">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2FBEF5A1" w14:textId="77777777" w:rsidR="00401C56" w:rsidRPr="008D1BA7" w:rsidRDefault="00401C56" w:rsidP="0029035A">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4BE1DF27" w14:textId="77777777" w:rsidR="00401C56" w:rsidRPr="008D1BA7" w:rsidRDefault="00401C56" w:rsidP="0029035A">
            <w:pPr>
              <w:spacing w:line="240" w:lineRule="auto"/>
              <w:ind w:firstLine="0"/>
              <w:rPr>
                <w:sz w:val="16"/>
                <w:szCs w:val="18"/>
              </w:rPr>
            </w:pPr>
            <w:r w:rsidRPr="008D1BA7">
              <w:rPr>
                <w:sz w:val="16"/>
                <w:szCs w:val="18"/>
              </w:rPr>
              <w:t>lionfish</w:t>
            </w:r>
          </w:p>
        </w:tc>
      </w:tr>
      <w:tr w:rsidR="00401C56" w:rsidRPr="008D1BA7" w14:paraId="6D42995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105EEF" w14:textId="77777777" w:rsidR="00401C56" w:rsidRPr="008D1BA7" w:rsidRDefault="00401C56" w:rsidP="0029035A">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1C16F801" w14:textId="77777777" w:rsidR="00401C56" w:rsidRPr="008D1BA7" w:rsidRDefault="00401C56" w:rsidP="0029035A">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3834F789"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oeruleus</w:t>
            </w:r>
            <w:proofErr w:type="spellEnd"/>
          </w:p>
        </w:tc>
        <w:tc>
          <w:tcPr>
            <w:tcW w:w="2204" w:type="dxa"/>
            <w:shd w:val="clear" w:color="auto" w:fill="FFFFFF" w:themeFill="background1"/>
            <w:noWrap/>
            <w:hideMark/>
          </w:tcPr>
          <w:p w14:paraId="63090CF2" w14:textId="77777777" w:rsidR="00401C56" w:rsidRPr="008D1BA7" w:rsidRDefault="00401C56" w:rsidP="0029035A">
            <w:pPr>
              <w:spacing w:line="240" w:lineRule="auto"/>
              <w:ind w:firstLine="0"/>
              <w:rPr>
                <w:sz w:val="16"/>
                <w:szCs w:val="18"/>
              </w:rPr>
            </w:pPr>
            <w:r w:rsidRPr="008D1BA7">
              <w:rPr>
                <w:sz w:val="16"/>
                <w:szCs w:val="18"/>
              </w:rPr>
              <w:t>blue parrotfish</w:t>
            </w:r>
          </w:p>
        </w:tc>
      </w:tr>
      <w:tr w:rsidR="00401C56" w:rsidRPr="008D1BA7" w14:paraId="7010B332" w14:textId="77777777" w:rsidTr="0029035A">
        <w:trPr>
          <w:trHeight w:val="20"/>
        </w:trPr>
        <w:tc>
          <w:tcPr>
            <w:tcW w:w="2268" w:type="dxa"/>
            <w:shd w:val="clear" w:color="auto" w:fill="FFFFFF" w:themeFill="background1"/>
            <w:noWrap/>
            <w:hideMark/>
          </w:tcPr>
          <w:p w14:paraId="2F02BC3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16FB3046" w14:textId="77777777" w:rsidR="00401C56" w:rsidRPr="008D1BA7" w:rsidRDefault="00401C56" w:rsidP="0029035A">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3D7799F0"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305961FB" w14:textId="77777777" w:rsidR="00401C56" w:rsidRPr="008D1BA7" w:rsidRDefault="00401C56" w:rsidP="0029035A">
            <w:pPr>
              <w:spacing w:line="240" w:lineRule="auto"/>
              <w:ind w:firstLine="0"/>
              <w:rPr>
                <w:sz w:val="16"/>
                <w:szCs w:val="18"/>
              </w:rPr>
            </w:pPr>
            <w:r w:rsidRPr="008D1BA7">
              <w:rPr>
                <w:sz w:val="16"/>
                <w:szCs w:val="18"/>
              </w:rPr>
              <w:t>striped parrotfish</w:t>
            </w:r>
          </w:p>
        </w:tc>
      </w:tr>
      <w:tr w:rsidR="00401C56" w:rsidRPr="008D1BA7" w14:paraId="2A0276CB"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B77D4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594DC6DC" w14:textId="77777777" w:rsidR="00401C56" w:rsidRPr="008D1BA7" w:rsidRDefault="00401C56" w:rsidP="0029035A">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17D2DD5C"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0F82DA6E" w14:textId="77777777" w:rsidR="00401C56" w:rsidRPr="008D1BA7" w:rsidRDefault="00401C56" w:rsidP="0029035A">
            <w:pPr>
              <w:spacing w:line="240" w:lineRule="auto"/>
              <w:ind w:firstLine="0"/>
              <w:rPr>
                <w:sz w:val="16"/>
                <w:szCs w:val="18"/>
              </w:rPr>
            </w:pPr>
            <w:r w:rsidRPr="008D1BA7">
              <w:rPr>
                <w:sz w:val="16"/>
                <w:szCs w:val="18"/>
              </w:rPr>
              <w:t>rainbow parrotfish</w:t>
            </w:r>
          </w:p>
        </w:tc>
      </w:tr>
      <w:tr w:rsidR="00401C56" w:rsidRPr="008D1BA7" w14:paraId="4516E607" w14:textId="77777777" w:rsidTr="0029035A">
        <w:trPr>
          <w:trHeight w:val="20"/>
        </w:trPr>
        <w:tc>
          <w:tcPr>
            <w:tcW w:w="2268" w:type="dxa"/>
            <w:shd w:val="clear" w:color="auto" w:fill="FFFFFF" w:themeFill="background1"/>
            <w:noWrap/>
            <w:hideMark/>
          </w:tcPr>
          <w:p w14:paraId="3B941281"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3A96A0A7" w14:textId="77777777" w:rsidR="00401C56" w:rsidRPr="008D1BA7" w:rsidRDefault="00401C56" w:rsidP="0029035A">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3F9DEC94"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2889AF4D" w14:textId="77777777" w:rsidR="00401C56" w:rsidRPr="008D1BA7" w:rsidRDefault="00401C56" w:rsidP="0029035A">
            <w:pPr>
              <w:spacing w:line="240" w:lineRule="auto"/>
              <w:ind w:firstLine="0"/>
              <w:rPr>
                <w:sz w:val="16"/>
                <w:szCs w:val="18"/>
              </w:rPr>
            </w:pPr>
            <w:r w:rsidRPr="008D1BA7">
              <w:rPr>
                <w:sz w:val="16"/>
                <w:szCs w:val="18"/>
              </w:rPr>
              <w:t>princess parrotfish</w:t>
            </w:r>
          </w:p>
        </w:tc>
      </w:tr>
      <w:tr w:rsidR="00401C56" w:rsidRPr="008D1BA7" w14:paraId="68C4A89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A837835"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40A73EAE" w14:textId="77777777" w:rsidR="00401C56" w:rsidRPr="008D1BA7" w:rsidRDefault="00401C56" w:rsidP="0029035A">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6B1C603E" w14:textId="77777777" w:rsidR="00401C56" w:rsidRPr="008D1BA7" w:rsidRDefault="00401C56" w:rsidP="0029035A">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3AA50BDB" w14:textId="77777777" w:rsidR="00401C56" w:rsidRPr="008D1BA7" w:rsidRDefault="00401C56" w:rsidP="0029035A">
            <w:pPr>
              <w:spacing w:line="240" w:lineRule="auto"/>
              <w:ind w:firstLine="0"/>
              <w:rPr>
                <w:sz w:val="16"/>
                <w:szCs w:val="18"/>
              </w:rPr>
            </w:pPr>
            <w:r w:rsidRPr="008D1BA7">
              <w:rPr>
                <w:sz w:val="16"/>
                <w:szCs w:val="18"/>
              </w:rPr>
              <w:t>queen parrotfish</w:t>
            </w:r>
          </w:p>
        </w:tc>
      </w:tr>
      <w:tr w:rsidR="00401C56" w:rsidRPr="008D1BA7" w14:paraId="364E57C1" w14:textId="77777777" w:rsidTr="0029035A">
        <w:trPr>
          <w:trHeight w:val="20"/>
        </w:trPr>
        <w:tc>
          <w:tcPr>
            <w:tcW w:w="2268" w:type="dxa"/>
            <w:shd w:val="clear" w:color="auto" w:fill="FFFFFF" w:themeFill="background1"/>
            <w:noWrap/>
            <w:hideMark/>
          </w:tcPr>
          <w:p w14:paraId="5B84DFD4"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138BB796" w14:textId="77777777" w:rsidR="00401C56" w:rsidRPr="008D1BA7" w:rsidRDefault="00401C56" w:rsidP="0029035A">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720EBAB9"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baldwini</w:t>
            </w:r>
            <w:proofErr w:type="spellEnd"/>
          </w:p>
        </w:tc>
        <w:tc>
          <w:tcPr>
            <w:tcW w:w="2204" w:type="dxa"/>
            <w:shd w:val="clear" w:color="auto" w:fill="FFFFFF" w:themeFill="background1"/>
            <w:noWrap/>
            <w:hideMark/>
          </w:tcPr>
          <w:p w14:paraId="3A1E451E" w14:textId="77777777" w:rsidR="00401C56" w:rsidRPr="008D1BA7" w:rsidRDefault="00401C56" w:rsidP="0029035A">
            <w:pPr>
              <w:spacing w:line="240" w:lineRule="auto"/>
              <w:ind w:firstLine="0"/>
              <w:rPr>
                <w:sz w:val="16"/>
                <w:szCs w:val="18"/>
              </w:rPr>
            </w:pPr>
            <w:r w:rsidRPr="008D1BA7">
              <w:rPr>
                <w:sz w:val="16"/>
                <w:szCs w:val="18"/>
              </w:rPr>
              <w:t>lantern bass</w:t>
            </w:r>
          </w:p>
        </w:tc>
      </w:tr>
      <w:tr w:rsidR="00401C56" w:rsidRPr="008D1BA7" w14:paraId="23785553"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689685E"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1075D583" w14:textId="77777777" w:rsidR="00401C56" w:rsidRPr="008D1BA7" w:rsidRDefault="00401C56" w:rsidP="0029035A">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138CC3B5"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abacarius</w:t>
            </w:r>
            <w:proofErr w:type="spellEnd"/>
          </w:p>
        </w:tc>
        <w:tc>
          <w:tcPr>
            <w:tcW w:w="2204" w:type="dxa"/>
            <w:shd w:val="clear" w:color="auto" w:fill="FFFFFF" w:themeFill="background1"/>
            <w:noWrap/>
            <w:hideMark/>
          </w:tcPr>
          <w:p w14:paraId="1A3CA450" w14:textId="77777777" w:rsidR="00401C56" w:rsidRPr="008D1BA7" w:rsidRDefault="00401C56" w:rsidP="0029035A">
            <w:pPr>
              <w:spacing w:line="240" w:lineRule="auto"/>
              <w:ind w:firstLine="0"/>
              <w:rPr>
                <w:sz w:val="16"/>
                <w:szCs w:val="18"/>
              </w:rPr>
            </w:pPr>
            <w:r w:rsidRPr="008D1BA7">
              <w:rPr>
                <w:sz w:val="16"/>
                <w:szCs w:val="18"/>
              </w:rPr>
              <w:t>tobacco fish</w:t>
            </w:r>
          </w:p>
        </w:tc>
      </w:tr>
      <w:tr w:rsidR="00401C56" w:rsidRPr="008D1BA7" w14:paraId="7F4F4BCD" w14:textId="77777777" w:rsidTr="0029035A">
        <w:trPr>
          <w:trHeight w:val="20"/>
        </w:trPr>
        <w:tc>
          <w:tcPr>
            <w:tcW w:w="2268" w:type="dxa"/>
            <w:shd w:val="clear" w:color="auto" w:fill="FFFFFF" w:themeFill="background1"/>
            <w:noWrap/>
            <w:hideMark/>
          </w:tcPr>
          <w:p w14:paraId="5A6E16D6"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4C6EE6BC" w14:textId="77777777" w:rsidR="00401C56" w:rsidRPr="008D1BA7" w:rsidRDefault="00401C56" w:rsidP="0029035A">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5968FB7"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igrinus</w:t>
            </w:r>
            <w:proofErr w:type="spellEnd"/>
          </w:p>
        </w:tc>
        <w:tc>
          <w:tcPr>
            <w:tcW w:w="2204" w:type="dxa"/>
            <w:shd w:val="clear" w:color="auto" w:fill="FFFFFF" w:themeFill="background1"/>
            <w:noWrap/>
            <w:hideMark/>
          </w:tcPr>
          <w:p w14:paraId="0C143C05" w14:textId="77777777" w:rsidR="00401C56" w:rsidRPr="008D1BA7" w:rsidRDefault="00401C56" w:rsidP="0029035A">
            <w:pPr>
              <w:spacing w:line="240" w:lineRule="auto"/>
              <w:ind w:firstLine="0"/>
              <w:rPr>
                <w:sz w:val="16"/>
                <w:szCs w:val="18"/>
              </w:rPr>
            </w:pPr>
            <w:r w:rsidRPr="008D1BA7">
              <w:rPr>
                <w:sz w:val="16"/>
                <w:szCs w:val="18"/>
              </w:rPr>
              <w:t>harlequin bass</w:t>
            </w:r>
          </w:p>
        </w:tc>
      </w:tr>
      <w:tr w:rsidR="00401C56" w:rsidRPr="008D1BA7" w14:paraId="3A309704"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01BFC53"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6CABB193" w14:textId="77777777" w:rsidR="00401C56" w:rsidRPr="008D1BA7" w:rsidRDefault="00401C56" w:rsidP="0029035A">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11C841CD" w14:textId="77777777" w:rsidR="00401C56" w:rsidRPr="008D1BA7" w:rsidRDefault="00401C56" w:rsidP="0029035A">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ortugarum</w:t>
            </w:r>
            <w:proofErr w:type="spellEnd"/>
          </w:p>
        </w:tc>
        <w:tc>
          <w:tcPr>
            <w:tcW w:w="2204" w:type="dxa"/>
            <w:shd w:val="clear" w:color="auto" w:fill="FFFFFF" w:themeFill="background1"/>
            <w:noWrap/>
            <w:hideMark/>
          </w:tcPr>
          <w:p w14:paraId="4A911071" w14:textId="77777777" w:rsidR="00401C56" w:rsidRPr="008D1BA7" w:rsidRDefault="00401C56" w:rsidP="0029035A">
            <w:pPr>
              <w:spacing w:line="240" w:lineRule="auto"/>
              <w:ind w:firstLine="0"/>
              <w:rPr>
                <w:sz w:val="16"/>
                <w:szCs w:val="18"/>
              </w:rPr>
            </w:pPr>
            <w:r w:rsidRPr="008D1BA7">
              <w:rPr>
                <w:sz w:val="16"/>
                <w:szCs w:val="18"/>
              </w:rPr>
              <w:t>chalk bass</w:t>
            </w:r>
          </w:p>
        </w:tc>
      </w:tr>
      <w:tr w:rsidR="00401C56" w:rsidRPr="008D1BA7" w14:paraId="299C676C" w14:textId="77777777" w:rsidTr="0029035A">
        <w:trPr>
          <w:trHeight w:val="20"/>
        </w:trPr>
        <w:tc>
          <w:tcPr>
            <w:tcW w:w="2268" w:type="dxa"/>
            <w:shd w:val="clear" w:color="auto" w:fill="FFFFFF" w:themeFill="background1"/>
            <w:noWrap/>
            <w:hideMark/>
          </w:tcPr>
          <w:p w14:paraId="751E57BB"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281894A0" w14:textId="77777777" w:rsidR="00401C56" w:rsidRPr="008D1BA7" w:rsidRDefault="00401C56" w:rsidP="0029035A">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520A82FC"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784FD49C" w14:textId="77777777" w:rsidR="00401C56" w:rsidRPr="008D1BA7" w:rsidRDefault="00401C56" w:rsidP="0029035A">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401C56" w:rsidRPr="008D1BA7" w14:paraId="51AF9291"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03872B9" w14:textId="77777777" w:rsidR="00401C56" w:rsidRPr="008D1BA7" w:rsidRDefault="00401C56" w:rsidP="0029035A">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409610E7" w14:textId="77777777" w:rsidR="00401C56" w:rsidRPr="008D1BA7" w:rsidRDefault="00401C56" w:rsidP="0029035A">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581344C2"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7641B452" w14:textId="77777777" w:rsidR="00401C56" w:rsidRPr="008D1BA7" w:rsidRDefault="00401C56" w:rsidP="0029035A">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401C56" w:rsidRPr="008D1BA7" w14:paraId="45D7C0C4" w14:textId="77777777" w:rsidTr="0029035A">
        <w:trPr>
          <w:trHeight w:val="20"/>
        </w:trPr>
        <w:tc>
          <w:tcPr>
            <w:tcW w:w="2268" w:type="dxa"/>
            <w:shd w:val="clear" w:color="auto" w:fill="FFFFFF" w:themeFill="background1"/>
            <w:noWrap/>
            <w:hideMark/>
          </w:tcPr>
          <w:p w14:paraId="5796AA5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4A122B31" w14:textId="77777777" w:rsidR="00401C56" w:rsidRPr="008D1BA7" w:rsidRDefault="00401C56" w:rsidP="0029035A">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360FD13D"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17DAF438" w14:textId="77777777" w:rsidR="00401C56" w:rsidRPr="008D1BA7" w:rsidRDefault="00401C56" w:rsidP="0029035A">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401C56" w:rsidRPr="008D1BA7" w14:paraId="1AD58A6F"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10AF06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1BB65B8B" w14:textId="77777777" w:rsidR="00401C56" w:rsidRPr="008D1BA7" w:rsidRDefault="00401C56" w:rsidP="0029035A">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DE2A416"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3ABDB500" w14:textId="77777777" w:rsidR="00401C56" w:rsidRPr="008D1BA7" w:rsidRDefault="00401C56" w:rsidP="0029035A">
            <w:pPr>
              <w:spacing w:line="240" w:lineRule="auto"/>
              <w:ind w:firstLine="0"/>
              <w:rPr>
                <w:sz w:val="16"/>
                <w:szCs w:val="18"/>
              </w:rPr>
            </w:pPr>
            <w:r w:rsidRPr="008D1BA7">
              <w:rPr>
                <w:sz w:val="16"/>
                <w:szCs w:val="18"/>
              </w:rPr>
              <w:t>bucktooth parrotfish</w:t>
            </w:r>
          </w:p>
        </w:tc>
      </w:tr>
      <w:tr w:rsidR="00401C56" w:rsidRPr="008D1BA7" w14:paraId="787BD568" w14:textId="77777777" w:rsidTr="0029035A">
        <w:trPr>
          <w:trHeight w:val="20"/>
        </w:trPr>
        <w:tc>
          <w:tcPr>
            <w:tcW w:w="2268" w:type="dxa"/>
            <w:shd w:val="clear" w:color="auto" w:fill="FFFFFF" w:themeFill="background1"/>
            <w:noWrap/>
            <w:hideMark/>
          </w:tcPr>
          <w:p w14:paraId="0D2C781A"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7E0844A0" w14:textId="77777777" w:rsidR="00401C56" w:rsidRPr="008D1BA7" w:rsidRDefault="00401C56" w:rsidP="0029035A">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1E3D9D65"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3CCBFB7E" w14:textId="77777777" w:rsidR="00401C56" w:rsidRPr="008D1BA7" w:rsidRDefault="00401C56" w:rsidP="0029035A">
            <w:pPr>
              <w:spacing w:line="240" w:lineRule="auto"/>
              <w:ind w:firstLine="0"/>
              <w:rPr>
                <w:sz w:val="16"/>
                <w:szCs w:val="18"/>
              </w:rPr>
            </w:pPr>
            <w:r w:rsidRPr="008D1BA7">
              <w:rPr>
                <w:sz w:val="16"/>
                <w:szCs w:val="18"/>
              </w:rPr>
              <w:t>yellowtail parrotfish</w:t>
            </w:r>
          </w:p>
        </w:tc>
      </w:tr>
      <w:tr w:rsidR="00401C56" w:rsidRPr="008D1BA7" w14:paraId="3655CE09"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1B6DF4E"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1FA19C2A" w14:textId="77777777" w:rsidR="00401C56" w:rsidRPr="008D1BA7" w:rsidRDefault="00401C56" w:rsidP="0029035A">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15F0AF28" w14:textId="77777777" w:rsidR="00401C56" w:rsidRPr="008D1BA7" w:rsidRDefault="00401C56" w:rsidP="0029035A">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4D7C5857" w14:textId="77777777" w:rsidR="00401C56" w:rsidRPr="008D1BA7" w:rsidRDefault="00401C56" w:rsidP="0029035A">
            <w:pPr>
              <w:spacing w:line="240" w:lineRule="auto"/>
              <w:ind w:firstLine="0"/>
              <w:rPr>
                <w:sz w:val="16"/>
                <w:szCs w:val="18"/>
              </w:rPr>
            </w:pPr>
            <w:r w:rsidRPr="008D1BA7">
              <w:rPr>
                <w:sz w:val="16"/>
                <w:szCs w:val="18"/>
              </w:rPr>
              <w:t>stoplight parrotfish</w:t>
            </w:r>
          </w:p>
        </w:tc>
      </w:tr>
      <w:tr w:rsidR="00401C56" w:rsidRPr="008D1BA7" w14:paraId="31FB0D4B" w14:textId="77777777" w:rsidTr="0029035A">
        <w:trPr>
          <w:trHeight w:val="20"/>
        </w:trPr>
        <w:tc>
          <w:tcPr>
            <w:tcW w:w="2268" w:type="dxa"/>
            <w:shd w:val="clear" w:color="auto" w:fill="FFFFFF" w:themeFill="background1"/>
            <w:noWrap/>
            <w:hideMark/>
          </w:tcPr>
          <w:p w14:paraId="14CDED3D"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3B12F8F4" w14:textId="77777777" w:rsidR="00401C56" w:rsidRPr="008D1BA7" w:rsidRDefault="00401C56" w:rsidP="0029035A">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61E58088"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3C80BDB8" w14:textId="77777777" w:rsidR="00401C56" w:rsidRPr="008D1BA7" w:rsidRDefault="00401C56" w:rsidP="0029035A">
            <w:pPr>
              <w:spacing w:line="240" w:lineRule="auto"/>
              <w:ind w:firstLine="0"/>
              <w:rPr>
                <w:sz w:val="16"/>
                <w:szCs w:val="18"/>
              </w:rPr>
            </w:pPr>
            <w:r w:rsidRPr="008D1BA7">
              <w:rPr>
                <w:sz w:val="16"/>
                <w:szCs w:val="18"/>
              </w:rPr>
              <w:t>marbled puffer</w:t>
            </w:r>
          </w:p>
        </w:tc>
      </w:tr>
      <w:tr w:rsidR="00401C56" w:rsidRPr="008D1BA7" w14:paraId="05F0468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739BABC"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4CBD7285" w14:textId="77777777" w:rsidR="00401C56" w:rsidRPr="008D1BA7" w:rsidRDefault="00401C56" w:rsidP="0029035A">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1ADF4950" w14:textId="77777777" w:rsidR="00401C56" w:rsidRPr="008D1BA7" w:rsidRDefault="00401C56" w:rsidP="0029035A">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030C323F" w14:textId="77777777" w:rsidR="00401C56" w:rsidRPr="008D1BA7" w:rsidRDefault="00401C56" w:rsidP="0029035A">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401C56" w:rsidRPr="008D1BA7" w14:paraId="6A90DB11" w14:textId="77777777" w:rsidTr="0029035A">
        <w:trPr>
          <w:trHeight w:val="20"/>
        </w:trPr>
        <w:tc>
          <w:tcPr>
            <w:tcW w:w="2268" w:type="dxa"/>
            <w:shd w:val="clear" w:color="auto" w:fill="FFFFFF" w:themeFill="background1"/>
            <w:noWrap/>
            <w:hideMark/>
          </w:tcPr>
          <w:p w14:paraId="6DCD4509" w14:textId="77777777" w:rsidR="00401C56" w:rsidRPr="008D1BA7" w:rsidRDefault="00401C56" w:rsidP="0029035A">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radiatus</w:t>
            </w:r>
            <w:proofErr w:type="spellEnd"/>
          </w:p>
        </w:tc>
        <w:tc>
          <w:tcPr>
            <w:tcW w:w="1800" w:type="dxa"/>
            <w:shd w:val="clear" w:color="auto" w:fill="FFFFFF" w:themeFill="background1"/>
            <w:noWrap/>
            <w:hideMark/>
          </w:tcPr>
          <w:p w14:paraId="76DE655E" w14:textId="77777777" w:rsidR="00401C56" w:rsidRPr="008D1BA7" w:rsidRDefault="00401C56" w:rsidP="0029035A">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CE3D07E"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5AC249AA" w14:textId="77777777" w:rsidR="00401C56" w:rsidRPr="008D1BA7" w:rsidRDefault="00401C56" w:rsidP="0029035A">
            <w:pPr>
              <w:spacing w:line="240" w:lineRule="auto"/>
              <w:ind w:firstLine="0"/>
              <w:rPr>
                <w:sz w:val="16"/>
                <w:szCs w:val="18"/>
              </w:rPr>
            </w:pPr>
            <w:r w:rsidRPr="008D1BA7">
              <w:rPr>
                <w:sz w:val="16"/>
                <w:szCs w:val="18"/>
              </w:rPr>
              <w:t>sand diver</w:t>
            </w:r>
          </w:p>
        </w:tc>
      </w:tr>
      <w:tr w:rsidR="00401C56" w:rsidRPr="008D1BA7" w14:paraId="4AB17690"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23112FC"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3FB23865" w14:textId="77777777" w:rsidR="00401C56" w:rsidRPr="008D1BA7" w:rsidRDefault="00401C56" w:rsidP="0029035A">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332A5548"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7A1675C8" w14:textId="77777777" w:rsidR="00401C56" w:rsidRPr="008D1BA7" w:rsidRDefault="00401C56" w:rsidP="0029035A">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401C56" w:rsidRPr="008D1BA7" w14:paraId="1DBCAD2A" w14:textId="77777777" w:rsidTr="0029035A">
        <w:trPr>
          <w:trHeight w:val="20"/>
        </w:trPr>
        <w:tc>
          <w:tcPr>
            <w:tcW w:w="2268" w:type="dxa"/>
            <w:shd w:val="clear" w:color="auto" w:fill="FFFFFF" w:themeFill="background1"/>
            <w:noWrap/>
            <w:hideMark/>
          </w:tcPr>
          <w:p w14:paraId="151E445D" w14:textId="77777777" w:rsidR="00401C56" w:rsidRPr="008D1BA7" w:rsidRDefault="00401C56" w:rsidP="0029035A">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4531534A" w14:textId="77777777" w:rsidR="00401C56" w:rsidRPr="008D1BA7" w:rsidRDefault="00401C56" w:rsidP="0029035A">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551DDF" w14:textId="77777777" w:rsidR="00401C56" w:rsidRPr="008D1BA7" w:rsidRDefault="00401C56" w:rsidP="0029035A">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2C679B47" w14:textId="77777777" w:rsidR="00401C56" w:rsidRPr="008D1BA7" w:rsidRDefault="00401C56" w:rsidP="0029035A">
            <w:pPr>
              <w:spacing w:line="240" w:lineRule="auto"/>
              <w:ind w:firstLine="0"/>
              <w:rPr>
                <w:sz w:val="16"/>
                <w:szCs w:val="18"/>
              </w:rPr>
            </w:pPr>
            <w:r w:rsidRPr="008D1BA7">
              <w:rPr>
                <w:sz w:val="16"/>
                <w:szCs w:val="18"/>
              </w:rPr>
              <w:t>red lizardfish</w:t>
            </w:r>
          </w:p>
        </w:tc>
      </w:tr>
      <w:tr w:rsidR="00401C56" w:rsidRPr="008D1BA7" w14:paraId="7BC29A46" w14:textId="77777777" w:rsidTr="0029035A">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A4BEAD7"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7D7D17FD" w14:textId="77777777" w:rsidR="00401C56" w:rsidRPr="008D1BA7" w:rsidRDefault="00401C56" w:rsidP="0029035A">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430E359A" w14:textId="77777777" w:rsidR="00401C56" w:rsidRPr="008D1BA7" w:rsidRDefault="00401C56" w:rsidP="0029035A">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132B35FB" w14:textId="77777777" w:rsidR="00401C56" w:rsidRPr="008D1BA7" w:rsidRDefault="00401C56" w:rsidP="0029035A">
            <w:pPr>
              <w:spacing w:line="240" w:lineRule="auto"/>
              <w:ind w:firstLine="0"/>
              <w:rPr>
                <w:sz w:val="16"/>
                <w:szCs w:val="18"/>
              </w:rPr>
            </w:pPr>
            <w:r w:rsidRPr="008D1BA7">
              <w:rPr>
                <w:sz w:val="16"/>
                <w:szCs w:val="18"/>
              </w:rPr>
              <w:t>bluehead wrasse</w:t>
            </w:r>
          </w:p>
        </w:tc>
      </w:tr>
    </w:tbl>
    <w:p w14:paraId="73A56331" w14:textId="77777777" w:rsidR="00401C56" w:rsidRDefault="00401C56" w:rsidP="00401C56">
      <w:pPr>
        <w:widowControl w:val="0"/>
        <w:spacing w:line="240" w:lineRule="auto"/>
        <w:ind w:left="480" w:hanging="480"/>
      </w:pPr>
    </w:p>
    <w:p w14:paraId="2ADB4111" w14:textId="77777777" w:rsidR="00401C56" w:rsidRDefault="00401C56" w:rsidP="00401C56">
      <w:pPr>
        <w:widowControl w:val="0"/>
        <w:spacing w:line="240" w:lineRule="auto"/>
        <w:ind w:left="480" w:hanging="480"/>
      </w:pPr>
    </w:p>
    <w:p w14:paraId="385C032A" w14:textId="77777777" w:rsidR="00401C56" w:rsidRDefault="00401C56" w:rsidP="00401C56">
      <w:pPr>
        <w:widowControl w:val="0"/>
        <w:spacing w:line="240" w:lineRule="auto"/>
        <w:ind w:left="480" w:hanging="480"/>
      </w:pPr>
    </w:p>
    <w:p w14:paraId="3CF241DE" w14:textId="77777777" w:rsidR="00401C56" w:rsidRDefault="00401C56" w:rsidP="00401C56">
      <w:pPr>
        <w:widowControl w:val="0"/>
        <w:spacing w:line="240" w:lineRule="auto"/>
        <w:ind w:left="480" w:hanging="480"/>
      </w:pPr>
    </w:p>
    <w:p w14:paraId="34D5B2CC" w14:textId="77777777" w:rsidR="00401C56" w:rsidRDefault="00401C56" w:rsidP="00401C56">
      <w:pPr>
        <w:widowControl w:val="0"/>
        <w:spacing w:line="240" w:lineRule="auto"/>
        <w:ind w:left="480" w:hanging="480"/>
      </w:pPr>
    </w:p>
    <w:p w14:paraId="05390B16" w14:textId="77777777" w:rsidR="00401C56" w:rsidRDefault="00401C56" w:rsidP="00401C56">
      <w:pPr>
        <w:widowControl w:val="0"/>
        <w:spacing w:line="240" w:lineRule="auto"/>
        <w:ind w:left="480" w:hanging="480"/>
      </w:pPr>
      <w:r w:rsidRPr="0018320D">
        <w:lastRenderedPageBreak/>
        <w:t>Table A.</w:t>
      </w:r>
      <w:r>
        <w:t>2. Benthic species included in richness calculations.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401C56" w:rsidRPr="007C6425" w14:paraId="268013F2" w14:textId="77777777" w:rsidTr="0029035A">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786B0FB3" w14:textId="77777777" w:rsidR="00401C56" w:rsidRPr="007C6425" w:rsidRDefault="00401C56" w:rsidP="0029035A">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3E463585" w14:textId="77777777" w:rsidR="00401C56" w:rsidRPr="007C6425" w:rsidRDefault="00401C56" w:rsidP="0029035A">
            <w:pPr>
              <w:spacing w:line="240" w:lineRule="auto"/>
              <w:ind w:firstLine="0"/>
              <w:rPr>
                <w:b/>
                <w:bCs/>
                <w:sz w:val="16"/>
                <w:szCs w:val="18"/>
              </w:rPr>
            </w:pPr>
            <w:r w:rsidRPr="007C6425">
              <w:rPr>
                <w:b/>
                <w:bCs/>
                <w:sz w:val="16"/>
                <w:szCs w:val="18"/>
              </w:rPr>
              <w:t>Sponge species</w:t>
            </w:r>
          </w:p>
        </w:tc>
      </w:tr>
      <w:tr w:rsidR="00401C56" w:rsidRPr="007C6425" w14:paraId="64B9C694" w14:textId="77777777" w:rsidTr="0029035A">
        <w:trPr>
          <w:trHeight w:val="21"/>
        </w:trPr>
        <w:tc>
          <w:tcPr>
            <w:tcW w:w="3845" w:type="dxa"/>
            <w:tcBorders>
              <w:top w:val="single" w:sz="4" w:space="0" w:color="auto"/>
            </w:tcBorders>
            <w:shd w:val="clear" w:color="auto" w:fill="FFFFFF" w:themeFill="background1"/>
            <w:noWrap/>
            <w:vAlign w:val="bottom"/>
            <w:hideMark/>
          </w:tcPr>
          <w:p w14:paraId="1A8A0295" w14:textId="77777777" w:rsidR="00401C56" w:rsidRPr="007C6425" w:rsidRDefault="00401C56" w:rsidP="0029035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3B91D58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itrina</w:t>
            </w:r>
            <w:proofErr w:type="spellEnd"/>
            <w:r w:rsidRPr="007C6425">
              <w:rPr>
                <w:sz w:val="16"/>
                <w:szCs w:val="18"/>
              </w:rPr>
              <w:t xml:space="preserve">, </w:t>
            </w: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lathrodes</w:t>
            </w:r>
            <w:proofErr w:type="spellEnd"/>
            <w:r w:rsidRPr="007C6425">
              <w:rPr>
                <w:sz w:val="16"/>
                <w:szCs w:val="18"/>
              </w:rPr>
              <w:t xml:space="preserve">, or </w:t>
            </w: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faviformis</w:t>
            </w:r>
            <w:proofErr w:type="spellEnd"/>
          </w:p>
        </w:tc>
      </w:tr>
      <w:tr w:rsidR="00401C56" w:rsidRPr="007C6425" w14:paraId="53388365" w14:textId="77777777" w:rsidTr="0029035A">
        <w:trPr>
          <w:trHeight w:val="21"/>
        </w:trPr>
        <w:tc>
          <w:tcPr>
            <w:tcW w:w="3845" w:type="dxa"/>
            <w:shd w:val="clear" w:color="auto" w:fill="FFFFFF" w:themeFill="background1"/>
            <w:noWrap/>
            <w:vAlign w:val="bottom"/>
            <w:hideMark/>
          </w:tcPr>
          <w:p w14:paraId="4604057D" w14:textId="77777777" w:rsidR="00401C56" w:rsidRPr="007C6425" w:rsidRDefault="00401C56" w:rsidP="0029035A">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23537191" w14:textId="77777777" w:rsidR="00401C56" w:rsidRPr="007C6425" w:rsidRDefault="00401C56" w:rsidP="0029035A">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401C56" w:rsidRPr="007C6425" w14:paraId="566D91AA" w14:textId="77777777" w:rsidTr="0029035A">
        <w:trPr>
          <w:trHeight w:val="21"/>
        </w:trPr>
        <w:tc>
          <w:tcPr>
            <w:tcW w:w="3845" w:type="dxa"/>
            <w:shd w:val="clear" w:color="auto" w:fill="FFFFFF" w:themeFill="background1"/>
            <w:noWrap/>
            <w:vAlign w:val="bottom"/>
            <w:hideMark/>
          </w:tcPr>
          <w:p w14:paraId="3A158A9D" w14:textId="77777777" w:rsidR="00401C56" w:rsidRPr="007C6425" w:rsidRDefault="00401C56" w:rsidP="0029035A">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67738977"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elas</w:t>
            </w:r>
            <w:proofErr w:type="spellEnd"/>
            <w:r w:rsidRPr="007C6425">
              <w:rPr>
                <w:sz w:val="16"/>
                <w:szCs w:val="18"/>
              </w:rPr>
              <w:t xml:space="preserve"> spp.</w:t>
            </w:r>
          </w:p>
        </w:tc>
      </w:tr>
      <w:tr w:rsidR="00401C56" w:rsidRPr="007C6425" w14:paraId="2294500C" w14:textId="77777777" w:rsidTr="0029035A">
        <w:trPr>
          <w:trHeight w:val="21"/>
        </w:trPr>
        <w:tc>
          <w:tcPr>
            <w:tcW w:w="3845" w:type="dxa"/>
            <w:shd w:val="clear" w:color="auto" w:fill="FFFFFF" w:themeFill="background1"/>
            <w:noWrap/>
            <w:vAlign w:val="bottom"/>
            <w:hideMark/>
          </w:tcPr>
          <w:p w14:paraId="447A152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garicia</w:t>
            </w:r>
            <w:proofErr w:type="spellEnd"/>
            <w:r w:rsidRPr="007C6425">
              <w:rPr>
                <w:sz w:val="16"/>
                <w:szCs w:val="18"/>
              </w:rPr>
              <w:t xml:space="preserve"> spp. (mostly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humilis</w:t>
            </w:r>
            <w:proofErr w:type="spellEnd"/>
          </w:p>
        </w:tc>
        <w:tc>
          <w:tcPr>
            <w:tcW w:w="4450" w:type="dxa"/>
            <w:shd w:val="clear" w:color="auto" w:fill="FFFFFF" w:themeFill="background1"/>
            <w:noWrap/>
            <w:vAlign w:val="bottom"/>
            <w:hideMark/>
          </w:tcPr>
          <w:p w14:paraId="1A895BD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iolochroia</w:t>
            </w:r>
            <w:proofErr w:type="spellEnd"/>
            <w:r w:rsidRPr="007C6425">
              <w:rPr>
                <w:i/>
                <w:sz w:val="16"/>
                <w:szCs w:val="18"/>
              </w:rPr>
              <w:t xml:space="preserve"> </w:t>
            </w:r>
            <w:proofErr w:type="spellStart"/>
            <w:r w:rsidRPr="007C6425">
              <w:rPr>
                <w:i/>
                <w:sz w:val="16"/>
                <w:szCs w:val="18"/>
              </w:rPr>
              <w:t>crassa</w:t>
            </w:r>
            <w:proofErr w:type="spellEnd"/>
            <w:r w:rsidRPr="007C6425">
              <w:rPr>
                <w:sz w:val="16"/>
                <w:szCs w:val="18"/>
              </w:rPr>
              <w:t xml:space="preserve">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igida</w:t>
            </w:r>
            <w:proofErr w:type="spellEnd"/>
          </w:p>
        </w:tc>
      </w:tr>
      <w:tr w:rsidR="00401C56" w:rsidRPr="007C6425" w14:paraId="19307B04" w14:textId="77777777" w:rsidTr="0029035A">
        <w:trPr>
          <w:trHeight w:val="21"/>
        </w:trPr>
        <w:tc>
          <w:tcPr>
            <w:tcW w:w="3845" w:type="dxa"/>
            <w:shd w:val="clear" w:color="auto" w:fill="FFFFFF" w:themeFill="background1"/>
            <w:noWrap/>
            <w:vAlign w:val="bottom"/>
            <w:hideMark/>
          </w:tcPr>
          <w:p w14:paraId="2ECF9E26" w14:textId="77777777" w:rsidR="00401C56" w:rsidRPr="007C6425" w:rsidRDefault="00401C56" w:rsidP="0029035A">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6DF2DDB6"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401C56" w:rsidRPr="007C6425" w14:paraId="3EE53141" w14:textId="77777777" w:rsidTr="0029035A">
        <w:trPr>
          <w:trHeight w:val="21"/>
        </w:trPr>
        <w:tc>
          <w:tcPr>
            <w:tcW w:w="3845" w:type="dxa"/>
            <w:shd w:val="clear" w:color="auto" w:fill="FFFFFF" w:themeFill="background1"/>
            <w:noWrap/>
            <w:vAlign w:val="bottom"/>
            <w:hideMark/>
          </w:tcPr>
          <w:p w14:paraId="73EC1181" w14:textId="77777777" w:rsidR="00401C56" w:rsidRPr="007C6425" w:rsidRDefault="00401C56" w:rsidP="0029035A">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426885E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mphimedon</w:t>
            </w:r>
            <w:proofErr w:type="spellEnd"/>
            <w:r w:rsidRPr="007C6425">
              <w:rPr>
                <w:sz w:val="16"/>
                <w:szCs w:val="18"/>
              </w:rPr>
              <w:t xml:space="preserve"> sp. (maybe </w:t>
            </w: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lanata</w:t>
            </w:r>
            <w:proofErr w:type="spellEnd"/>
            <w:r w:rsidRPr="007C6425">
              <w:rPr>
                <w:sz w:val="16"/>
                <w:szCs w:val="18"/>
              </w:rPr>
              <w:t>)</w:t>
            </w:r>
          </w:p>
        </w:tc>
      </w:tr>
      <w:tr w:rsidR="00401C56" w:rsidRPr="007C6425" w14:paraId="18A63D79" w14:textId="77777777" w:rsidTr="0029035A">
        <w:trPr>
          <w:trHeight w:val="21"/>
        </w:trPr>
        <w:tc>
          <w:tcPr>
            <w:tcW w:w="3845" w:type="dxa"/>
            <w:shd w:val="clear" w:color="auto" w:fill="FFFFFF" w:themeFill="background1"/>
            <w:noWrap/>
            <w:vAlign w:val="bottom"/>
            <w:hideMark/>
          </w:tcPr>
          <w:p w14:paraId="799F51A4" w14:textId="77777777" w:rsidR="00401C56" w:rsidRPr="007C6425" w:rsidRDefault="00401C56" w:rsidP="0029035A">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700C0845" w14:textId="77777777" w:rsidR="00401C56" w:rsidRPr="007C6425" w:rsidRDefault="00401C56" w:rsidP="0029035A">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401C56" w:rsidRPr="007C6425" w14:paraId="33D844F9" w14:textId="77777777" w:rsidTr="0029035A">
        <w:trPr>
          <w:trHeight w:val="21"/>
        </w:trPr>
        <w:tc>
          <w:tcPr>
            <w:tcW w:w="3845" w:type="dxa"/>
            <w:shd w:val="clear" w:color="auto" w:fill="FFFFFF" w:themeFill="background1"/>
            <w:noWrap/>
            <w:vAlign w:val="bottom"/>
            <w:hideMark/>
          </w:tcPr>
          <w:p w14:paraId="3C910EEB" w14:textId="77777777" w:rsidR="00401C56" w:rsidRPr="007C6425" w:rsidRDefault="00401C56" w:rsidP="0029035A">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23F61D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istularis</w:t>
            </w:r>
            <w:proofErr w:type="spellEnd"/>
            <w:r w:rsidRPr="007C6425">
              <w:rPr>
                <w:sz w:val="16"/>
                <w:szCs w:val="18"/>
              </w:rPr>
              <w:t xml:space="preserve">,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fulva</w:t>
            </w:r>
            <w:proofErr w:type="spellEnd"/>
            <w:r w:rsidRPr="007C6425">
              <w:rPr>
                <w:sz w:val="16"/>
                <w:szCs w:val="18"/>
              </w:rPr>
              <w:t xml:space="preserve">, and </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insularis</w:t>
            </w:r>
            <w:proofErr w:type="spellEnd"/>
          </w:p>
        </w:tc>
      </w:tr>
      <w:tr w:rsidR="00401C56" w:rsidRPr="007C6425" w14:paraId="40C4852F" w14:textId="77777777" w:rsidTr="0029035A">
        <w:trPr>
          <w:trHeight w:val="21"/>
        </w:trPr>
        <w:tc>
          <w:tcPr>
            <w:tcW w:w="3845" w:type="dxa"/>
            <w:shd w:val="clear" w:color="auto" w:fill="FFFFFF" w:themeFill="background1"/>
            <w:noWrap/>
            <w:vAlign w:val="bottom"/>
            <w:hideMark/>
          </w:tcPr>
          <w:p w14:paraId="0ADAD861" w14:textId="77777777" w:rsidR="00401C56" w:rsidRPr="007C6425" w:rsidRDefault="00401C56" w:rsidP="0029035A">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08ABC580" w14:textId="77777777" w:rsidR="00401C56" w:rsidRPr="007C6425" w:rsidRDefault="00401C56" w:rsidP="0029035A">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401C56" w:rsidRPr="007C6425" w14:paraId="3154EBC2" w14:textId="77777777" w:rsidTr="0029035A">
        <w:trPr>
          <w:trHeight w:val="21"/>
        </w:trPr>
        <w:tc>
          <w:tcPr>
            <w:tcW w:w="3845" w:type="dxa"/>
            <w:shd w:val="clear" w:color="auto" w:fill="FFFFFF" w:themeFill="background1"/>
            <w:noWrap/>
            <w:vAlign w:val="bottom"/>
            <w:hideMark/>
          </w:tcPr>
          <w:p w14:paraId="4E36331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strigosa</w:t>
            </w:r>
            <w:proofErr w:type="spellEnd"/>
            <w:r w:rsidRPr="007C6425">
              <w:rPr>
                <w:sz w:val="16"/>
                <w:szCs w:val="18"/>
              </w:rPr>
              <w:t xml:space="preserve"> and </w:t>
            </w: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clivosa</w:t>
            </w:r>
            <w:proofErr w:type="spellEnd"/>
          </w:p>
        </w:tc>
        <w:tc>
          <w:tcPr>
            <w:tcW w:w="4450" w:type="dxa"/>
            <w:shd w:val="clear" w:color="auto" w:fill="FFFFFF" w:themeFill="background1"/>
            <w:noWrap/>
            <w:vAlign w:val="bottom"/>
            <w:hideMark/>
          </w:tcPr>
          <w:p w14:paraId="1051E89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lacunosa</w:t>
            </w:r>
            <w:proofErr w:type="spellEnd"/>
            <w:r w:rsidRPr="007C6425">
              <w:rPr>
                <w:sz w:val="16"/>
                <w:szCs w:val="18"/>
              </w:rPr>
              <w:t xml:space="preserve">, </w:t>
            </w:r>
            <w:proofErr w:type="spellStart"/>
            <w:r w:rsidRPr="007C6425">
              <w:rPr>
                <w:i/>
                <w:sz w:val="16"/>
                <w:szCs w:val="18"/>
              </w:rPr>
              <w:t>Suberea</w:t>
            </w:r>
            <w:proofErr w:type="spellEnd"/>
            <w:r w:rsidRPr="007C6425">
              <w:rPr>
                <w:sz w:val="16"/>
                <w:szCs w:val="18"/>
              </w:rPr>
              <w:t xml:space="preserve"> sp., and </w:t>
            </w:r>
            <w:proofErr w:type="spellStart"/>
            <w:r w:rsidRPr="007C6425">
              <w:rPr>
                <w:i/>
                <w:sz w:val="16"/>
                <w:szCs w:val="18"/>
              </w:rPr>
              <w:t>Verongula</w:t>
            </w:r>
            <w:proofErr w:type="spellEnd"/>
            <w:r w:rsidRPr="007C6425">
              <w:rPr>
                <w:i/>
                <w:sz w:val="16"/>
                <w:szCs w:val="18"/>
              </w:rPr>
              <w:t xml:space="preserve"> </w:t>
            </w:r>
            <w:proofErr w:type="spellStart"/>
            <w:r w:rsidRPr="007C6425">
              <w:rPr>
                <w:i/>
                <w:sz w:val="16"/>
                <w:szCs w:val="18"/>
              </w:rPr>
              <w:t>reiswigi</w:t>
            </w:r>
            <w:proofErr w:type="spellEnd"/>
          </w:p>
        </w:tc>
      </w:tr>
      <w:tr w:rsidR="00401C56" w:rsidRPr="007C6425" w14:paraId="6501C831" w14:textId="77777777" w:rsidTr="0029035A">
        <w:trPr>
          <w:trHeight w:val="21"/>
        </w:trPr>
        <w:tc>
          <w:tcPr>
            <w:tcW w:w="3845" w:type="dxa"/>
            <w:shd w:val="clear" w:color="auto" w:fill="FFFFFF" w:themeFill="background1"/>
            <w:noWrap/>
            <w:vAlign w:val="bottom"/>
            <w:hideMark/>
          </w:tcPr>
          <w:p w14:paraId="21E53178" w14:textId="77777777" w:rsidR="00401C56" w:rsidRPr="007C6425" w:rsidRDefault="00401C56" w:rsidP="0029035A">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70A780B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Artemisina</w:t>
            </w:r>
            <w:proofErr w:type="spellEnd"/>
            <w:r w:rsidRPr="007C6425">
              <w:rPr>
                <w:i/>
                <w:sz w:val="16"/>
                <w:szCs w:val="18"/>
              </w:rPr>
              <w:t xml:space="preserve"> </w:t>
            </w:r>
            <w:proofErr w:type="spellStart"/>
            <w:r w:rsidRPr="007C6425">
              <w:rPr>
                <w:i/>
                <w:sz w:val="16"/>
                <w:szCs w:val="18"/>
              </w:rPr>
              <w:t>melana</w:t>
            </w:r>
            <w:proofErr w:type="spellEnd"/>
            <w:r w:rsidRPr="007C6425">
              <w:rPr>
                <w:sz w:val="16"/>
                <w:szCs w:val="18"/>
              </w:rPr>
              <w:t xml:space="preserve"> or </w:t>
            </w: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arenosa</w:t>
            </w:r>
            <w:proofErr w:type="spellEnd"/>
          </w:p>
        </w:tc>
      </w:tr>
      <w:tr w:rsidR="00401C56" w:rsidRPr="007C6425" w14:paraId="52300045" w14:textId="77777777" w:rsidTr="0029035A">
        <w:trPr>
          <w:trHeight w:val="21"/>
        </w:trPr>
        <w:tc>
          <w:tcPr>
            <w:tcW w:w="3845" w:type="dxa"/>
            <w:shd w:val="clear" w:color="auto" w:fill="FFFFFF" w:themeFill="background1"/>
            <w:noWrap/>
            <w:vAlign w:val="bottom"/>
            <w:hideMark/>
          </w:tcPr>
          <w:p w14:paraId="1069E63B" w14:textId="77777777" w:rsidR="00401C56" w:rsidRPr="007C6425" w:rsidRDefault="00401C56" w:rsidP="0029035A">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49B22486" w14:textId="77777777" w:rsidR="00401C56" w:rsidRPr="007C6425" w:rsidRDefault="00401C56" w:rsidP="0029035A">
            <w:pPr>
              <w:spacing w:line="240" w:lineRule="auto"/>
              <w:ind w:firstLine="0"/>
              <w:rPr>
                <w:sz w:val="16"/>
                <w:szCs w:val="18"/>
              </w:rPr>
            </w:pPr>
            <w:r w:rsidRPr="007C6425">
              <w:rPr>
                <w:sz w:val="16"/>
                <w:szCs w:val="18"/>
              </w:rPr>
              <w:t>*Black, spiny, purple exudate, but not slimy</w:t>
            </w:r>
          </w:p>
        </w:tc>
      </w:tr>
      <w:tr w:rsidR="00401C56" w:rsidRPr="007C6425" w14:paraId="5FC2CA1D" w14:textId="77777777" w:rsidTr="0029035A">
        <w:trPr>
          <w:trHeight w:val="21"/>
        </w:trPr>
        <w:tc>
          <w:tcPr>
            <w:tcW w:w="3845" w:type="dxa"/>
            <w:shd w:val="clear" w:color="auto" w:fill="FFFFFF" w:themeFill="background1"/>
            <w:noWrap/>
            <w:vAlign w:val="bottom"/>
            <w:hideMark/>
          </w:tcPr>
          <w:p w14:paraId="16873DDF" w14:textId="77777777" w:rsidR="00401C56" w:rsidRPr="007C6425" w:rsidRDefault="00401C56" w:rsidP="0029035A">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5D5D4F94" w14:textId="77777777" w:rsidR="00401C56" w:rsidRPr="007C6425" w:rsidRDefault="00401C56" w:rsidP="0029035A">
            <w:pPr>
              <w:spacing w:line="240" w:lineRule="auto"/>
              <w:ind w:firstLine="0"/>
              <w:rPr>
                <w:sz w:val="16"/>
                <w:szCs w:val="18"/>
              </w:rPr>
            </w:pPr>
            <w:r w:rsidRPr="007C6425">
              <w:rPr>
                <w:sz w:val="16"/>
                <w:szCs w:val="18"/>
              </w:rPr>
              <w:t>*Breadcrumb (</w:t>
            </w:r>
            <w:r w:rsidRPr="007C6425">
              <w:rPr>
                <w:i/>
                <w:sz w:val="16"/>
                <w:szCs w:val="18"/>
              </w:rPr>
              <w:t xml:space="preserve">Calyx </w:t>
            </w:r>
            <w:proofErr w:type="spellStart"/>
            <w:r w:rsidRPr="007C6425">
              <w:rPr>
                <w:i/>
                <w:sz w:val="16"/>
                <w:szCs w:val="18"/>
              </w:rPr>
              <w:t>podatypa</w:t>
            </w:r>
            <w:proofErr w:type="spellEnd"/>
            <w:r w:rsidRPr="007C6425">
              <w:rPr>
                <w:sz w:val="16"/>
                <w:szCs w:val="18"/>
              </w:rPr>
              <w:t xml:space="preserve">, </w:t>
            </w:r>
            <w:proofErr w:type="spellStart"/>
            <w:r w:rsidRPr="007C6425">
              <w:rPr>
                <w:i/>
                <w:sz w:val="16"/>
                <w:szCs w:val="18"/>
              </w:rPr>
              <w:t>Svenzea</w:t>
            </w:r>
            <w:proofErr w:type="spellEnd"/>
          </w:p>
        </w:tc>
      </w:tr>
      <w:tr w:rsidR="00401C56" w:rsidRPr="007C6425" w14:paraId="1339D29A" w14:textId="77777777" w:rsidTr="0029035A">
        <w:trPr>
          <w:trHeight w:val="21"/>
        </w:trPr>
        <w:tc>
          <w:tcPr>
            <w:tcW w:w="3845" w:type="dxa"/>
            <w:shd w:val="clear" w:color="auto" w:fill="FFFFFF" w:themeFill="background1"/>
            <w:noWrap/>
            <w:vAlign w:val="bottom"/>
            <w:hideMark/>
          </w:tcPr>
          <w:p w14:paraId="4ED0A336" w14:textId="77777777" w:rsidR="00401C56" w:rsidRPr="007C6425" w:rsidRDefault="00401C56" w:rsidP="0029035A">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35121EF1" w14:textId="77777777" w:rsidR="00401C56" w:rsidRPr="007C6425" w:rsidRDefault="00401C56" w:rsidP="0029035A">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401C56" w:rsidRPr="007C6425" w14:paraId="39C3915B" w14:textId="77777777" w:rsidTr="0029035A">
        <w:trPr>
          <w:trHeight w:val="21"/>
        </w:trPr>
        <w:tc>
          <w:tcPr>
            <w:tcW w:w="3845" w:type="dxa"/>
            <w:shd w:val="clear" w:color="auto" w:fill="FFFFFF" w:themeFill="background1"/>
            <w:noWrap/>
            <w:vAlign w:val="bottom"/>
            <w:hideMark/>
          </w:tcPr>
          <w:p w14:paraId="2C5129A0" w14:textId="77777777" w:rsidR="00401C56" w:rsidRPr="007C6425" w:rsidRDefault="00401C56" w:rsidP="0029035A">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40B6A422"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401C56" w:rsidRPr="007C6425" w14:paraId="09A2D0C6" w14:textId="77777777" w:rsidTr="0029035A">
        <w:trPr>
          <w:trHeight w:val="21"/>
        </w:trPr>
        <w:tc>
          <w:tcPr>
            <w:tcW w:w="3845" w:type="dxa"/>
            <w:shd w:val="clear" w:color="auto" w:fill="FFFFFF" w:themeFill="background1"/>
            <w:noWrap/>
            <w:vAlign w:val="bottom"/>
            <w:hideMark/>
          </w:tcPr>
          <w:p w14:paraId="1EAC2435" w14:textId="77777777" w:rsidR="00401C56" w:rsidRPr="007C6425" w:rsidRDefault="00401C56" w:rsidP="0029035A">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4CF5B80E" w14:textId="77777777" w:rsidR="00401C56" w:rsidRPr="007C6425" w:rsidRDefault="00401C56" w:rsidP="0029035A">
            <w:pPr>
              <w:spacing w:line="240" w:lineRule="auto"/>
              <w:ind w:firstLine="0"/>
              <w:rPr>
                <w:sz w:val="16"/>
                <w:szCs w:val="18"/>
              </w:rPr>
            </w:pPr>
            <w:r w:rsidRPr="007C6425">
              <w:rPr>
                <w:sz w:val="16"/>
                <w:szCs w:val="18"/>
              </w:rPr>
              <w:t xml:space="preserve">*Like </w:t>
            </w: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r w:rsidRPr="007C6425">
              <w:rPr>
                <w:sz w:val="16"/>
                <w:szCs w:val="18"/>
              </w:rPr>
              <w:t xml:space="preserve"> but soft with pinched tube ends</w:t>
            </w:r>
          </w:p>
        </w:tc>
      </w:tr>
      <w:tr w:rsidR="00401C56" w:rsidRPr="007C6425" w14:paraId="137BCA0C" w14:textId="77777777" w:rsidTr="0029035A">
        <w:trPr>
          <w:trHeight w:val="21"/>
        </w:trPr>
        <w:tc>
          <w:tcPr>
            <w:tcW w:w="3845" w:type="dxa"/>
            <w:shd w:val="clear" w:color="auto" w:fill="FFFFFF" w:themeFill="background1"/>
            <w:noWrap/>
            <w:vAlign w:val="bottom"/>
            <w:hideMark/>
          </w:tcPr>
          <w:p w14:paraId="462FEDAF" w14:textId="77777777" w:rsidR="00401C56" w:rsidRPr="007C6425" w:rsidRDefault="00401C56" w:rsidP="0029035A">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37BE1D6E"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401C56" w:rsidRPr="007C6425" w14:paraId="2B0CF570" w14:textId="77777777" w:rsidTr="0029035A">
        <w:trPr>
          <w:trHeight w:val="21"/>
        </w:trPr>
        <w:tc>
          <w:tcPr>
            <w:tcW w:w="3845" w:type="dxa"/>
            <w:shd w:val="clear" w:color="auto" w:fill="FFFFFF" w:themeFill="background1"/>
            <w:noWrap/>
            <w:vAlign w:val="bottom"/>
            <w:hideMark/>
          </w:tcPr>
          <w:p w14:paraId="0F02F3F9"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Madracis</w:t>
            </w:r>
            <w:proofErr w:type="spellEnd"/>
            <w:r w:rsidRPr="007C6425">
              <w:rPr>
                <w:i/>
                <w:sz w:val="16"/>
                <w:szCs w:val="18"/>
              </w:rPr>
              <w:t xml:space="preserve"> mirabilis</w:t>
            </w:r>
            <w:r w:rsidRPr="007C6425">
              <w:rPr>
                <w:sz w:val="16"/>
                <w:szCs w:val="18"/>
              </w:rPr>
              <w:t xml:space="preserve"> and </w:t>
            </w:r>
            <w:proofErr w:type="spellStart"/>
            <w:r w:rsidRPr="007C6425">
              <w:rPr>
                <w:i/>
                <w:sz w:val="16"/>
                <w:szCs w:val="18"/>
              </w:rPr>
              <w:t>Madracis</w:t>
            </w:r>
            <w:proofErr w:type="spellEnd"/>
            <w:r w:rsidRPr="007C6425">
              <w:rPr>
                <w:i/>
                <w:sz w:val="16"/>
                <w:szCs w:val="18"/>
              </w:rPr>
              <w:t xml:space="preserve"> </w:t>
            </w:r>
            <w:proofErr w:type="spellStart"/>
            <w:r w:rsidRPr="007C6425">
              <w:rPr>
                <w:i/>
                <w:sz w:val="16"/>
                <w:szCs w:val="18"/>
              </w:rPr>
              <w:t>decactis</w:t>
            </w:r>
            <w:proofErr w:type="spellEnd"/>
          </w:p>
        </w:tc>
        <w:tc>
          <w:tcPr>
            <w:tcW w:w="4450" w:type="dxa"/>
            <w:shd w:val="clear" w:color="auto" w:fill="FFFFFF" w:themeFill="background1"/>
            <w:noWrap/>
            <w:vAlign w:val="bottom"/>
            <w:hideMark/>
          </w:tcPr>
          <w:p w14:paraId="7F56411D" w14:textId="77777777" w:rsidR="00401C56" w:rsidRPr="007C6425" w:rsidRDefault="00401C56" w:rsidP="0029035A">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401C56" w:rsidRPr="007C6425" w14:paraId="1545D960" w14:textId="77777777" w:rsidTr="0029035A">
        <w:trPr>
          <w:trHeight w:val="21"/>
        </w:trPr>
        <w:tc>
          <w:tcPr>
            <w:tcW w:w="3845" w:type="dxa"/>
            <w:shd w:val="clear" w:color="auto" w:fill="FFFFFF" w:themeFill="background1"/>
            <w:noWrap/>
            <w:vAlign w:val="bottom"/>
            <w:hideMark/>
          </w:tcPr>
          <w:p w14:paraId="2B30A5ED" w14:textId="77777777" w:rsidR="00401C56" w:rsidRPr="007C6425" w:rsidRDefault="00401C56" w:rsidP="0029035A">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045A3F95" w14:textId="77777777" w:rsidR="00401C56" w:rsidRPr="007C6425" w:rsidRDefault="00401C56" w:rsidP="0029035A">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401C56" w:rsidRPr="007C6425" w14:paraId="0B04D9FF" w14:textId="77777777" w:rsidTr="0029035A">
        <w:trPr>
          <w:trHeight w:val="21"/>
        </w:trPr>
        <w:tc>
          <w:tcPr>
            <w:tcW w:w="3845" w:type="dxa"/>
            <w:shd w:val="clear" w:color="auto" w:fill="FFFFFF" w:themeFill="background1"/>
            <w:noWrap/>
            <w:vAlign w:val="bottom"/>
            <w:hideMark/>
          </w:tcPr>
          <w:p w14:paraId="33B0EBBA"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ontastraea</w:t>
            </w:r>
            <w:proofErr w:type="spellEnd"/>
            <w:r w:rsidRPr="007C6425">
              <w:rPr>
                <w:i/>
                <w:sz w:val="16"/>
                <w:szCs w:val="18"/>
              </w:rPr>
              <w:t xml:space="preserve"> </w:t>
            </w:r>
            <w:proofErr w:type="spellStart"/>
            <w:r w:rsidRPr="007C6425">
              <w:rPr>
                <w:i/>
                <w:sz w:val="16"/>
                <w:szCs w:val="18"/>
              </w:rPr>
              <w:t>annularis</w:t>
            </w:r>
            <w:proofErr w:type="spellEnd"/>
            <w:r w:rsidRPr="007C6425">
              <w:rPr>
                <w:i/>
                <w:sz w:val="16"/>
                <w:szCs w:val="18"/>
              </w:rPr>
              <w:t xml:space="preserve">, M. </w:t>
            </w:r>
            <w:proofErr w:type="spellStart"/>
            <w:r w:rsidRPr="007C6425">
              <w:rPr>
                <w:i/>
                <w:sz w:val="16"/>
                <w:szCs w:val="18"/>
              </w:rPr>
              <w:t>franksi</w:t>
            </w:r>
            <w:proofErr w:type="spellEnd"/>
            <w:r w:rsidRPr="007C6425">
              <w:rPr>
                <w:i/>
                <w:sz w:val="16"/>
                <w:szCs w:val="18"/>
              </w:rPr>
              <w:t xml:space="preserve">, M. </w:t>
            </w:r>
            <w:proofErr w:type="spellStart"/>
            <w:r w:rsidRPr="007C6425">
              <w:rPr>
                <w:i/>
                <w:sz w:val="16"/>
                <w:szCs w:val="18"/>
              </w:rPr>
              <w:t>faveolata</w:t>
            </w:r>
            <w:proofErr w:type="spellEnd"/>
          </w:p>
        </w:tc>
        <w:tc>
          <w:tcPr>
            <w:tcW w:w="4450" w:type="dxa"/>
            <w:shd w:val="clear" w:color="auto" w:fill="FFFFFF" w:themeFill="background1"/>
            <w:noWrap/>
            <w:vAlign w:val="bottom"/>
            <w:hideMark/>
          </w:tcPr>
          <w:p w14:paraId="25500CB9" w14:textId="77777777" w:rsidR="00401C56" w:rsidRPr="007C6425" w:rsidRDefault="00401C56" w:rsidP="0029035A">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401C56" w:rsidRPr="007C6425" w14:paraId="60273DDB" w14:textId="77777777" w:rsidTr="0029035A">
        <w:trPr>
          <w:trHeight w:val="21"/>
        </w:trPr>
        <w:tc>
          <w:tcPr>
            <w:tcW w:w="3845" w:type="dxa"/>
            <w:shd w:val="clear" w:color="auto" w:fill="FFFFFF" w:themeFill="background1"/>
            <w:noWrap/>
            <w:vAlign w:val="bottom"/>
            <w:hideMark/>
          </w:tcPr>
          <w:p w14:paraId="542BB55F" w14:textId="77777777" w:rsidR="00401C56" w:rsidRPr="007C6425" w:rsidRDefault="00401C56" w:rsidP="0029035A">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2BD9DE05" w14:textId="77777777" w:rsidR="00401C56" w:rsidRPr="007C6425" w:rsidRDefault="00401C56" w:rsidP="0029035A">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401C56" w:rsidRPr="007C6425" w14:paraId="68FD3503" w14:textId="77777777" w:rsidTr="0029035A">
        <w:trPr>
          <w:trHeight w:val="21"/>
        </w:trPr>
        <w:tc>
          <w:tcPr>
            <w:tcW w:w="3845" w:type="dxa"/>
            <w:shd w:val="clear" w:color="auto" w:fill="FFFFFF" w:themeFill="background1"/>
            <w:noWrap/>
            <w:vAlign w:val="bottom"/>
            <w:hideMark/>
          </w:tcPr>
          <w:p w14:paraId="5C7CE4CE" w14:textId="77777777" w:rsidR="00401C56" w:rsidRPr="007C6425" w:rsidRDefault="00401C56" w:rsidP="0029035A">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3E62A26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401C56" w:rsidRPr="007C6425" w14:paraId="5BB6BBF2" w14:textId="77777777" w:rsidTr="0029035A">
        <w:trPr>
          <w:trHeight w:val="21"/>
        </w:trPr>
        <w:tc>
          <w:tcPr>
            <w:tcW w:w="3845" w:type="dxa"/>
            <w:shd w:val="clear" w:color="auto" w:fill="FFFFFF" w:themeFill="background1"/>
            <w:noWrap/>
            <w:vAlign w:val="bottom"/>
            <w:hideMark/>
          </w:tcPr>
          <w:p w14:paraId="54E7ADFF" w14:textId="77777777" w:rsidR="00401C56" w:rsidRPr="007C6425" w:rsidRDefault="00401C56" w:rsidP="0029035A">
            <w:pPr>
              <w:spacing w:line="240" w:lineRule="auto"/>
              <w:ind w:firstLine="0"/>
              <w:rPr>
                <w:i/>
                <w:sz w:val="16"/>
                <w:szCs w:val="18"/>
              </w:rPr>
            </w:pPr>
            <w:r w:rsidRPr="007C6425">
              <w:rPr>
                <w:i/>
                <w:sz w:val="16"/>
                <w:szCs w:val="18"/>
              </w:rPr>
              <w:t>*</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ferox</w:t>
            </w:r>
            <w:proofErr w:type="spellEnd"/>
            <w:r w:rsidRPr="007C6425">
              <w:rPr>
                <w:i/>
                <w:sz w:val="16"/>
                <w:szCs w:val="18"/>
              </w:rPr>
              <w:t xml:space="preserve">, </w:t>
            </w:r>
            <w:proofErr w:type="spellStart"/>
            <w:r w:rsidRPr="007C6425">
              <w:rPr>
                <w:i/>
                <w:sz w:val="16"/>
                <w:szCs w:val="18"/>
              </w:rPr>
              <w:t>Mycetophyllia</w:t>
            </w:r>
            <w:proofErr w:type="spellEnd"/>
            <w:r w:rsidRPr="007C6425">
              <w:rPr>
                <w:i/>
                <w:sz w:val="16"/>
                <w:szCs w:val="18"/>
              </w:rPr>
              <w:t xml:space="preserve"> </w:t>
            </w:r>
            <w:proofErr w:type="spellStart"/>
            <w:r w:rsidRPr="007C6425">
              <w:rPr>
                <w:i/>
                <w:sz w:val="16"/>
                <w:szCs w:val="18"/>
              </w:rPr>
              <w:t>lamarckiana</w:t>
            </w:r>
            <w:proofErr w:type="spellEnd"/>
          </w:p>
        </w:tc>
        <w:tc>
          <w:tcPr>
            <w:tcW w:w="4450" w:type="dxa"/>
            <w:shd w:val="clear" w:color="auto" w:fill="FFFFFF" w:themeFill="background1"/>
            <w:noWrap/>
            <w:vAlign w:val="bottom"/>
            <w:hideMark/>
          </w:tcPr>
          <w:p w14:paraId="570AFDC8" w14:textId="77777777" w:rsidR="00401C56" w:rsidRPr="007C6425" w:rsidRDefault="00401C56" w:rsidP="0029035A">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401C56" w:rsidRPr="007C6425" w14:paraId="74B0FE4B" w14:textId="77777777" w:rsidTr="0029035A">
        <w:trPr>
          <w:trHeight w:val="21"/>
        </w:trPr>
        <w:tc>
          <w:tcPr>
            <w:tcW w:w="3845" w:type="dxa"/>
            <w:shd w:val="clear" w:color="auto" w:fill="FFFFFF" w:themeFill="background1"/>
            <w:noWrap/>
            <w:vAlign w:val="bottom"/>
            <w:hideMark/>
          </w:tcPr>
          <w:p w14:paraId="0C550809" w14:textId="77777777" w:rsidR="00401C56" w:rsidRPr="007C6425" w:rsidRDefault="00401C56" w:rsidP="0029035A">
            <w:pPr>
              <w:spacing w:line="240" w:lineRule="auto"/>
              <w:ind w:firstLine="0"/>
              <w:rPr>
                <w:sz w:val="16"/>
                <w:szCs w:val="18"/>
              </w:rPr>
            </w:pPr>
            <w:r w:rsidRPr="007C6425">
              <w:rPr>
                <w:i/>
                <w:sz w:val="16"/>
                <w:szCs w:val="18"/>
              </w:rPr>
              <w:t>*Oculina</w:t>
            </w:r>
            <w:r w:rsidRPr="007C6425">
              <w:rPr>
                <w:sz w:val="16"/>
                <w:szCs w:val="18"/>
              </w:rPr>
              <w:t xml:space="preserve"> spp.</w:t>
            </w:r>
          </w:p>
        </w:tc>
        <w:tc>
          <w:tcPr>
            <w:tcW w:w="4450" w:type="dxa"/>
            <w:shd w:val="clear" w:color="auto" w:fill="FFFFFF" w:themeFill="background1"/>
            <w:noWrap/>
            <w:vAlign w:val="bottom"/>
            <w:hideMark/>
          </w:tcPr>
          <w:p w14:paraId="352201EF"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401C56" w:rsidRPr="007C6425" w14:paraId="187CE873" w14:textId="77777777" w:rsidTr="0029035A">
        <w:trPr>
          <w:trHeight w:val="21"/>
        </w:trPr>
        <w:tc>
          <w:tcPr>
            <w:tcW w:w="3845" w:type="dxa"/>
            <w:shd w:val="clear" w:color="auto" w:fill="FFFFFF" w:themeFill="background1"/>
            <w:noWrap/>
            <w:vAlign w:val="bottom"/>
            <w:hideMark/>
          </w:tcPr>
          <w:p w14:paraId="45188698"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58F05F17"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401C56" w:rsidRPr="007C6425" w14:paraId="4827EBE9" w14:textId="77777777" w:rsidTr="0029035A">
        <w:trPr>
          <w:trHeight w:val="21"/>
        </w:trPr>
        <w:tc>
          <w:tcPr>
            <w:tcW w:w="3845" w:type="dxa"/>
            <w:shd w:val="clear" w:color="auto" w:fill="FFFFFF" w:themeFill="background1"/>
            <w:noWrap/>
            <w:vAlign w:val="bottom"/>
            <w:hideMark/>
          </w:tcPr>
          <w:p w14:paraId="0AEE374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6FCA8A48" w14:textId="77777777" w:rsidR="00401C56" w:rsidRPr="007C6425" w:rsidRDefault="00401C56" w:rsidP="0029035A">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401C56" w:rsidRPr="007C6425" w14:paraId="69ED4212" w14:textId="77777777" w:rsidTr="0029035A">
        <w:trPr>
          <w:trHeight w:val="21"/>
        </w:trPr>
        <w:tc>
          <w:tcPr>
            <w:tcW w:w="3845" w:type="dxa"/>
            <w:shd w:val="clear" w:color="auto" w:fill="FFFFFF" w:themeFill="background1"/>
            <w:noWrap/>
            <w:vAlign w:val="bottom"/>
            <w:hideMark/>
          </w:tcPr>
          <w:p w14:paraId="3E9217F2"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05AD71A4"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Cribochalina</w:t>
            </w:r>
            <w:proofErr w:type="spellEnd"/>
            <w:r w:rsidRPr="007C6425">
              <w:rPr>
                <w:i/>
                <w:sz w:val="16"/>
                <w:szCs w:val="18"/>
              </w:rPr>
              <w:t xml:space="preserve"> vasculum</w:t>
            </w:r>
            <w:r w:rsidRPr="007C6425">
              <w:rPr>
                <w:sz w:val="16"/>
                <w:szCs w:val="18"/>
              </w:rPr>
              <w:t xml:space="preserve"> and </w:t>
            </w:r>
            <w:proofErr w:type="spellStart"/>
            <w:r w:rsidRPr="007C6425">
              <w:rPr>
                <w:i/>
                <w:sz w:val="16"/>
                <w:szCs w:val="18"/>
              </w:rPr>
              <w:t>Petrosia</w:t>
            </w:r>
            <w:proofErr w:type="spellEnd"/>
            <w:r w:rsidRPr="007C6425">
              <w:rPr>
                <w:i/>
                <w:sz w:val="16"/>
                <w:szCs w:val="18"/>
              </w:rPr>
              <w:t xml:space="preserve"> </w:t>
            </w:r>
            <w:proofErr w:type="spellStart"/>
            <w:r w:rsidRPr="007C6425">
              <w:rPr>
                <w:i/>
                <w:sz w:val="16"/>
                <w:szCs w:val="18"/>
              </w:rPr>
              <w:t>pellasarca</w:t>
            </w:r>
            <w:proofErr w:type="spellEnd"/>
          </w:p>
        </w:tc>
      </w:tr>
      <w:tr w:rsidR="00401C56" w:rsidRPr="007C6425" w14:paraId="29799F36" w14:textId="77777777" w:rsidTr="0029035A">
        <w:trPr>
          <w:trHeight w:val="21"/>
        </w:trPr>
        <w:tc>
          <w:tcPr>
            <w:tcW w:w="3845" w:type="dxa"/>
            <w:shd w:val="clear" w:color="auto" w:fill="FFFFFF" w:themeFill="background1"/>
            <w:noWrap/>
            <w:vAlign w:val="bottom"/>
            <w:hideMark/>
          </w:tcPr>
          <w:p w14:paraId="4E0C8DCC" w14:textId="77777777" w:rsidR="00401C56" w:rsidRPr="007C6425" w:rsidRDefault="00401C56" w:rsidP="0029035A">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52A89C1B" w14:textId="77777777" w:rsidR="00401C56" w:rsidRPr="007C6425" w:rsidRDefault="00401C56" w:rsidP="0029035A">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401C56" w:rsidRPr="007C6425" w14:paraId="481D788B" w14:textId="77777777" w:rsidTr="0029035A">
        <w:trPr>
          <w:trHeight w:val="21"/>
        </w:trPr>
        <w:tc>
          <w:tcPr>
            <w:tcW w:w="3845" w:type="dxa"/>
            <w:shd w:val="clear" w:color="auto" w:fill="FFFFFF" w:themeFill="background1"/>
            <w:noWrap/>
            <w:vAlign w:val="bottom"/>
            <w:hideMark/>
          </w:tcPr>
          <w:p w14:paraId="39DDA79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colymia</w:t>
            </w:r>
            <w:proofErr w:type="spellEnd"/>
            <w:r w:rsidRPr="007C6425">
              <w:rPr>
                <w:sz w:val="16"/>
                <w:szCs w:val="18"/>
              </w:rPr>
              <w:t xml:space="preserve"> spp.</w:t>
            </w:r>
          </w:p>
        </w:tc>
        <w:tc>
          <w:tcPr>
            <w:tcW w:w="4450" w:type="dxa"/>
            <w:shd w:val="clear" w:color="auto" w:fill="FFFFFF" w:themeFill="background1"/>
            <w:noWrap/>
            <w:vAlign w:val="bottom"/>
            <w:hideMark/>
          </w:tcPr>
          <w:p w14:paraId="0772546C" w14:textId="77777777" w:rsidR="00401C56" w:rsidRPr="007C6425" w:rsidRDefault="00401C56" w:rsidP="0029035A">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401C56" w:rsidRPr="007C6425" w14:paraId="77F2FD69" w14:textId="77777777" w:rsidTr="0029035A">
        <w:trPr>
          <w:trHeight w:val="21"/>
        </w:trPr>
        <w:tc>
          <w:tcPr>
            <w:tcW w:w="3845" w:type="dxa"/>
            <w:shd w:val="clear" w:color="auto" w:fill="FFFFFF" w:themeFill="background1"/>
            <w:noWrap/>
            <w:vAlign w:val="bottom"/>
            <w:hideMark/>
          </w:tcPr>
          <w:p w14:paraId="2DA6470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Siderastrea</w:t>
            </w:r>
            <w:proofErr w:type="spellEnd"/>
            <w:r w:rsidRPr="007C6425">
              <w:rPr>
                <w:i/>
                <w:sz w:val="16"/>
                <w:szCs w:val="18"/>
              </w:rPr>
              <w:t xml:space="preserve"> </w:t>
            </w:r>
            <w:proofErr w:type="spellStart"/>
            <w:r w:rsidRPr="007C6425">
              <w:rPr>
                <w:i/>
                <w:sz w:val="16"/>
                <w:szCs w:val="18"/>
              </w:rPr>
              <w:t>siderea</w:t>
            </w:r>
            <w:proofErr w:type="spellEnd"/>
            <w:r w:rsidRPr="007C6425">
              <w:rPr>
                <w:sz w:val="16"/>
                <w:szCs w:val="18"/>
              </w:rPr>
              <w:t xml:space="preserve"> and </w:t>
            </w:r>
            <w:proofErr w:type="spellStart"/>
            <w:r w:rsidRPr="007C6425">
              <w:rPr>
                <w:i/>
                <w:sz w:val="16"/>
                <w:szCs w:val="18"/>
              </w:rPr>
              <w:t>Siderastrea</w:t>
            </w:r>
            <w:proofErr w:type="spellEnd"/>
            <w:r w:rsidRPr="007C6425">
              <w:rPr>
                <w:i/>
                <w:sz w:val="16"/>
                <w:szCs w:val="18"/>
              </w:rPr>
              <w:t xml:space="preserve"> radians</w:t>
            </w:r>
          </w:p>
        </w:tc>
        <w:tc>
          <w:tcPr>
            <w:tcW w:w="4450" w:type="dxa"/>
            <w:shd w:val="clear" w:color="auto" w:fill="FFFFFF" w:themeFill="background1"/>
            <w:noWrap/>
            <w:vAlign w:val="bottom"/>
            <w:hideMark/>
          </w:tcPr>
          <w:p w14:paraId="5EFF01C0" w14:textId="77777777" w:rsidR="00401C56" w:rsidRPr="007C6425" w:rsidRDefault="00401C56" w:rsidP="0029035A">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401C56" w:rsidRPr="007C6425" w14:paraId="6C0174A6" w14:textId="77777777" w:rsidTr="0029035A">
        <w:trPr>
          <w:trHeight w:val="21"/>
        </w:trPr>
        <w:tc>
          <w:tcPr>
            <w:tcW w:w="3845" w:type="dxa"/>
            <w:shd w:val="clear" w:color="auto" w:fill="FFFFFF" w:themeFill="background1"/>
            <w:noWrap/>
            <w:vAlign w:val="bottom"/>
            <w:hideMark/>
          </w:tcPr>
          <w:p w14:paraId="3FF09D1B" w14:textId="77777777" w:rsidR="00401C56" w:rsidRPr="007C6425" w:rsidRDefault="00401C56" w:rsidP="0029035A">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CC7E74F" w14:textId="77777777" w:rsidR="00401C56" w:rsidRPr="007C6425" w:rsidRDefault="00401C56" w:rsidP="0029035A">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401C56" w:rsidRPr="007C6425" w14:paraId="2EC35BEF" w14:textId="77777777" w:rsidTr="0029035A">
        <w:trPr>
          <w:trHeight w:val="21"/>
        </w:trPr>
        <w:tc>
          <w:tcPr>
            <w:tcW w:w="3845" w:type="dxa"/>
            <w:shd w:val="clear" w:color="auto" w:fill="FFFFFF" w:themeFill="background1"/>
            <w:noWrap/>
            <w:vAlign w:val="bottom"/>
            <w:hideMark/>
          </w:tcPr>
          <w:p w14:paraId="0EE4F1EE" w14:textId="77777777" w:rsidR="00401C56" w:rsidRPr="007C6425" w:rsidRDefault="00401C56" w:rsidP="0029035A">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021E10D"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Dysidea</w:t>
            </w:r>
            <w:proofErr w:type="spellEnd"/>
            <w:r w:rsidRPr="007C6425">
              <w:rPr>
                <w:sz w:val="16"/>
                <w:szCs w:val="18"/>
              </w:rPr>
              <w:t xml:space="preserve"> sp. (maybe </w:t>
            </w:r>
            <w:proofErr w:type="spellStart"/>
            <w:r w:rsidRPr="007C6425">
              <w:rPr>
                <w:sz w:val="16"/>
                <w:szCs w:val="18"/>
              </w:rPr>
              <w:t>etheria</w:t>
            </w:r>
            <w:proofErr w:type="spellEnd"/>
            <w:r w:rsidRPr="007C6425">
              <w:rPr>
                <w:sz w:val="16"/>
                <w:szCs w:val="18"/>
              </w:rPr>
              <w:t>)</w:t>
            </w:r>
          </w:p>
        </w:tc>
      </w:tr>
      <w:tr w:rsidR="00401C56" w:rsidRPr="007C6425" w14:paraId="4EC48719" w14:textId="77777777" w:rsidTr="0029035A">
        <w:trPr>
          <w:trHeight w:val="21"/>
        </w:trPr>
        <w:tc>
          <w:tcPr>
            <w:tcW w:w="3845" w:type="dxa"/>
            <w:shd w:val="clear" w:color="auto" w:fill="FFFFFF" w:themeFill="background1"/>
            <w:noWrap/>
            <w:vAlign w:val="bottom"/>
            <w:hideMark/>
          </w:tcPr>
          <w:p w14:paraId="17AA99BF"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6D905EA" w14:textId="77777777" w:rsidR="00401C56" w:rsidRPr="007C6425" w:rsidRDefault="00401C56" w:rsidP="0029035A">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w:t>
            </w:r>
            <w:proofErr w:type="spellStart"/>
            <w:r w:rsidRPr="007C6425">
              <w:rPr>
                <w:i/>
                <w:sz w:val="16"/>
                <w:szCs w:val="18"/>
              </w:rPr>
              <w:t>ferox</w:t>
            </w:r>
            <w:proofErr w:type="spellEnd"/>
          </w:p>
        </w:tc>
      </w:tr>
      <w:tr w:rsidR="00401C56" w:rsidRPr="007C6425" w14:paraId="00C4E018" w14:textId="77777777" w:rsidTr="0029035A">
        <w:trPr>
          <w:trHeight w:val="21"/>
        </w:trPr>
        <w:tc>
          <w:tcPr>
            <w:tcW w:w="3845" w:type="dxa"/>
            <w:shd w:val="clear" w:color="auto" w:fill="FFFFFF" w:themeFill="background1"/>
            <w:noWrap/>
            <w:vAlign w:val="bottom"/>
            <w:hideMark/>
          </w:tcPr>
          <w:p w14:paraId="647FA08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F3F0C3B" w14:textId="77777777" w:rsidR="00401C56" w:rsidRPr="007C6425" w:rsidRDefault="00401C56" w:rsidP="0029035A">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401C56" w:rsidRPr="007C6425" w14:paraId="40564F33" w14:textId="77777777" w:rsidTr="0029035A">
        <w:trPr>
          <w:trHeight w:val="21"/>
        </w:trPr>
        <w:tc>
          <w:tcPr>
            <w:tcW w:w="3845" w:type="dxa"/>
            <w:shd w:val="clear" w:color="auto" w:fill="FFFFFF" w:themeFill="background1"/>
            <w:noWrap/>
            <w:vAlign w:val="bottom"/>
            <w:hideMark/>
          </w:tcPr>
          <w:p w14:paraId="1BD5B61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B73AC3"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igginsia</w:t>
            </w:r>
            <w:proofErr w:type="spellEnd"/>
            <w:r w:rsidRPr="007C6425">
              <w:rPr>
                <w:i/>
                <w:sz w:val="16"/>
                <w:szCs w:val="18"/>
              </w:rPr>
              <w:t xml:space="preserve"> </w:t>
            </w:r>
            <w:proofErr w:type="spellStart"/>
            <w:r w:rsidRPr="007C6425">
              <w:rPr>
                <w:i/>
                <w:sz w:val="16"/>
                <w:szCs w:val="18"/>
              </w:rPr>
              <w:t>coralloides</w:t>
            </w:r>
            <w:proofErr w:type="spellEnd"/>
            <w:r w:rsidRPr="007C6425">
              <w:rPr>
                <w:sz w:val="16"/>
                <w:szCs w:val="18"/>
              </w:rPr>
              <w:t xml:space="preserve"> (may include </w:t>
            </w:r>
            <w:proofErr w:type="spellStart"/>
            <w:r w:rsidRPr="007C6425">
              <w:rPr>
                <w:i/>
                <w:sz w:val="16"/>
                <w:szCs w:val="18"/>
              </w:rPr>
              <w:t>Ptilocaulis</w:t>
            </w:r>
            <w:proofErr w:type="spellEnd"/>
            <w:r w:rsidRPr="007C6425">
              <w:rPr>
                <w:i/>
                <w:sz w:val="16"/>
                <w:szCs w:val="18"/>
              </w:rPr>
              <w:t xml:space="preserve"> </w:t>
            </w:r>
            <w:proofErr w:type="spellStart"/>
            <w:r w:rsidRPr="007C6425">
              <w:rPr>
                <w:i/>
                <w:sz w:val="16"/>
                <w:szCs w:val="18"/>
              </w:rPr>
              <w:t>walpersii</w:t>
            </w:r>
            <w:proofErr w:type="spellEnd"/>
            <w:r w:rsidRPr="007C6425">
              <w:rPr>
                <w:sz w:val="16"/>
                <w:szCs w:val="18"/>
              </w:rPr>
              <w:t>)</w:t>
            </w:r>
          </w:p>
        </w:tc>
      </w:tr>
      <w:tr w:rsidR="00401C56" w:rsidRPr="007C6425" w14:paraId="20767920" w14:textId="77777777" w:rsidTr="0029035A">
        <w:trPr>
          <w:trHeight w:val="21"/>
        </w:trPr>
        <w:tc>
          <w:tcPr>
            <w:tcW w:w="3845" w:type="dxa"/>
            <w:shd w:val="clear" w:color="auto" w:fill="FFFFFF" w:themeFill="background1"/>
            <w:noWrap/>
            <w:vAlign w:val="bottom"/>
            <w:hideMark/>
          </w:tcPr>
          <w:p w14:paraId="4A293F7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B741C82"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Hyrtios</w:t>
            </w:r>
            <w:proofErr w:type="spellEnd"/>
            <w:r w:rsidRPr="007C6425">
              <w:rPr>
                <w:sz w:val="16"/>
                <w:szCs w:val="18"/>
              </w:rPr>
              <w:t xml:space="preserve"> sp. or </w:t>
            </w:r>
            <w:proofErr w:type="spellStart"/>
            <w:r w:rsidRPr="007C6425">
              <w:rPr>
                <w:i/>
                <w:sz w:val="16"/>
                <w:szCs w:val="18"/>
              </w:rPr>
              <w:t>Spheciospongia</w:t>
            </w:r>
            <w:proofErr w:type="spellEnd"/>
            <w:r w:rsidRPr="007C6425">
              <w:rPr>
                <w:i/>
                <w:sz w:val="16"/>
                <w:szCs w:val="18"/>
              </w:rPr>
              <w:t xml:space="preserve"> </w:t>
            </w:r>
            <w:proofErr w:type="spellStart"/>
            <w:r w:rsidRPr="007C6425">
              <w:rPr>
                <w:i/>
                <w:sz w:val="16"/>
                <w:szCs w:val="18"/>
              </w:rPr>
              <w:t>vesparium</w:t>
            </w:r>
            <w:proofErr w:type="spellEnd"/>
          </w:p>
        </w:tc>
      </w:tr>
      <w:tr w:rsidR="00401C56" w:rsidRPr="007C6425" w14:paraId="5CBCD383" w14:textId="77777777" w:rsidTr="0029035A">
        <w:trPr>
          <w:trHeight w:val="21"/>
        </w:trPr>
        <w:tc>
          <w:tcPr>
            <w:tcW w:w="3845" w:type="dxa"/>
            <w:shd w:val="clear" w:color="auto" w:fill="FFFFFF" w:themeFill="background1"/>
            <w:noWrap/>
            <w:vAlign w:val="bottom"/>
            <w:hideMark/>
          </w:tcPr>
          <w:p w14:paraId="7C11888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B097D0" w14:textId="77777777" w:rsidR="00401C56" w:rsidRPr="007C6425" w:rsidRDefault="00401C56" w:rsidP="0029035A">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401C56" w:rsidRPr="007C6425" w14:paraId="46CD32BC" w14:textId="77777777" w:rsidTr="0029035A">
        <w:trPr>
          <w:trHeight w:val="21"/>
        </w:trPr>
        <w:tc>
          <w:tcPr>
            <w:tcW w:w="3845" w:type="dxa"/>
            <w:shd w:val="clear" w:color="auto" w:fill="FFFFFF" w:themeFill="background1"/>
            <w:noWrap/>
            <w:vAlign w:val="bottom"/>
            <w:hideMark/>
          </w:tcPr>
          <w:p w14:paraId="530B3755"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56A38C"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Iotrochota</w:t>
            </w:r>
            <w:proofErr w:type="spellEnd"/>
            <w:r w:rsidRPr="007C6425">
              <w:rPr>
                <w:sz w:val="16"/>
                <w:szCs w:val="18"/>
              </w:rPr>
              <w:t xml:space="preserve"> sp.</w:t>
            </w:r>
          </w:p>
        </w:tc>
      </w:tr>
      <w:tr w:rsidR="00401C56" w:rsidRPr="007C6425" w14:paraId="282A87BD" w14:textId="77777777" w:rsidTr="0029035A">
        <w:trPr>
          <w:trHeight w:val="21"/>
        </w:trPr>
        <w:tc>
          <w:tcPr>
            <w:tcW w:w="3845" w:type="dxa"/>
            <w:shd w:val="clear" w:color="auto" w:fill="FFFFFF" w:themeFill="background1"/>
            <w:noWrap/>
            <w:vAlign w:val="bottom"/>
            <w:hideMark/>
          </w:tcPr>
          <w:p w14:paraId="4920405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5506473"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campana</w:t>
            </w:r>
            <w:proofErr w:type="spellEnd"/>
          </w:p>
        </w:tc>
      </w:tr>
      <w:tr w:rsidR="00401C56" w:rsidRPr="007C6425" w14:paraId="52DB1717" w14:textId="77777777" w:rsidTr="0029035A">
        <w:trPr>
          <w:trHeight w:val="21"/>
        </w:trPr>
        <w:tc>
          <w:tcPr>
            <w:tcW w:w="3845" w:type="dxa"/>
            <w:shd w:val="clear" w:color="auto" w:fill="FFFFFF" w:themeFill="background1"/>
            <w:noWrap/>
            <w:vAlign w:val="bottom"/>
            <w:hideMark/>
          </w:tcPr>
          <w:p w14:paraId="02A6302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C9247D9"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401C56" w:rsidRPr="007C6425" w14:paraId="224AB61C" w14:textId="77777777" w:rsidTr="0029035A">
        <w:trPr>
          <w:trHeight w:val="21"/>
        </w:trPr>
        <w:tc>
          <w:tcPr>
            <w:tcW w:w="3845" w:type="dxa"/>
            <w:shd w:val="clear" w:color="auto" w:fill="FFFFFF" w:themeFill="background1"/>
            <w:noWrap/>
            <w:vAlign w:val="bottom"/>
            <w:hideMark/>
          </w:tcPr>
          <w:p w14:paraId="3A11B4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43C2455" w14:textId="77777777" w:rsidR="00401C56" w:rsidRPr="007C6425" w:rsidRDefault="00401C56" w:rsidP="0029035A">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401C56" w:rsidRPr="007C6425" w14:paraId="21F9F004" w14:textId="77777777" w:rsidTr="0029035A">
        <w:trPr>
          <w:trHeight w:val="21"/>
        </w:trPr>
        <w:tc>
          <w:tcPr>
            <w:tcW w:w="3845" w:type="dxa"/>
            <w:shd w:val="clear" w:color="auto" w:fill="FFFFFF" w:themeFill="background1"/>
            <w:noWrap/>
            <w:vAlign w:val="bottom"/>
            <w:hideMark/>
          </w:tcPr>
          <w:p w14:paraId="273912D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53954EB9" w14:textId="77777777" w:rsidR="00401C56" w:rsidRPr="007C6425" w:rsidRDefault="00401C56" w:rsidP="0029035A">
            <w:pPr>
              <w:spacing w:line="240" w:lineRule="auto"/>
              <w:ind w:firstLine="0"/>
              <w:rPr>
                <w:sz w:val="16"/>
                <w:szCs w:val="18"/>
              </w:rPr>
            </w:pPr>
            <w:r w:rsidRPr="007C6425">
              <w:rPr>
                <w:sz w:val="16"/>
                <w:szCs w:val="18"/>
              </w:rPr>
              <w:t>*Maybe "</w:t>
            </w:r>
            <w:proofErr w:type="spellStart"/>
            <w:r w:rsidRPr="007C6425">
              <w:rPr>
                <w:sz w:val="16"/>
                <w:szCs w:val="18"/>
              </w:rPr>
              <w:t>Ircinia</w:t>
            </w:r>
            <w:proofErr w:type="spellEnd"/>
            <w:r w:rsidRPr="007C6425">
              <w:rPr>
                <w:sz w:val="16"/>
                <w:szCs w:val="18"/>
              </w:rPr>
              <w:t xml:space="preserve"> smooth" or </w:t>
            </w:r>
            <w:proofErr w:type="spellStart"/>
            <w:r w:rsidRPr="007C6425">
              <w:rPr>
                <w:sz w:val="16"/>
                <w:szCs w:val="18"/>
              </w:rPr>
              <w:t>Spongia</w:t>
            </w:r>
            <w:proofErr w:type="spellEnd"/>
          </w:p>
        </w:tc>
      </w:tr>
      <w:tr w:rsidR="00401C56" w:rsidRPr="007C6425" w14:paraId="15BD4BB2" w14:textId="77777777" w:rsidTr="0029035A">
        <w:trPr>
          <w:trHeight w:val="21"/>
        </w:trPr>
        <w:tc>
          <w:tcPr>
            <w:tcW w:w="3845" w:type="dxa"/>
            <w:shd w:val="clear" w:color="auto" w:fill="FFFFFF" w:themeFill="background1"/>
            <w:noWrap/>
            <w:vAlign w:val="bottom"/>
            <w:hideMark/>
          </w:tcPr>
          <w:p w14:paraId="0C799702"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2FA2DB21" w14:textId="77777777" w:rsidR="00401C56" w:rsidRPr="007C6425" w:rsidRDefault="00401C56" w:rsidP="0029035A">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401C56" w:rsidRPr="007C6425" w14:paraId="645A58C8" w14:textId="77777777" w:rsidTr="0029035A">
        <w:trPr>
          <w:trHeight w:val="21"/>
        </w:trPr>
        <w:tc>
          <w:tcPr>
            <w:tcW w:w="3845" w:type="dxa"/>
            <w:shd w:val="clear" w:color="auto" w:fill="FFFFFF" w:themeFill="background1"/>
            <w:noWrap/>
            <w:vAlign w:val="bottom"/>
            <w:hideMark/>
          </w:tcPr>
          <w:p w14:paraId="1A0DA2D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82BD36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401C56" w:rsidRPr="007C6425" w14:paraId="26E187C0" w14:textId="77777777" w:rsidTr="0029035A">
        <w:trPr>
          <w:trHeight w:val="21"/>
        </w:trPr>
        <w:tc>
          <w:tcPr>
            <w:tcW w:w="3845" w:type="dxa"/>
            <w:shd w:val="clear" w:color="auto" w:fill="FFFFFF" w:themeFill="background1"/>
            <w:noWrap/>
            <w:vAlign w:val="bottom"/>
            <w:hideMark/>
          </w:tcPr>
          <w:p w14:paraId="790CD13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BC3F02A" w14:textId="77777777" w:rsidR="00401C56" w:rsidRPr="007C6425" w:rsidRDefault="00401C56" w:rsidP="0029035A">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401C56" w:rsidRPr="007C6425" w14:paraId="1674A00D" w14:textId="77777777" w:rsidTr="0029035A">
        <w:trPr>
          <w:trHeight w:val="21"/>
        </w:trPr>
        <w:tc>
          <w:tcPr>
            <w:tcW w:w="3845" w:type="dxa"/>
            <w:shd w:val="clear" w:color="auto" w:fill="FFFFFF" w:themeFill="background1"/>
            <w:noWrap/>
            <w:vAlign w:val="bottom"/>
            <w:hideMark/>
          </w:tcPr>
          <w:p w14:paraId="35219A68"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52D5076" w14:textId="77777777" w:rsidR="00401C56" w:rsidRPr="007C6425" w:rsidRDefault="00401C56" w:rsidP="0029035A">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401C56" w:rsidRPr="007C6425" w14:paraId="7A275301" w14:textId="77777777" w:rsidTr="0029035A">
        <w:trPr>
          <w:trHeight w:val="21"/>
        </w:trPr>
        <w:tc>
          <w:tcPr>
            <w:tcW w:w="3845" w:type="dxa"/>
            <w:shd w:val="clear" w:color="auto" w:fill="FFFFFF" w:themeFill="background1"/>
            <w:noWrap/>
            <w:vAlign w:val="bottom"/>
            <w:hideMark/>
          </w:tcPr>
          <w:p w14:paraId="132CDCC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B1D9D46"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eopetrosia</w:t>
            </w:r>
            <w:proofErr w:type="spellEnd"/>
            <w:r w:rsidRPr="007C6425">
              <w:rPr>
                <w:i/>
                <w:sz w:val="16"/>
                <w:szCs w:val="18"/>
              </w:rPr>
              <w:t xml:space="preserve"> </w:t>
            </w:r>
            <w:proofErr w:type="spellStart"/>
            <w:r w:rsidRPr="007C6425">
              <w:rPr>
                <w:i/>
                <w:sz w:val="16"/>
                <w:szCs w:val="18"/>
              </w:rPr>
              <w:t>proxima</w:t>
            </w:r>
            <w:proofErr w:type="spellEnd"/>
            <w:r w:rsidRPr="007C6425">
              <w:rPr>
                <w:sz w:val="16"/>
                <w:szCs w:val="18"/>
              </w:rPr>
              <w:t xml:space="preserve"> (may include</w:t>
            </w:r>
          </w:p>
        </w:tc>
      </w:tr>
      <w:tr w:rsidR="00401C56" w:rsidRPr="007C6425" w14:paraId="494670EE" w14:textId="77777777" w:rsidTr="0029035A">
        <w:trPr>
          <w:trHeight w:val="21"/>
        </w:trPr>
        <w:tc>
          <w:tcPr>
            <w:tcW w:w="3845" w:type="dxa"/>
            <w:shd w:val="clear" w:color="auto" w:fill="FFFFFF" w:themeFill="background1"/>
            <w:noWrap/>
            <w:vAlign w:val="bottom"/>
            <w:hideMark/>
          </w:tcPr>
          <w:p w14:paraId="51A83FA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E9DDD7A" w14:textId="77777777" w:rsidR="00401C56" w:rsidRPr="007C6425" w:rsidRDefault="00401C56" w:rsidP="0029035A">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401C56" w:rsidRPr="007C6425" w14:paraId="05047B05" w14:textId="77777777" w:rsidTr="0029035A">
        <w:trPr>
          <w:trHeight w:val="21"/>
        </w:trPr>
        <w:tc>
          <w:tcPr>
            <w:tcW w:w="3845" w:type="dxa"/>
            <w:shd w:val="clear" w:color="auto" w:fill="FFFFFF" w:themeFill="background1"/>
            <w:noWrap/>
            <w:vAlign w:val="bottom"/>
            <w:hideMark/>
          </w:tcPr>
          <w:p w14:paraId="2E672B9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700CEA5"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i/>
                <w:sz w:val="16"/>
                <w:szCs w:val="18"/>
              </w:rPr>
              <w:t xml:space="preserve"> </w:t>
            </w:r>
            <w:proofErr w:type="spellStart"/>
            <w:r w:rsidRPr="007C6425">
              <w:rPr>
                <w:i/>
                <w:sz w:val="16"/>
                <w:szCs w:val="18"/>
              </w:rPr>
              <w:t>erecta</w:t>
            </w:r>
            <w:proofErr w:type="spellEnd"/>
            <w:r w:rsidRPr="007C6425">
              <w:rPr>
                <w:sz w:val="16"/>
                <w:szCs w:val="18"/>
              </w:rPr>
              <w:t xml:space="preserve"> (may include</w:t>
            </w:r>
            <w:r w:rsidRPr="007C6425">
              <w:rPr>
                <w:color w:val="000000"/>
                <w:sz w:val="16"/>
                <w:szCs w:val="18"/>
              </w:rPr>
              <w:t xml:space="preserve"> </w:t>
            </w:r>
            <w:proofErr w:type="spellStart"/>
            <w:r w:rsidRPr="007C6425">
              <w:rPr>
                <w:i/>
                <w:color w:val="000000"/>
                <w:sz w:val="16"/>
                <w:szCs w:val="18"/>
              </w:rPr>
              <w:t>Niphates</w:t>
            </w:r>
            <w:proofErr w:type="spellEnd"/>
            <w:r w:rsidRPr="007C6425">
              <w:rPr>
                <w:i/>
                <w:color w:val="000000"/>
                <w:sz w:val="16"/>
                <w:szCs w:val="18"/>
              </w:rPr>
              <w:t xml:space="preserve"> </w:t>
            </w:r>
            <w:proofErr w:type="spellStart"/>
            <w:r w:rsidRPr="007C6425">
              <w:rPr>
                <w:i/>
                <w:color w:val="000000"/>
                <w:sz w:val="16"/>
                <w:szCs w:val="18"/>
              </w:rPr>
              <w:t>amorpha</w:t>
            </w:r>
            <w:proofErr w:type="spellEnd"/>
            <w:r w:rsidRPr="007C6425">
              <w:rPr>
                <w:color w:val="000000"/>
                <w:sz w:val="16"/>
                <w:szCs w:val="18"/>
              </w:rPr>
              <w:t>)</w:t>
            </w:r>
          </w:p>
        </w:tc>
      </w:tr>
      <w:tr w:rsidR="00401C56" w:rsidRPr="007C6425" w14:paraId="684F9B24" w14:textId="77777777" w:rsidTr="0029035A">
        <w:trPr>
          <w:trHeight w:val="21"/>
        </w:trPr>
        <w:tc>
          <w:tcPr>
            <w:tcW w:w="3845" w:type="dxa"/>
            <w:shd w:val="clear" w:color="auto" w:fill="FFFFFF" w:themeFill="background1"/>
            <w:noWrap/>
            <w:vAlign w:val="bottom"/>
            <w:hideMark/>
          </w:tcPr>
          <w:p w14:paraId="17F01196"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6FDF65C1"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Niphates</w:t>
            </w:r>
            <w:proofErr w:type="spellEnd"/>
            <w:r w:rsidRPr="007C6425">
              <w:rPr>
                <w:sz w:val="16"/>
                <w:szCs w:val="18"/>
              </w:rPr>
              <w:t xml:space="preserve"> sp. or </w:t>
            </w:r>
            <w:proofErr w:type="spellStart"/>
            <w:r w:rsidRPr="007C6425">
              <w:rPr>
                <w:i/>
                <w:sz w:val="16"/>
                <w:szCs w:val="18"/>
              </w:rPr>
              <w:t>Lissodendoryx</w:t>
            </w:r>
            <w:proofErr w:type="spellEnd"/>
            <w:r w:rsidRPr="007C6425">
              <w:rPr>
                <w:sz w:val="16"/>
                <w:szCs w:val="18"/>
              </w:rPr>
              <w:t xml:space="preserve"> sp.?</w:t>
            </w:r>
          </w:p>
        </w:tc>
      </w:tr>
      <w:tr w:rsidR="00401C56" w:rsidRPr="007C6425" w14:paraId="28C0804E" w14:textId="77777777" w:rsidTr="0029035A">
        <w:trPr>
          <w:trHeight w:val="21"/>
        </w:trPr>
        <w:tc>
          <w:tcPr>
            <w:tcW w:w="3845" w:type="dxa"/>
            <w:shd w:val="clear" w:color="auto" w:fill="FFFFFF" w:themeFill="background1"/>
            <w:noWrap/>
            <w:vAlign w:val="bottom"/>
            <w:hideMark/>
          </w:tcPr>
          <w:p w14:paraId="50FFA1D9"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F0DFA4" w14:textId="77777777" w:rsidR="00401C56" w:rsidRPr="007C6425" w:rsidRDefault="00401C56" w:rsidP="0029035A">
            <w:pPr>
              <w:spacing w:line="240" w:lineRule="auto"/>
              <w:ind w:firstLine="0"/>
              <w:rPr>
                <w:sz w:val="16"/>
                <w:szCs w:val="18"/>
              </w:rPr>
            </w:pPr>
            <w:r w:rsidRPr="007C6425">
              <w:rPr>
                <w:sz w:val="16"/>
                <w:szCs w:val="18"/>
              </w:rPr>
              <w:t>*Orange encrusting</w:t>
            </w:r>
          </w:p>
        </w:tc>
      </w:tr>
      <w:tr w:rsidR="00401C56" w:rsidRPr="007C6425" w14:paraId="4F6CDA91" w14:textId="77777777" w:rsidTr="0029035A">
        <w:trPr>
          <w:trHeight w:val="21"/>
        </w:trPr>
        <w:tc>
          <w:tcPr>
            <w:tcW w:w="3845" w:type="dxa"/>
            <w:shd w:val="clear" w:color="auto" w:fill="FFFFFF" w:themeFill="background1"/>
            <w:noWrap/>
            <w:vAlign w:val="bottom"/>
            <w:hideMark/>
          </w:tcPr>
          <w:p w14:paraId="7C06EF33"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31136094" w14:textId="77777777" w:rsidR="00401C56" w:rsidRPr="007C6425" w:rsidRDefault="00401C56" w:rsidP="0029035A">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401C56" w:rsidRPr="007C6425" w14:paraId="63215658" w14:textId="77777777" w:rsidTr="0029035A">
        <w:trPr>
          <w:trHeight w:val="21"/>
        </w:trPr>
        <w:tc>
          <w:tcPr>
            <w:tcW w:w="3845" w:type="dxa"/>
            <w:shd w:val="clear" w:color="auto" w:fill="FFFFFF" w:themeFill="background1"/>
            <w:noWrap/>
            <w:vAlign w:val="bottom"/>
            <w:hideMark/>
          </w:tcPr>
          <w:p w14:paraId="1E09CD7C"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91CDB98" w14:textId="77777777" w:rsidR="00401C56" w:rsidRPr="007C6425" w:rsidRDefault="00401C56" w:rsidP="0029035A">
            <w:pPr>
              <w:spacing w:line="240" w:lineRule="auto"/>
              <w:ind w:firstLine="0"/>
              <w:rPr>
                <w:sz w:val="16"/>
                <w:szCs w:val="18"/>
              </w:rPr>
            </w:pPr>
            <w:r w:rsidRPr="007C6425">
              <w:rPr>
                <w:i/>
                <w:sz w:val="16"/>
                <w:szCs w:val="18"/>
              </w:rPr>
              <w:t>*</w:t>
            </w:r>
            <w:proofErr w:type="spellStart"/>
            <w:r w:rsidRPr="007C6425">
              <w:rPr>
                <w:i/>
                <w:sz w:val="16"/>
                <w:szCs w:val="18"/>
              </w:rPr>
              <w:t>Plakortis</w:t>
            </w:r>
            <w:proofErr w:type="spellEnd"/>
            <w:r w:rsidRPr="007C6425">
              <w:rPr>
                <w:sz w:val="16"/>
                <w:szCs w:val="18"/>
              </w:rPr>
              <w:t xml:space="preserve"> sp.</w:t>
            </w:r>
          </w:p>
        </w:tc>
      </w:tr>
      <w:tr w:rsidR="00401C56" w:rsidRPr="007C6425" w14:paraId="190FFB82" w14:textId="77777777" w:rsidTr="0029035A">
        <w:trPr>
          <w:trHeight w:val="21"/>
        </w:trPr>
        <w:tc>
          <w:tcPr>
            <w:tcW w:w="3845" w:type="dxa"/>
            <w:shd w:val="clear" w:color="auto" w:fill="FFFFFF" w:themeFill="background1"/>
            <w:noWrap/>
            <w:vAlign w:val="bottom"/>
            <w:hideMark/>
          </w:tcPr>
          <w:p w14:paraId="10FA5F0A"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01CB9C7" w14:textId="77777777" w:rsidR="00401C56" w:rsidRPr="007C6425" w:rsidRDefault="00401C56" w:rsidP="0029035A">
            <w:pPr>
              <w:spacing w:line="240" w:lineRule="auto"/>
              <w:ind w:firstLine="0"/>
              <w:rPr>
                <w:sz w:val="16"/>
                <w:szCs w:val="18"/>
              </w:rPr>
            </w:pPr>
            <w:r w:rsidRPr="007C6425">
              <w:rPr>
                <w:sz w:val="16"/>
                <w:szCs w:val="18"/>
              </w:rPr>
              <w:t>*Red Encrusting</w:t>
            </w:r>
          </w:p>
        </w:tc>
      </w:tr>
      <w:tr w:rsidR="00401C56" w:rsidRPr="007C6425" w14:paraId="5999E287" w14:textId="77777777" w:rsidTr="0029035A">
        <w:trPr>
          <w:trHeight w:val="21"/>
        </w:trPr>
        <w:tc>
          <w:tcPr>
            <w:tcW w:w="3845" w:type="dxa"/>
            <w:shd w:val="clear" w:color="auto" w:fill="FFFFFF" w:themeFill="background1"/>
            <w:noWrap/>
            <w:vAlign w:val="bottom"/>
            <w:hideMark/>
          </w:tcPr>
          <w:p w14:paraId="1530799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FB4E3F3" w14:textId="77777777" w:rsidR="00401C56" w:rsidRPr="007C6425" w:rsidRDefault="00401C56" w:rsidP="0029035A">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401C56" w:rsidRPr="007C6425" w14:paraId="072A87BC" w14:textId="77777777" w:rsidTr="0029035A">
        <w:trPr>
          <w:trHeight w:val="21"/>
        </w:trPr>
        <w:tc>
          <w:tcPr>
            <w:tcW w:w="3845" w:type="dxa"/>
            <w:shd w:val="clear" w:color="auto" w:fill="FFFFFF" w:themeFill="background1"/>
            <w:noWrap/>
            <w:vAlign w:val="bottom"/>
            <w:hideMark/>
          </w:tcPr>
          <w:p w14:paraId="7F943B9E"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74C00FC9" w14:textId="77777777" w:rsidR="00401C56" w:rsidRPr="007C6425" w:rsidRDefault="00401C56" w:rsidP="0029035A">
            <w:pPr>
              <w:spacing w:line="240" w:lineRule="auto"/>
              <w:ind w:firstLine="0"/>
              <w:rPr>
                <w:color w:val="000000"/>
                <w:sz w:val="16"/>
                <w:szCs w:val="18"/>
              </w:rPr>
            </w:pPr>
            <w:r w:rsidRPr="007C6425">
              <w:rPr>
                <w:i/>
                <w:sz w:val="16"/>
                <w:szCs w:val="18"/>
              </w:rPr>
              <w:t>*</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coccinea</w:t>
            </w:r>
            <w:proofErr w:type="spellEnd"/>
            <w:r w:rsidRPr="007C6425">
              <w:rPr>
                <w:sz w:val="16"/>
                <w:szCs w:val="18"/>
              </w:rPr>
              <w:t xml:space="preserve"> and </w:t>
            </w:r>
            <w:proofErr w:type="spellStart"/>
            <w:r w:rsidRPr="007C6425">
              <w:rPr>
                <w:i/>
                <w:sz w:val="16"/>
                <w:szCs w:val="18"/>
              </w:rPr>
              <w:t>Spirastrella</w:t>
            </w:r>
            <w:proofErr w:type="spellEnd"/>
            <w:r w:rsidRPr="007C6425">
              <w:rPr>
                <w:i/>
                <w:sz w:val="16"/>
                <w:szCs w:val="18"/>
              </w:rPr>
              <w:t xml:space="preserve"> </w:t>
            </w:r>
            <w:proofErr w:type="spellStart"/>
            <w:r w:rsidRPr="007C6425">
              <w:rPr>
                <w:i/>
                <w:sz w:val="16"/>
                <w:szCs w:val="18"/>
              </w:rPr>
              <w:t>hartmani</w:t>
            </w:r>
            <w:proofErr w:type="spellEnd"/>
          </w:p>
        </w:tc>
      </w:tr>
      <w:tr w:rsidR="00401C56" w:rsidRPr="007C6425" w14:paraId="0DC42C38" w14:textId="77777777" w:rsidTr="0029035A">
        <w:trPr>
          <w:trHeight w:val="21"/>
        </w:trPr>
        <w:tc>
          <w:tcPr>
            <w:tcW w:w="3845" w:type="dxa"/>
            <w:shd w:val="clear" w:color="auto" w:fill="FFFFFF" w:themeFill="background1"/>
            <w:noWrap/>
            <w:vAlign w:val="bottom"/>
            <w:hideMark/>
          </w:tcPr>
          <w:p w14:paraId="05A5F890"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B3D67CE" w14:textId="77777777" w:rsidR="00401C56" w:rsidRPr="007C6425" w:rsidRDefault="00401C56" w:rsidP="0029035A">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401C56" w:rsidRPr="007C6425" w14:paraId="5273CD18" w14:textId="77777777" w:rsidTr="0029035A">
        <w:trPr>
          <w:trHeight w:val="21"/>
        </w:trPr>
        <w:tc>
          <w:tcPr>
            <w:tcW w:w="3845" w:type="dxa"/>
            <w:shd w:val="clear" w:color="auto" w:fill="FFFFFF" w:themeFill="background1"/>
            <w:noWrap/>
            <w:vAlign w:val="bottom"/>
            <w:hideMark/>
          </w:tcPr>
          <w:p w14:paraId="39E126C7"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0D99703F" w14:textId="77777777" w:rsidR="00401C56" w:rsidRPr="007C6425" w:rsidRDefault="00401C56" w:rsidP="0029035A">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w:t>
            </w:r>
            <w:proofErr w:type="spellStart"/>
            <w:r w:rsidRPr="007C6425">
              <w:rPr>
                <w:i/>
                <w:sz w:val="16"/>
                <w:szCs w:val="18"/>
              </w:rPr>
              <w:t>crypta</w:t>
            </w:r>
            <w:proofErr w:type="spellEnd"/>
          </w:p>
        </w:tc>
      </w:tr>
      <w:tr w:rsidR="00401C56" w:rsidRPr="007C6425" w14:paraId="1515A5C0" w14:textId="77777777" w:rsidTr="0029035A">
        <w:trPr>
          <w:trHeight w:val="21"/>
        </w:trPr>
        <w:tc>
          <w:tcPr>
            <w:tcW w:w="3845" w:type="dxa"/>
            <w:shd w:val="clear" w:color="auto" w:fill="FFFFFF" w:themeFill="background1"/>
            <w:noWrap/>
            <w:vAlign w:val="bottom"/>
            <w:hideMark/>
          </w:tcPr>
          <w:p w14:paraId="3F8FF201"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1043D381" w14:textId="77777777" w:rsidR="00401C56" w:rsidRPr="007C6425" w:rsidRDefault="00401C56" w:rsidP="0029035A">
            <w:pPr>
              <w:spacing w:line="240" w:lineRule="auto"/>
              <w:ind w:firstLine="0"/>
              <w:rPr>
                <w:sz w:val="16"/>
                <w:szCs w:val="18"/>
              </w:rPr>
            </w:pPr>
            <w:r w:rsidRPr="007C6425">
              <w:rPr>
                <w:sz w:val="16"/>
                <w:szCs w:val="18"/>
              </w:rPr>
              <w:t>*Unidentified</w:t>
            </w:r>
          </w:p>
        </w:tc>
      </w:tr>
      <w:tr w:rsidR="00401C56" w:rsidRPr="007C6425" w14:paraId="2322866C" w14:textId="77777777" w:rsidTr="0029035A">
        <w:trPr>
          <w:trHeight w:val="21"/>
        </w:trPr>
        <w:tc>
          <w:tcPr>
            <w:tcW w:w="3845" w:type="dxa"/>
            <w:shd w:val="clear" w:color="auto" w:fill="FFFFFF" w:themeFill="background1"/>
            <w:noWrap/>
            <w:vAlign w:val="bottom"/>
            <w:hideMark/>
          </w:tcPr>
          <w:p w14:paraId="7A847ED4" w14:textId="77777777" w:rsidR="00401C56" w:rsidRPr="007C6425" w:rsidRDefault="00401C56" w:rsidP="0029035A">
            <w:pPr>
              <w:spacing w:line="240" w:lineRule="auto"/>
              <w:ind w:firstLine="0"/>
              <w:rPr>
                <w:sz w:val="16"/>
                <w:szCs w:val="18"/>
              </w:rPr>
            </w:pPr>
          </w:p>
        </w:tc>
        <w:tc>
          <w:tcPr>
            <w:tcW w:w="4450" w:type="dxa"/>
            <w:shd w:val="clear" w:color="auto" w:fill="FFFFFF" w:themeFill="background1"/>
            <w:noWrap/>
            <w:vAlign w:val="bottom"/>
            <w:hideMark/>
          </w:tcPr>
          <w:p w14:paraId="4802812D" w14:textId="77777777" w:rsidR="00401C56" w:rsidRPr="007C6425" w:rsidRDefault="00401C56" w:rsidP="0029035A">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7E8BA65C" w14:textId="10BB8A79" w:rsidR="00401C56" w:rsidRDefault="00C727D7" w:rsidP="00401C56">
      <w:pPr>
        <w:widowControl w:val="0"/>
        <w:spacing w:line="240" w:lineRule="auto"/>
        <w:ind w:left="480" w:hanging="480"/>
      </w:pPr>
      <w:r>
        <w:rPr>
          <w:noProof/>
        </w:rPr>
        <w:lastRenderedPageBreak/>
        <w:drawing>
          <wp:inline distT="0" distB="0" distL="0" distR="0" wp14:anchorId="05BBF7F6" wp14:editId="189209F6">
            <wp:extent cx="2607012" cy="651752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2609075" cy="6522686"/>
                    </a:xfrm>
                    <a:prstGeom prst="rect">
                      <a:avLst/>
                    </a:prstGeom>
                  </pic:spPr>
                </pic:pic>
              </a:graphicData>
            </a:graphic>
          </wp:inline>
        </w:drawing>
      </w:r>
    </w:p>
    <w:p w14:paraId="4E7A226A" w14:textId="77777777" w:rsidR="00401C56" w:rsidRDefault="00401C56" w:rsidP="00401C56">
      <w:pPr>
        <w:pStyle w:val="Tableheading"/>
        <w:rPr>
          <w:rStyle w:val="TableheadingChar"/>
        </w:rPr>
      </w:pPr>
      <w:commentRangeStart w:id="135"/>
      <w:r>
        <w:t>Figure</w:t>
      </w:r>
      <w:r w:rsidRPr="0018320D">
        <w:t xml:space="preserve"> A.</w:t>
      </w:r>
      <w:r>
        <w:t>3</w:t>
      </w:r>
      <w:commentRangeEnd w:id="135"/>
      <w:r>
        <w:rPr>
          <w:rStyle w:val="CommentReference"/>
        </w:rPr>
        <w:commentReference w:id="135"/>
      </w:r>
      <w:r>
        <w:t xml:space="preserve">. Basic associations between the targets.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xml:space="preserve">) and p-values are shown. Data were collected from 8 coral reefs around Guana Island, BVI from 1992-2018. </w:t>
      </w:r>
      <w:r>
        <w:rPr>
          <w:rStyle w:val="TableheadingChar"/>
        </w:rPr>
        <w:br w:type="page"/>
      </w:r>
    </w:p>
    <w:p w14:paraId="3E871440" w14:textId="446F3A8A" w:rsidR="00401C56" w:rsidRDefault="00C727D7" w:rsidP="00401C56">
      <w:pPr>
        <w:widowControl w:val="0"/>
        <w:spacing w:line="240" w:lineRule="auto"/>
        <w:ind w:left="480" w:hanging="480"/>
      </w:pPr>
      <w:r>
        <w:rPr>
          <w:noProof/>
        </w:rPr>
        <w:lastRenderedPageBreak/>
        <w:drawing>
          <wp:inline distT="0" distB="0" distL="0" distR="0" wp14:anchorId="7A25970C" wp14:editId="463E824C">
            <wp:extent cx="2607013" cy="65175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612485" cy="6531212"/>
                    </a:xfrm>
                    <a:prstGeom prst="rect">
                      <a:avLst/>
                    </a:prstGeom>
                  </pic:spPr>
                </pic:pic>
              </a:graphicData>
            </a:graphic>
          </wp:inline>
        </w:drawing>
      </w:r>
    </w:p>
    <w:p w14:paraId="5F20A9A0" w14:textId="7213FC32" w:rsidR="00401C56" w:rsidRDefault="00401C56" w:rsidP="00401C56">
      <w:pPr>
        <w:pStyle w:val="Tableheading"/>
      </w:pPr>
      <w:commentRangeStart w:id="136"/>
      <w:r>
        <w:t>Figure</w:t>
      </w:r>
      <w:r w:rsidRPr="0018320D">
        <w:t xml:space="preserve"> A.</w:t>
      </w:r>
      <w:r>
        <w:t>4</w:t>
      </w:r>
      <w:commentRangeEnd w:id="136"/>
      <w:r>
        <w:rPr>
          <w:rStyle w:val="CommentReference"/>
        </w:rPr>
        <w:commentReference w:id="136"/>
      </w:r>
      <w:r>
        <w:t>. Basic associations between the surrogates.</w:t>
      </w:r>
      <w:r w:rsidRPr="00C11451">
        <w:t xml:space="preserve"> </w:t>
      </w:r>
      <w:r>
        <w:rPr>
          <w:rStyle w:val="TableheadingChar"/>
        </w:rPr>
        <w:t xml:space="preserve">Lines represent smoothed conditional means using a generalized linear model and the formula y ~ x.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commentRangeStart w:id="137"/>
      <w:r>
        <w:t xml:space="preserve">Traditional r-squared </w:t>
      </w:r>
      <w:commentRangeEnd w:id="137"/>
      <w:r>
        <w:rPr>
          <w:rStyle w:val="CommentReference"/>
        </w:rPr>
        <w:commentReference w:id="137"/>
      </w:r>
      <w:r w:rsidRPr="00402890">
        <w:rPr>
          <w:rStyle w:val="TableheadingChar"/>
        </w:rPr>
        <w:t>(</w:t>
      </w:r>
      <w:r w:rsidRPr="00114084">
        <w:rPr>
          <w:rStyle w:val="TableheadingChar"/>
          <w:i/>
        </w:rPr>
        <w:t>R</w:t>
      </w:r>
      <w:r w:rsidRPr="00114084">
        <w:rPr>
          <w:rStyle w:val="TableheadingChar"/>
          <w:vertAlign w:val="superscript"/>
        </w:rPr>
        <w:t>2</w:t>
      </w:r>
      <w:r>
        <w:rPr>
          <w:rStyle w:val="TableheadingChar"/>
        </w:rPr>
        <w:t>) and p-values are shown. Rugosity measured in centimeters. Data were collected from 8 coral reefs around Guana Island, BVI from 1992-2018.</w:t>
      </w:r>
      <w:r>
        <w:br w:type="page"/>
      </w:r>
    </w:p>
    <w:p w14:paraId="031838D1" w14:textId="1987A4C6" w:rsidR="00401C56" w:rsidRDefault="00C727D7" w:rsidP="00401C56">
      <w:pPr>
        <w:pStyle w:val="Tableheading"/>
      </w:pPr>
      <w:r>
        <w:rPr>
          <w:noProof/>
        </w:rPr>
        <w:lastRenderedPageBreak/>
        <w:drawing>
          <wp:inline distT="0" distB="0" distL="0" distR="0" wp14:anchorId="03C8F834" wp14:editId="7A2E0CE1">
            <wp:extent cx="3550595" cy="591765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553053" cy="5921755"/>
                    </a:xfrm>
                    <a:prstGeom prst="rect">
                      <a:avLst/>
                    </a:prstGeom>
                  </pic:spPr>
                </pic:pic>
              </a:graphicData>
            </a:graphic>
          </wp:inline>
        </w:drawing>
      </w:r>
    </w:p>
    <w:p w14:paraId="53486DA9" w14:textId="77777777" w:rsidR="00401C56" w:rsidRDefault="00401C56" w:rsidP="00401C56">
      <w:pPr>
        <w:pStyle w:val="Tableheading"/>
        <w:rPr>
          <w:rStyle w:val="TableheadingChar"/>
        </w:rPr>
      </w:pPr>
      <w:commentRangeStart w:id="138"/>
      <w:r>
        <w:t>Figure</w:t>
      </w:r>
      <w:r w:rsidRPr="0018320D">
        <w:t xml:space="preserve"> A.</w:t>
      </w:r>
      <w:r>
        <w:t>5</w:t>
      </w:r>
      <w:commentRangeEnd w:id="138"/>
      <w:r>
        <w:rPr>
          <w:rStyle w:val="CommentReference"/>
        </w:rPr>
        <w:commentReference w:id="138"/>
      </w:r>
      <w:r>
        <w:t xml:space="preserve">. Coral richness and coral cover over the 27 year study period from 1992-2018, where year 0 is 1992. </w:t>
      </w:r>
      <w:r>
        <w:rPr>
          <w:rStyle w:val="TableheadingChar"/>
        </w:rPr>
        <w:t xml:space="preserve">Lines represent smoothed conditional means using a generalized linear model and the formula y ~ x, where x is year as a trend. Shaded portion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t>Traditional r-squared</w:t>
      </w:r>
      <w:r w:rsidRPr="00402890">
        <w:rPr>
          <w:rStyle w:val="TableheadingChar"/>
        </w:rPr>
        <w:t xml:space="preserve"> (</w:t>
      </w:r>
      <w:r w:rsidRPr="00114084">
        <w:rPr>
          <w:rStyle w:val="TableheadingChar"/>
          <w:i/>
        </w:rPr>
        <w:t>R</w:t>
      </w:r>
      <w:r w:rsidRPr="00114084">
        <w:rPr>
          <w:rStyle w:val="TableheadingChar"/>
          <w:vertAlign w:val="superscript"/>
        </w:rPr>
        <w:t>2</w:t>
      </w:r>
      <w:r>
        <w:rPr>
          <w:rStyle w:val="TableheadingChar"/>
        </w:rPr>
        <w:t>) and p-values are shown. Data were collected from 8 coral reefs around Guana Island, BVI.</w:t>
      </w:r>
      <w:r>
        <w:rPr>
          <w:rStyle w:val="TableheadingChar"/>
        </w:rPr>
        <w:br w:type="page"/>
      </w:r>
    </w:p>
    <w:p w14:paraId="0C67A741" w14:textId="77777777" w:rsidR="00126F94" w:rsidRDefault="00126F94" w:rsidP="00126F94">
      <w:pPr>
        <w:pStyle w:val="Tableheading"/>
        <w:rPr>
          <w:rStyle w:val="TableheadingChar"/>
        </w:rPr>
      </w:pPr>
      <w:r>
        <w:lastRenderedPageBreak/>
        <w:t>Appendix 6.</w:t>
      </w:r>
      <w:r w:rsidRPr="00194C97">
        <w:t xml:space="preserve"> </w:t>
      </w:r>
      <w:r>
        <w:t xml:space="preserve">Model output for the most competitive model for predicting coral richness including a term for year. </w:t>
      </w:r>
      <w:r>
        <w:rPr>
          <w:rStyle w:val="TableheadingChar"/>
        </w:rPr>
        <w:t>Estimates calculated using the negative binomial distribution and the formula y ~ x + year, where y coral richness, x is coral cover, and year is a trend. Data were collected from 8 coral reefs around Guana Island, BVI from 1992-2018.</w:t>
      </w:r>
    </w:p>
    <w:p w14:paraId="7BC3FF1A" w14:textId="77777777" w:rsidR="00401C56" w:rsidRDefault="00401C56" w:rsidP="00401C56">
      <w:pPr>
        <w:pStyle w:val="Tableheading"/>
      </w:pPr>
      <w:r>
        <w:t>Coefficients:</w:t>
      </w:r>
    </w:p>
    <w:p w14:paraId="291E7073"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0FCCA3C1" w14:textId="77777777" w:rsidR="00401C56" w:rsidRDefault="00401C56" w:rsidP="00401C56">
      <w:pPr>
        <w:pStyle w:val="Tableheading"/>
      </w:pPr>
      <w:r>
        <w:t xml:space="preserve">(Intercept)         </w:t>
      </w:r>
      <w:r>
        <w:tab/>
        <w:t xml:space="preserve">2.0751   </w:t>
      </w:r>
      <w:r>
        <w:tab/>
        <w:t xml:space="preserve">0.0571  </w:t>
      </w:r>
      <w:r>
        <w:tab/>
        <w:t xml:space="preserve">36.350  </w:t>
      </w:r>
      <w:r>
        <w:tab/>
        <w:t>&lt; 2e-16 ***</w:t>
      </w:r>
    </w:p>
    <w:p w14:paraId="38B2CA87" w14:textId="77777777" w:rsidR="00401C56" w:rsidRDefault="00401C56" w:rsidP="00401C56">
      <w:pPr>
        <w:pStyle w:val="Tableheading"/>
      </w:pPr>
      <w:proofErr w:type="spellStart"/>
      <w:r>
        <w:t>Percent_Coral_Cover</w:t>
      </w:r>
      <w:proofErr w:type="spellEnd"/>
      <w:r>
        <w:t xml:space="preserve"> </w:t>
      </w:r>
      <w:r>
        <w:tab/>
        <w:t xml:space="preserve">0.0152   </w:t>
      </w:r>
      <w:r>
        <w:tab/>
        <w:t xml:space="preserve">0.0013  </w:t>
      </w:r>
      <w:r>
        <w:tab/>
        <w:t xml:space="preserve">11.275  </w:t>
      </w:r>
      <w:r>
        <w:tab/>
        <w:t>&lt; 2e-16 ***</w:t>
      </w:r>
    </w:p>
    <w:p w14:paraId="3E106559" w14:textId="77777777" w:rsidR="00401C56" w:rsidRDefault="00401C56" w:rsidP="00401C56">
      <w:pPr>
        <w:pStyle w:val="Tableheading"/>
      </w:pPr>
      <w:r>
        <w:t xml:space="preserve">Year                </w:t>
      </w:r>
      <w:r>
        <w:tab/>
      </w:r>
      <w:r>
        <w:tab/>
        <w:t xml:space="preserve">0.0103   </w:t>
      </w:r>
      <w:r>
        <w:tab/>
        <w:t xml:space="preserve">0.0026   </w:t>
      </w:r>
      <w:r>
        <w:tab/>
        <w:t xml:space="preserve">4.012 </w:t>
      </w:r>
      <w:r>
        <w:tab/>
      </w:r>
      <w:r>
        <w:tab/>
        <w:t>6.03e-05 ***</w:t>
      </w:r>
    </w:p>
    <w:p w14:paraId="160CEC0A" w14:textId="77777777" w:rsidR="00401C56" w:rsidRDefault="00401C56" w:rsidP="00401C56">
      <w:pPr>
        <w:pStyle w:val="Tableheading"/>
      </w:pPr>
      <w:r>
        <w:t>---</w:t>
      </w:r>
    </w:p>
    <w:p w14:paraId="08C7F3E8"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E4CE90" w14:textId="77777777" w:rsidR="00401C56" w:rsidRDefault="00401C56" w:rsidP="00401C56">
      <w:pPr>
        <w:spacing w:after="200" w:line="276" w:lineRule="auto"/>
        <w:ind w:firstLine="0"/>
      </w:pPr>
      <w:r>
        <w:br w:type="page"/>
      </w:r>
    </w:p>
    <w:p w14:paraId="71606BFC" w14:textId="77777777" w:rsidR="00126F94" w:rsidRDefault="00126F94" w:rsidP="00126F94">
      <w:pPr>
        <w:pStyle w:val="Tableheading"/>
        <w:rPr>
          <w:rStyle w:val="TableheadingChar"/>
        </w:rPr>
      </w:pPr>
      <w:r>
        <w:rPr>
          <w:rStyle w:val="TableheadingChar"/>
        </w:rPr>
        <w:lastRenderedPageBreak/>
        <w:t xml:space="preserve">Appendix 7. </w:t>
      </w:r>
      <w:r>
        <w:t xml:space="preserve">Model output for the most competitive model for predicting coral richness including terms for year and the interaction between coral cover and year. </w:t>
      </w:r>
      <w:r>
        <w:rPr>
          <w:rStyle w:val="TableheadingChar"/>
        </w:rPr>
        <w:t>Estimates calculated using the negative binomial distribution and the formula y ~ x + year + x * year, where y coral richness, x is coral cover, and year is a trend. Data were collected from 8 coral reefs around Guana Island, BVI from 1992-2018.</w:t>
      </w:r>
    </w:p>
    <w:p w14:paraId="782CC4C2" w14:textId="77777777" w:rsidR="00401C56" w:rsidRDefault="00401C56" w:rsidP="00401C56">
      <w:pPr>
        <w:pStyle w:val="Tableheading"/>
      </w:pPr>
      <w:r>
        <w:t>Coefficients:</w:t>
      </w:r>
    </w:p>
    <w:p w14:paraId="68854E05" w14:textId="77777777" w:rsidR="00401C56" w:rsidRDefault="00401C56" w:rsidP="00401C56">
      <w:pPr>
        <w:pStyle w:val="Tableheading"/>
      </w:pPr>
      <w:r>
        <w:t xml:space="preserve">                          </w:t>
      </w:r>
      <w:r>
        <w:tab/>
      </w:r>
      <w:r>
        <w:tab/>
        <w:t>Estimate     Std. Error     z value</w:t>
      </w:r>
      <w:r>
        <w:tab/>
      </w:r>
      <w:proofErr w:type="spellStart"/>
      <w:r>
        <w:t>Pr</w:t>
      </w:r>
      <w:proofErr w:type="spellEnd"/>
      <w:r>
        <w:t xml:space="preserve">(&gt;|z|)    </w:t>
      </w:r>
    </w:p>
    <w:p w14:paraId="5D0F0648" w14:textId="77777777" w:rsidR="00401C56" w:rsidRDefault="00401C56" w:rsidP="00401C56">
      <w:pPr>
        <w:pStyle w:val="Tableheading"/>
      </w:pPr>
      <w:r>
        <w:t xml:space="preserve">(Intercept)              </w:t>
      </w:r>
      <w:r>
        <w:tab/>
      </w:r>
      <w:r>
        <w:tab/>
        <w:t>2.1163        0.0757         27.950</w:t>
      </w:r>
      <w:r>
        <w:tab/>
        <w:t>&lt; 2e-16 ***</w:t>
      </w:r>
    </w:p>
    <w:p w14:paraId="2470EAA6" w14:textId="77777777" w:rsidR="00401C56" w:rsidRDefault="00401C56" w:rsidP="00401C56">
      <w:pPr>
        <w:pStyle w:val="Tableheading"/>
      </w:pPr>
      <w:proofErr w:type="spellStart"/>
      <w:r>
        <w:t>Percent_Coral_Cover</w:t>
      </w:r>
      <w:proofErr w:type="spellEnd"/>
      <w:r>
        <w:tab/>
      </w:r>
      <w:r>
        <w:tab/>
        <w:t xml:space="preserve">0.0136        0.0024         5.763 </w:t>
      </w:r>
      <w:r>
        <w:tab/>
        <w:t>8.25e-09 ***</w:t>
      </w:r>
    </w:p>
    <w:p w14:paraId="1AE6AAC3" w14:textId="77777777" w:rsidR="00401C56" w:rsidRDefault="00401C56" w:rsidP="00401C56">
      <w:pPr>
        <w:pStyle w:val="Tableheading"/>
      </w:pPr>
      <w:r>
        <w:t xml:space="preserve">Year                    </w:t>
      </w:r>
      <w:r>
        <w:tab/>
      </w:r>
      <w:r>
        <w:tab/>
        <w:t>0.0070        0.0048         1.478</w:t>
      </w:r>
      <w:r>
        <w:tab/>
        <w:t xml:space="preserve">0.139    </w:t>
      </w:r>
    </w:p>
    <w:p w14:paraId="1E31C71F" w14:textId="77777777" w:rsidR="00401C56" w:rsidRDefault="00401C56" w:rsidP="00401C56">
      <w:pPr>
        <w:pStyle w:val="Tableheading"/>
      </w:pPr>
      <w:proofErr w:type="spellStart"/>
      <w:r>
        <w:t>Percent_Coral_Cover</w:t>
      </w:r>
      <w:proofErr w:type="gramStart"/>
      <w:r>
        <w:t>:Year</w:t>
      </w:r>
      <w:proofErr w:type="spellEnd"/>
      <w:proofErr w:type="gramEnd"/>
      <w:r>
        <w:t xml:space="preserve"> </w:t>
      </w:r>
      <w:r>
        <w:tab/>
        <w:t>0.0001        0.0002         0.823</w:t>
      </w:r>
      <w:r>
        <w:tab/>
        <w:t xml:space="preserve">0.411    </w:t>
      </w:r>
    </w:p>
    <w:p w14:paraId="76B0A04A" w14:textId="77777777" w:rsidR="00401C56" w:rsidRDefault="00401C56" w:rsidP="00401C56">
      <w:pPr>
        <w:pStyle w:val="Tableheading"/>
      </w:pPr>
      <w:r>
        <w:t>---</w:t>
      </w:r>
    </w:p>
    <w:p w14:paraId="7102214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79C39E4B" w14:textId="77777777" w:rsidR="00401C56" w:rsidRDefault="00401C56" w:rsidP="00401C56">
      <w:pPr>
        <w:spacing w:after="200" w:line="276" w:lineRule="auto"/>
        <w:ind w:firstLine="0"/>
      </w:pPr>
      <w:r>
        <w:br w:type="page"/>
      </w:r>
    </w:p>
    <w:p w14:paraId="231C6395" w14:textId="77777777" w:rsidR="00126F94" w:rsidRDefault="00126F94" w:rsidP="00401C56">
      <w:pPr>
        <w:pStyle w:val="Tableheading"/>
        <w:rPr>
          <w:rStyle w:val="TableheadingChar"/>
        </w:rPr>
      </w:pPr>
      <w:r>
        <w:rPr>
          <w:rStyle w:val="TableheadingChar"/>
        </w:rPr>
        <w:lastRenderedPageBreak/>
        <w:t xml:space="preserve">Appendix 8. </w:t>
      </w:r>
      <w:r>
        <w:t xml:space="preserve">Model output for the most competitive model for predicting sponge richness including terms for year and site. </w:t>
      </w:r>
      <w:r>
        <w:rPr>
          <w:rStyle w:val="TableheadingChar"/>
        </w:rPr>
        <w:t>Estimates calculated using the negative binomial distribution and the formula y ~ x + year + site, where y is sponge richness, x is coral cover, year is a trend, and site is a categorical predictor. Data were collected from 8 coral reefs around Guana Island, BVI from 1992-2018.</w:t>
      </w:r>
    </w:p>
    <w:p w14:paraId="5B5405DD" w14:textId="132500DB" w:rsidR="00401C56" w:rsidRDefault="00401C56" w:rsidP="00401C56">
      <w:pPr>
        <w:pStyle w:val="Tableheading"/>
      </w:pPr>
      <w:r>
        <w:t>Coefficients:</w:t>
      </w:r>
    </w:p>
    <w:p w14:paraId="4171C527" w14:textId="77777777" w:rsidR="00401C56" w:rsidRDefault="00401C56" w:rsidP="00401C56">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44A54927" w14:textId="77777777" w:rsidR="00401C56" w:rsidRDefault="00401C56" w:rsidP="00401C56">
      <w:pPr>
        <w:pStyle w:val="Tableheading"/>
      </w:pPr>
      <w:r>
        <w:t xml:space="preserve">(Intercept)          </w:t>
      </w:r>
      <w:r>
        <w:tab/>
        <w:t xml:space="preserve">3.0204   </w:t>
      </w:r>
      <w:r>
        <w:tab/>
        <w:t xml:space="preserve">0.0901  </w:t>
      </w:r>
      <w:r>
        <w:tab/>
        <w:t xml:space="preserve">33.511  </w:t>
      </w:r>
      <w:r>
        <w:tab/>
        <w:t>&lt; 2e-16 ***</w:t>
      </w:r>
    </w:p>
    <w:p w14:paraId="13F42ACC" w14:textId="77777777" w:rsidR="00401C56" w:rsidRDefault="00401C56" w:rsidP="00401C56">
      <w:pPr>
        <w:pStyle w:val="Tableheading"/>
      </w:pPr>
      <w:proofErr w:type="spellStart"/>
      <w:r>
        <w:t>Percent_Coral_Cover</w:t>
      </w:r>
      <w:proofErr w:type="spellEnd"/>
      <w:r>
        <w:tab/>
        <w:t xml:space="preserve">0.0041   </w:t>
      </w:r>
      <w:r>
        <w:tab/>
        <w:t xml:space="preserve">0.0029   </w:t>
      </w:r>
      <w:r>
        <w:tab/>
        <w:t xml:space="preserve">1.443 </w:t>
      </w:r>
      <w:r>
        <w:tab/>
      </w:r>
      <w:r>
        <w:tab/>
        <w:t xml:space="preserve">0.148955    </w:t>
      </w:r>
    </w:p>
    <w:p w14:paraId="191A8E7B" w14:textId="77777777" w:rsidR="00401C56" w:rsidRDefault="00401C56" w:rsidP="00401C56">
      <w:pPr>
        <w:pStyle w:val="Tableheading"/>
      </w:pPr>
      <w:r>
        <w:t xml:space="preserve">Year                 </w:t>
      </w:r>
      <w:r>
        <w:tab/>
        <w:t xml:space="preserve">0.0106   </w:t>
      </w:r>
      <w:r>
        <w:tab/>
        <w:t xml:space="preserve">0.0027   </w:t>
      </w:r>
      <w:r>
        <w:tab/>
        <w:t xml:space="preserve">3.885 </w:t>
      </w:r>
      <w:r>
        <w:tab/>
      </w:r>
      <w:r>
        <w:tab/>
        <w:t>0.000102 ***</w:t>
      </w:r>
    </w:p>
    <w:p w14:paraId="2AD8CB45" w14:textId="77777777" w:rsidR="00401C56" w:rsidRDefault="00401C56" w:rsidP="00401C56">
      <w:pPr>
        <w:pStyle w:val="Tableheading"/>
      </w:pPr>
      <w:proofErr w:type="spellStart"/>
      <w:r>
        <w:t>Sitecrab</w:t>
      </w:r>
      <w:proofErr w:type="spellEnd"/>
      <w:r>
        <w:t xml:space="preserve">            </w:t>
      </w:r>
      <w:r>
        <w:tab/>
        <w:t xml:space="preserve">-0.3709   </w:t>
      </w:r>
      <w:r>
        <w:tab/>
        <w:t xml:space="preserve">0.0688  </w:t>
      </w:r>
      <w:r>
        <w:tab/>
        <w:t xml:space="preserve">-5.392 </w:t>
      </w:r>
      <w:r>
        <w:tab/>
      </w:r>
      <w:r>
        <w:tab/>
        <w:t>6.95e-08 ***</w:t>
      </w:r>
    </w:p>
    <w:p w14:paraId="59FACD96" w14:textId="77777777" w:rsidR="00401C56" w:rsidRDefault="00401C56" w:rsidP="00401C56">
      <w:pPr>
        <w:pStyle w:val="Tableheading"/>
      </w:pPr>
      <w:proofErr w:type="spellStart"/>
      <w:r>
        <w:t>Sitegrand</w:t>
      </w:r>
      <w:proofErr w:type="spellEnd"/>
      <w:r>
        <w:t xml:space="preserve">           </w:t>
      </w:r>
      <w:r>
        <w:tab/>
        <w:t xml:space="preserve">-0.0802   </w:t>
      </w:r>
      <w:r>
        <w:tab/>
        <w:t xml:space="preserve">0.0628  </w:t>
      </w:r>
      <w:r>
        <w:tab/>
        <w:t xml:space="preserve">-1.276 </w:t>
      </w:r>
      <w:r>
        <w:tab/>
      </w:r>
      <w:r>
        <w:tab/>
        <w:t xml:space="preserve">0.201957    </w:t>
      </w:r>
    </w:p>
    <w:p w14:paraId="05ADE430" w14:textId="77777777" w:rsidR="00401C56" w:rsidRDefault="00401C56" w:rsidP="00401C56">
      <w:pPr>
        <w:pStyle w:val="Tableheading"/>
      </w:pPr>
      <w:proofErr w:type="spellStart"/>
      <w:r>
        <w:t>Siteiguana</w:t>
      </w:r>
      <w:proofErr w:type="spellEnd"/>
      <w:r>
        <w:t xml:space="preserve">          </w:t>
      </w:r>
      <w:r>
        <w:tab/>
        <w:t xml:space="preserve">-0.3964   </w:t>
      </w:r>
      <w:r>
        <w:tab/>
        <w:t xml:space="preserve">0.0964  </w:t>
      </w:r>
      <w:r>
        <w:tab/>
        <w:t xml:space="preserve">-4.110 </w:t>
      </w:r>
      <w:r>
        <w:tab/>
      </w:r>
      <w:r>
        <w:tab/>
        <w:t>3.96e-05 ***</w:t>
      </w:r>
    </w:p>
    <w:p w14:paraId="7B17C01A" w14:textId="77777777" w:rsidR="00401C56" w:rsidRDefault="00401C56" w:rsidP="00401C56">
      <w:pPr>
        <w:pStyle w:val="Tableheading"/>
      </w:pPr>
      <w:proofErr w:type="spellStart"/>
      <w:r>
        <w:t>Sitemonkey</w:t>
      </w:r>
      <w:proofErr w:type="spellEnd"/>
      <w:r>
        <w:t xml:space="preserve">          </w:t>
      </w:r>
      <w:r>
        <w:tab/>
        <w:t xml:space="preserve"> 0.1110   </w:t>
      </w:r>
      <w:r>
        <w:tab/>
        <w:t xml:space="preserve">0.0671   </w:t>
      </w:r>
      <w:r>
        <w:tab/>
        <w:t xml:space="preserve">1.655 </w:t>
      </w:r>
      <w:r>
        <w:tab/>
      </w:r>
      <w:r>
        <w:tab/>
      </w:r>
      <w:proofErr w:type="gramStart"/>
      <w:r>
        <w:t>0.097956 .</w:t>
      </w:r>
      <w:proofErr w:type="gramEnd"/>
      <w:r>
        <w:t xml:space="preserve">  </w:t>
      </w:r>
    </w:p>
    <w:p w14:paraId="5931AE43" w14:textId="77777777" w:rsidR="00401C56" w:rsidRDefault="00401C56" w:rsidP="00401C56">
      <w:pPr>
        <w:pStyle w:val="Tableheading"/>
      </w:pPr>
      <w:proofErr w:type="spellStart"/>
      <w:r>
        <w:t>SitemuskN</w:t>
      </w:r>
      <w:proofErr w:type="spellEnd"/>
      <w:r>
        <w:t xml:space="preserve">           </w:t>
      </w:r>
      <w:r>
        <w:tab/>
        <w:t xml:space="preserve">-0.4417   </w:t>
      </w:r>
      <w:r>
        <w:tab/>
        <w:t xml:space="preserve">0.0862  </w:t>
      </w:r>
      <w:r>
        <w:tab/>
        <w:t xml:space="preserve">-5.124 </w:t>
      </w:r>
      <w:r>
        <w:tab/>
      </w:r>
      <w:r>
        <w:tab/>
        <w:t>2.99e-07 ***</w:t>
      </w:r>
    </w:p>
    <w:p w14:paraId="61F7341A" w14:textId="77777777" w:rsidR="00401C56" w:rsidRDefault="00401C56" w:rsidP="00401C56">
      <w:pPr>
        <w:pStyle w:val="Tableheading"/>
      </w:pPr>
      <w:proofErr w:type="spellStart"/>
      <w:r>
        <w:t>Sitepelican</w:t>
      </w:r>
      <w:proofErr w:type="spellEnd"/>
      <w:r>
        <w:t xml:space="preserve">         </w:t>
      </w:r>
      <w:r>
        <w:tab/>
        <w:t xml:space="preserve">-0.0650   </w:t>
      </w:r>
      <w:r>
        <w:tab/>
        <w:t xml:space="preserve">0.0694  </w:t>
      </w:r>
      <w:r>
        <w:tab/>
        <w:t xml:space="preserve">-0.937 </w:t>
      </w:r>
      <w:r>
        <w:tab/>
      </w:r>
      <w:r>
        <w:tab/>
        <w:t xml:space="preserve">0.348668    </w:t>
      </w:r>
    </w:p>
    <w:p w14:paraId="6396BBA2" w14:textId="77777777" w:rsidR="00401C56" w:rsidRDefault="00401C56" w:rsidP="00401C56">
      <w:pPr>
        <w:pStyle w:val="Tableheading"/>
      </w:pPr>
      <w:proofErr w:type="spellStart"/>
      <w:r>
        <w:t>Sitewhite</w:t>
      </w:r>
      <w:proofErr w:type="spellEnd"/>
      <w:r>
        <w:t xml:space="preserve">           </w:t>
      </w:r>
      <w:r>
        <w:tab/>
        <w:t xml:space="preserve">-0.3335   </w:t>
      </w:r>
      <w:r>
        <w:tab/>
        <w:t xml:space="preserve">0.0673  </w:t>
      </w:r>
      <w:r>
        <w:tab/>
        <w:t xml:space="preserve">-4.957 </w:t>
      </w:r>
      <w:r>
        <w:tab/>
      </w:r>
      <w:r>
        <w:tab/>
        <w:t>7.16e-07 ***</w:t>
      </w:r>
    </w:p>
    <w:p w14:paraId="28A92F2A" w14:textId="77777777" w:rsidR="00401C56" w:rsidRDefault="00401C56" w:rsidP="00401C56">
      <w:pPr>
        <w:pStyle w:val="Tableheading"/>
      </w:pPr>
      <w:r>
        <w:t>---</w:t>
      </w:r>
    </w:p>
    <w:p w14:paraId="7D8314A7"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28BC45ED" w14:textId="77777777" w:rsidR="00401C56" w:rsidRDefault="00401C56" w:rsidP="00401C56">
      <w:pPr>
        <w:spacing w:after="200" w:line="276" w:lineRule="auto"/>
        <w:ind w:firstLine="0"/>
      </w:pPr>
      <w:r>
        <w:br w:type="page"/>
      </w:r>
    </w:p>
    <w:p w14:paraId="1D81B2B7" w14:textId="77777777" w:rsidR="00126F94" w:rsidRDefault="00126F94" w:rsidP="00126F94">
      <w:pPr>
        <w:pStyle w:val="Tableheading"/>
        <w:rPr>
          <w:rStyle w:val="TableheadingChar"/>
        </w:rPr>
      </w:pPr>
      <w:r>
        <w:rPr>
          <w:rStyle w:val="TableheadingChar"/>
        </w:rPr>
        <w:lastRenderedPageBreak/>
        <w:t xml:space="preserve">Appendix 9. </w:t>
      </w:r>
      <w:r>
        <w:t xml:space="preserve">Model output for the most competitive model for predicting fish richness including terms for site. </w:t>
      </w:r>
      <w:r>
        <w:rPr>
          <w:rStyle w:val="TableheadingChar"/>
        </w:rPr>
        <w:t>Estimates calculated using the negative binomial distribution and the formula y ~ x + site, where y is fish richness, x is rugosity in cm, and site is a categorical predictor. Data were collected from 8 coral reefs around Guana Island, BVI from 1992-2018.</w:t>
      </w:r>
    </w:p>
    <w:p w14:paraId="49F340BC" w14:textId="77777777" w:rsidR="00401C56" w:rsidRDefault="00401C56" w:rsidP="00401C56">
      <w:pPr>
        <w:pStyle w:val="Tableheading"/>
      </w:pPr>
      <w:r>
        <w:t>Coefficients:</w:t>
      </w:r>
    </w:p>
    <w:p w14:paraId="14074DEE"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774570EF" w14:textId="77777777" w:rsidR="00401C56" w:rsidRDefault="00401C56" w:rsidP="00401C56">
      <w:pPr>
        <w:pStyle w:val="Tableheading"/>
      </w:pPr>
      <w:r>
        <w:t xml:space="preserve">(Intercept)  </w:t>
      </w:r>
      <w:r>
        <w:tab/>
        <w:t xml:space="preserve">3.0322   </w:t>
      </w:r>
      <w:r>
        <w:tab/>
        <w:t xml:space="preserve">0.0908  </w:t>
      </w:r>
      <w:r>
        <w:tab/>
        <w:t xml:space="preserve">33.394  </w:t>
      </w:r>
      <w:r>
        <w:tab/>
        <w:t>&lt; 2e-16 ***</w:t>
      </w:r>
    </w:p>
    <w:p w14:paraId="3E0A79FC" w14:textId="77777777" w:rsidR="00401C56" w:rsidRDefault="00401C56" w:rsidP="00401C56">
      <w:pPr>
        <w:pStyle w:val="Tableheading"/>
      </w:pPr>
      <w:r>
        <w:t xml:space="preserve">Rugosity     </w:t>
      </w:r>
      <w:r>
        <w:tab/>
        <w:t xml:space="preserve">0.0024   </w:t>
      </w:r>
      <w:r>
        <w:tab/>
        <w:t xml:space="preserve">0.0019   </w:t>
      </w:r>
      <w:r>
        <w:tab/>
        <w:t xml:space="preserve">1.309 </w:t>
      </w:r>
      <w:r>
        <w:tab/>
      </w:r>
      <w:r>
        <w:tab/>
        <w:t xml:space="preserve">0.190702    </w:t>
      </w:r>
    </w:p>
    <w:p w14:paraId="32F68773" w14:textId="77777777" w:rsidR="00401C56" w:rsidRDefault="00401C56" w:rsidP="00401C56">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36B70485" w14:textId="77777777" w:rsidR="00401C56" w:rsidRDefault="00401C56" w:rsidP="00401C56">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26352F92" w14:textId="77777777" w:rsidR="00401C56" w:rsidRDefault="00401C56" w:rsidP="00401C56">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616EB1EE" w14:textId="77777777" w:rsidR="00401C56" w:rsidRDefault="00401C56" w:rsidP="00401C56">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6EACD2A5" w14:textId="77777777" w:rsidR="00401C56" w:rsidRDefault="00401C56" w:rsidP="00401C56">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771A0650" w14:textId="77777777" w:rsidR="00401C56" w:rsidRDefault="00401C56" w:rsidP="00401C56">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3C712D5D" w14:textId="77777777" w:rsidR="00401C56" w:rsidRDefault="00401C56" w:rsidP="00401C56">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5CE61DD4" w14:textId="77777777" w:rsidR="00401C56" w:rsidRDefault="00401C56" w:rsidP="00401C56">
      <w:pPr>
        <w:pStyle w:val="Tableheading"/>
      </w:pPr>
      <w:r>
        <w:t>---</w:t>
      </w:r>
    </w:p>
    <w:p w14:paraId="03132E14"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11DB6380" w14:textId="77777777" w:rsidR="00401C56" w:rsidRDefault="00401C56" w:rsidP="00401C56">
      <w:pPr>
        <w:spacing w:after="200" w:line="276" w:lineRule="auto"/>
        <w:ind w:firstLine="0"/>
      </w:pPr>
      <w:r>
        <w:br w:type="page"/>
      </w:r>
    </w:p>
    <w:p w14:paraId="50435A04" w14:textId="3504E0E8" w:rsidR="00126F94" w:rsidRDefault="00126F94" w:rsidP="00401C56">
      <w:pPr>
        <w:pStyle w:val="Tableheading"/>
        <w:rPr>
          <w:rStyle w:val="TableheadingChar"/>
        </w:rPr>
      </w:pPr>
      <w:r>
        <w:rPr>
          <w:rStyle w:val="TableheadingChar"/>
        </w:rPr>
        <w:lastRenderedPageBreak/>
        <w:t xml:space="preserve">Appendix 10. </w:t>
      </w:r>
      <w:r>
        <w:t>Model output for the most competitive model for predicting combined richness</w:t>
      </w:r>
      <w:r w:rsidR="00B26C89">
        <w:t xml:space="preserve"> (</w:t>
      </w:r>
      <w:r>
        <w:t>the sum of c</w:t>
      </w:r>
      <w:r w:rsidR="00B26C89">
        <w:t>oral, fish, and sponge richness)</w:t>
      </w:r>
      <w:r>
        <w:t xml:space="preserve"> including terms for year and site. </w:t>
      </w:r>
      <w:r>
        <w:rPr>
          <w:rStyle w:val="TableheadingChar"/>
        </w:rPr>
        <w:t>Estimates calculated using the negative binomial distribution and the formula y ~ x + year + site, where y is combined richness, x is rugosity in cm, year is a trend, and site is a categorical predictor. Data were collected from 8 coral reefs around Guana Island, BVI from 1992-2018.</w:t>
      </w:r>
    </w:p>
    <w:p w14:paraId="4D465E45" w14:textId="42E128D0" w:rsidR="00401C56" w:rsidRDefault="00401C56" w:rsidP="00401C56">
      <w:pPr>
        <w:pStyle w:val="Tableheading"/>
      </w:pPr>
      <w:r>
        <w:t>Coefficients:</w:t>
      </w:r>
    </w:p>
    <w:p w14:paraId="1F9B5AA7" w14:textId="77777777" w:rsidR="00401C56" w:rsidRDefault="00401C56" w:rsidP="00401C56">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25F18D7D" w14:textId="77777777" w:rsidR="00401C56" w:rsidRDefault="00401C56" w:rsidP="00401C56">
      <w:pPr>
        <w:pStyle w:val="Tableheading"/>
      </w:pPr>
      <w:r>
        <w:t xml:space="preserve">(Intercept)  </w:t>
      </w:r>
      <w:r>
        <w:tab/>
        <w:t xml:space="preserve">3.8663   </w:t>
      </w:r>
      <w:r>
        <w:tab/>
        <w:t xml:space="preserve">0.0991  </w:t>
      </w:r>
      <w:r>
        <w:tab/>
        <w:t xml:space="preserve">39.023  </w:t>
      </w:r>
      <w:r>
        <w:tab/>
        <w:t>&lt; 2e-16 ***</w:t>
      </w:r>
    </w:p>
    <w:p w14:paraId="3ECDBF90" w14:textId="77777777" w:rsidR="00401C56" w:rsidRDefault="00401C56" w:rsidP="00401C56">
      <w:pPr>
        <w:pStyle w:val="Tableheading"/>
      </w:pPr>
      <w:r>
        <w:t xml:space="preserve">Rugosity     </w:t>
      </w:r>
      <w:r>
        <w:tab/>
        <w:t xml:space="preserve">0.0043   </w:t>
      </w:r>
      <w:r>
        <w:tab/>
        <w:t xml:space="preserve">0.0018   </w:t>
      </w:r>
      <w:r>
        <w:tab/>
        <w:t xml:space="preserve">2.383 </w:t>
      </w:r>
      <w:r>
        <w:tab/>
      </w:r>
      <w:r>
        <w:tab/>
        <w:t xml:space="preserve">0.017150 *  </w:t>
      </w:r>
    </w:p>
    <w:p w14:paraId="763AD844" w14:textId="77777777" w:rsidR="00401C56" w:rsidRDefault="00401C56" w:rsidP="00401C56">
      <w:pPr>
        <w:pStyle w:val="Tableheading"/>
      </w:pPr>
      <w:r>
        <w:t xml:space="preserve">Year         </w:t>
      </w:r>
      <w:r>
        <w:tab/>
        <w:t xml:space="preserve">0.0052   </w:t>
      </w:r>
      <w:r>
        <w:tab/>
        <w:t xml:space="preserve">0.0017   </w:t>
      </w:r>
      <w:r>
        <w:tab/>
        <w:t xml:space="preserve">3.002 </w:t>
      </w:r>
      <w:r>
        <w:tab/>
      </w:r>
      <w:r>
        <w:tab/>
        <w:t xml:space="preserve">0.002678 ** </w:t>
      </w:r>
    </w:p>
    <w:p w14:paraId="4A87AA8E" w14:textId="77777777" w:rsidR="00401C56" w:rsidRDefault="00401C56" w:rsidP="00401C56">
      <w:pPr>
        <w:pStyle w:val="Tableheading"/>
      </w:pPr>
      <w:proofErr w:type="spellStart"/>
      <w:r>
        <w:t>Sitecrab</w:t>
      </w:r>
      <w:proofErr w:type="spellEnd"/>
      <w:r>
        <w:t xml:space="preserve">    </w:t>
      </w:r>
      <w:r>
        <w:tab/>
        <w:t xml:space="preserve">-0.0706   </w:t>
      </w:r>
      <w:r>
        <w:tab/>
        <w:t xml:space="preserve">0.0418  </w:t>
      </w:r>
      <w:r>
        <w:tab/>
        <w:t xml:space="preserve">-1.690 </w:t>
      </w:r>
      <w:r>
        <w:tab/>
      </w:r>
      <w:r>
        <w:tab/>
      </w:r>
      <w:proofErr w:type="gramStart"/>
      <w:r>
        <w:t>0.090956 .</w:t>
      </w:r>
      <w:proofErr w:type="gramEnd"/>
      <w:r>
        <w:t xml:space="preserve">  </w:t>
      </w:r>
    </w:p>
    <w:p w14:paraId="51A6DB2F" w14:textId="77777777" w:rsidR="00401C56" w:rsidRDefault="00401C56" w:rsidP="00401C56">
      <w:pPr>
        <w:pStyle w:val="Tableheading"/>
      </w:pPr>
      <w:proofErr w:type="spellStart"/>
      <w:r>
        <w:t>Sitegrand</w:t>
      </w:r>
      <w:proofErr w:type="spellEnd"/>
      <w:r>
        <w:t xml:space="preserve">   </w:t>
      </w:r>
      <w:r>
        <w:tab/>
        <w:t xml:space="preserve">-0.0986   </w:t>
      </w:r>
      <w:r>
        <w:tab/>
        <w:t xml:space="preserve">0.0594  </w:t>
      </w:r>
      <w:r>
        <w:tab/>
        <w:t xml:space="preserve">-1.659 </w:t>
      </w:r>
      <w:r>
        <w:tab/>
      </w:r>
      <w:r>
        <w:tab/>
      </w:r>
      <w:proofErr w:type="gramStart"/>
      <w:r>
        <w:t>0.097162 .</w:t>
      </w:r>
      <w:proofErr w:type="gramEnd"/>
      <w:r>
        <w:t xml:space="preserve">  </w:t>
      </w:r>
    </w:p>
    <w:p w14:paraId="09336C80" w14:textId="77777777" w:rsidR="00401C56" w:rsidRDefault="00401C56" w:rsidP="00401C56">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14D6167C" w14:textId="77777777" w:rsidR="00401C56" w:rsidRDefault="00401C56" w:rsidP="00401C56">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74295E6C" w14:textId="77777777" w:rsidR="00401C56" w:rsidRDefault="00401C56" w:rsidP="00401C56">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72184B18" w14:textId="77777777" w:rsidR="00401C56" w:rsidRDefault="00401C56" w:rsidP="00401C56">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2905CD48" w14:textId="77777777" w:rsidR="00401C56" w:rsidRDefault="00401C56" w:rsidP="00401C56">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5EA11CD8" w14:textId="77777777" w:rsidR="00401C56" w:rsidRDefault="00401C56" w:rsidP="00401C56">
      <w:pPr>
        <w:pStyle w:val="Tableheading"/>
      </w:pPr>
      <w:r>
        <w:t>---</w:t>
      </w:r>
    </w:p>
    <w:p w14:paraId="65DC7491" w14:textId="77777777" w:rsidR="00401C56" w:rsidRDefault="00401C56" w:rsidP="00401C56">
      <w:pPr>
        <w:pStyle w:val="Tableheading"/>
      </w:pPr>
      <w:r>
        <w:t xml:space="preserve">Significance codes:  0 ‘***’ 0.001 ‘**’ 0.01 ‘*’ 0.05 ‘.’ 0.1 </w:t>
      </w:r>
      <w:proofErr w:type="gramStart"/>
      <w:r>
        <w:t>‘ ’</w:t>
      </w:r>
      <w:proofErr w:type="gramEnd"/>
      <w:r>
        <w:t xml:space="preserve"> 1</w:t>
      </w:r>
    </w:p>
    <w:p w14:paraId="5570C04E" w14:textId="77777777" w:rsidR="00401C56" w:rsidRDefault="00401C56" w:rsidP="00401C56">
      <w:pPr>
        <w:spacing w:after="200" w:line="276" w:lineRule="auto"/>
        <w:ind w:firstLine="0"/>
      </w:pPr>
      <w:r>
        <w:br w:type="page"/>
      </w:r>
    </w:p>
    <w:p w14:paraId="618E642C" w14:textId="77777777" w:rsidR="00401C56" w:rsidRDefault="00401C56" w:rsidP="00401C56">
      <w:pPr>
        <w:pStyle w:val="Tableheading"/>
      </w:pPr>
      <w:r>
        <w:rPr>
          <w:noProof/>
        </w:rPr>
        <w:lastRenderedPageBreak/>
        <w:drawing>
          <wp:inline distT="0" distB="0" distL="0" distR="0" wp14:anchorId="5273A9E3" wp14:editId="3A494DB8">
            <wp:extent cx="5260206" cy="420841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jpeg"/>
                    <pic:cNvPicPr/>
                  </pic:nvPicPr>
                  <pic:blipFill>
                    <a:blip r:embed="rId25">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2EA5E525" w14:textId="77777777" w:rsidR="00401C56" w:rsidRDefault="00401C56" w:rsidP="00401C56">
      <w:pPr>
        <w:pStyle w:val="Tableheading"/>
      </w:pPr>
      <w:commentRangeStart w:id="139"/>
      <w:r>
        <w:t>Figure</w:t>
      </w:r>
      <w:commentRangeEnd w:id="139"/>
      <w:r>
        <w:rPr>
          <w:rStyle w:val="CommentReference"/>
        </w:rPr>
        <w:commentReference w:id="139"/>
      </w:r>
      <w:r>
        <w:t xml:space="preserve"> #. Competitive models for predicting coral richness included a term for year. </w:t>
      </w:r>
      <w:r>
        <w:rPr>
          <w:rStyle w:val="TableheadingChar"/>
        </w:rPr>
        <w:t xml:space="preserve">Solid line represents predictions using the negative binomial distribution and the formula y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09DB71D1" w14:textId="77777777" w:rsidR="00B26C89" w:rsidRDefault="00B26C89" w:rsidP="00B26C89">
      <w:pPr>
        <w:pStyle w:val="Tableheading"/>
        <w:ind w:left="0" w:firstLine="0"/>
      </w:pPr>
      <w:r>
        <w:rPr>
          <w:noProof/>
        </w:rPr>
        <w:lastRenderedPageBreak/>
        <w:drawing>
          <wp:inline distT="0" distB="0" distL="0" distR="0" wp14:anchorId="417E27DF" wp14:editId="1FCC7DB7">
            <wp:extent cx="5260206" cy="420841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ewtest_int.jpeg"/>
                    <pic:cNvPicPr/>
                  </pic:nvPicPr>
                  <pic:blipFill>
                    <a:blip r:embed="rId26">
                      <a:extLst>
                        <a:ext uri="{28A0092B-C50C-407E-A947-70E740481C1C}">
                          <a14:useLocalDpi xmlns:a14="http://schemas.microsoft.com/office/drawing/2010/main" val="0"/>
                        </a:ext>
                      </a:extLst>
                    </a:blip>
                    <a:stretch>
                      <a:fillRect/>
                    </a:stretch>
                  </pic:blipFill>
                  <pic:spPr>
                    <a:xfrm>
                      <a:off x="0" y="0"/>
                      <a:ext cx="5257506" cy="4206257"/>
                    </a:xfrm>
                    <a:prstGeom prst="rect">
                      <a:avLst/>
                    </a:prstGeom>
                  </pic:spPr>
                </pic:pic>
              </a:graphicData>
            </a:graphic>
          </wp:inline>
        </w:drawing>
      </w:r>
    </w:p>
    <w:p w14:paraId="42AA0C2F" w14:textId="77777777" w:rsidR="00B26C89" w:rsidRDefault="00B26C89" w:rsidP="00B26C89">
      <w:pPr>
        <w:pStyle w:val="Tableheading"/>
      </w:pPr>
      <w:commentRangeStart w:id="140"/>
      <w:r>
        <w:t>Figure</w:t>
      </w:r>
      <w:commentRangeEnd w:id="140"/>
      <w:r>
        <w:rPr>
          <w:rStyle w:val="CommentReference"/>
        </w:rPr>
        <w:commentReference w:id="140"/>
      </w:r>
      <w:r>
        <w:t xml:space="preserve"> </w:t>
      </w:r>
      <w:commentRangeStart w:id="141"/>
      <w:r>
        <w:t>#3</w:t>
      </w:r>
      <w:commentRangeEnd w:id="141"/>
      <w:r>
        <w:rPr>
          <w:rStyle w:val="CommentReference"/>
        </w:rPr>
        <w:commentReference w:id="141"/>
      </w:r>
      <w:r>
        <w:t xml:space="preserve">. </w:t>
      </w:r>
      <w:commentRangeStart w:id="142"/>
      <w:r>
        <w:t xml:space="preserve">Competitive models </w:t>
      </w:r>
      <w:commentRangeEnd w:id="142"/>
      <w:r>
        <w:rPr>
          <w:rStyle w:val="CommentReference"/>
        </w:rPr>
        <w:commentReference w:id="142"/>
      </w:r>
      <w:r>
        <w:t xml:space="preserve">for predicting coral richness included a term for year. </w:t>
      </w:r>
      <w:r>
        <w:rPr>
          <w:rStyle w:val="TableheadingChar"/>
        </w:rPr>
        <w:t xml:space="preserve">Solid line represents predictions using the negative binomial distribution and the formula y ~ x + year + x * year, where y coral richness, x is coral cover, and year is a trend.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8 coral reefs around Guana Island, BVI from 1992-2018.</w:t>
      </w:r>
    </w:p>
    <w:p w14:paraId="10A235D4" w14:textId="77777777" w:rsidR="00B26C89" w:rsidRDefault="00B26C89" w:rsidP="00B26C89">
      <w:pPr>
        <w:pStyle w:val="Tableheading"/>
      </w:pPr>
      <w:r>
        <w:rPr>
          <w:noProof/>
        </w:rPr>
        <w:lastRenderedPageBreak/>
        <w:drawing>
          <wp:inline distT="0" distB="0" distL="0" distR="0" wp14:anchorId="02FF97F2" wp14:editId="2274D6D0">
            <wp:extent cx="5260206" cy="42084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onge_newtest.jpeg"/>
                    <pic:cNvPicPr/>
                  </pic:nvPicPr>
                  <pic:blipFill>
                    <a:blip r:embed="rId27">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39F7B5D2" w14:textId="77777777" w:rsidR="00B26C89" w:rsidRDefault="00B26C89" w:rsidP="00B26C89">
      <w:pPr>
        <w:pStyle w:val="Tableheading"/>
      </w:pPr>
      <w:commentRangeStart w:id="143"/>
      <w:r>
        <w:t>Figure</w:t>
      </w:r>
      <w:commentRangeEnd w:id="143"/>
      <w:r>
        <w:rPr>
          <w:rStyle w:val="CommentReference"/>
        </w:rPr>
        <w:commentReference w:id="143"/>
      </w:r>
      <w:r>
        <w:t xml:space="preserve"> #4. The most competitive model for predicting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sponge richness, x is coral cover,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6F070EC8" w14:textId="77777777" w:rsidR="00B26C89" w:rsidRDefault="00B26C89" w:rsidP="00B26C89">
      <w:pPr>
        <w:pStyle w:val="Tableheading"/>
      </w:pPr>
      <w:r>
        <w:rPr>
          <w:noProof/>
        </w:rPr>
        <w:lastRenderedPageBreak/>
        <w:drawing>
          <wp:inline distT="0" distB="0" distL="0" distR="0" wp14:anchorId="7761B05E" wp14:editId="79B80FF0">
            <wp:extent cx="5260206" cy="420841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newtest.jpeg"/>
                    <pic:cNvPicPr/>
                  </pic:nvPicPr>
                  <pic:blipFill>
                    <a:blip r:embed="rId28">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7CCEF228" w14:textId="77777777" w:rsidR="00B26C89" w:rsidRDefault="00B26C89" w:rsidP="00B26C89">
      <w:pPr>
        <w:pStyle w:val="Tableheading"/>
      </w:pPr>
      <w:commentRangeStart w:id="144"/>
      <w:r>
        <w:t>Figure</w:t>
      </w:r>
      <w:commentRangeEnd w:id="144"/>
      <w:r>
        <w:rPr>
          <w:rStyle w:val="CommentReference"/>
        </w:rPr>
        <w:commentReference w:id="144"/>
      </w:r>
      <w:r>
        <w:t xml:space="preserve"> #5. The most competitive model for </w:t>
      </w:r>
      <w:commentRangeStart w:id="145"/>
      <w:r>
        <w:t>predicting</w:t>
      </w:r>
      <w:commentRangeEnd w:id="145"/>
      <w:r>
        <w:rPr>
          <w:rStyle w:val="CommentReference"/>
        </w:rPr>
        <w:commentReference w:id="145"/>
      </w:r>
      <w:r>
        <w:t xml:space="preserve"> fish richness included a term for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site, where y is fish richness, x is rugosity in cm,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Data were collected from 1992-2018.</w:t>
      </w:r>
    </w:p>
    <w:p w14:paraId="2A2CF121" w14:textId="77777777" w:rsidR="00B26C89" w:rsidRDefault="00B26C89" w:rsidP="00B26C89">
      <w:pPr>
        <w:pStyle w:val="Tableheading"/>
      </w:pPr>
      <w:r>
        <w:rPr>
          <w:noProof/>
        </w:rPr>
        <w:lastRenderedPageBreak/>
        <w:drawing>
          <wp:inline distT="0" distB="0" distL="0" distR="0" wp14:anchorId="25486BE4" wp14:editId="665FCD7D">
            <wp:extent cx="5260206" cy="420841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newtest.jpeg"/>
                    <pic:cNvPicPr/>
                  </pic:nvPicPr>
                  <pic:blipFill>
                    <a:blip r:embed="rId29">
                      <a:extLst>
                        <a:ext uri="{28A0092B-C50C-407E-A947-70E740481C1C}">
                          <a14:useLocalDpi xmlns:a14="http://schemas.microsoft.com/office/drawing/2010/main" val="0"/>
                        </a:ext>
                      </a:extLst>
                    </a:blip>
                    <a:stretch>
                      <a:fillRect/>
                    </a:stretch>
                  </pic:blipFill>
                  <pic:spPr>
                    <a:xfrm>
                      <a:off x="0" y="0"/>
                      <a:ext cx="5257821" cy="4206509"/>
                    </a:xfrm>
                    <a:prstGeom prst="rect">
                      <a:avLst/>
                    </a:prstGeom>
                  </pic:spPr>
                </pic:pic>
              </a:graphicData>
            </a:graphic>
          </wp:inline>
        </w:drawing>
      </w:r>
    </w:p>
    <w:p w14:paraId="192B3790" w14:textId="6B9B6B16" w:rsidR="00B26C89" w:rsidRDefault="00B26C89" w:rsidP="00B26C89">
      <w:pPr>
        <w:pStyle w:val="Tableheading"/>
      </w:pPr>
      <w:commentRangeStart w:id="146"/>
      <w:r>
        <w:t>Figure</w:t>
      </w:r>
      <w:commentRangeEnd w:id="146"/>
      <w:r>
        <w:rPr>
          <w:rStyle w:val="CommentReference"/>
        </w:rPr>
        <w:commentReference w:id="146"/>
      </w:r>
      <w:r>
        <w:t xml:space="preserve"> #. The most competitive model for predicting combined richness (the sum of coral, fish, and sponge richness) included terms for year and site. Each panel represents one of 8 coral reefs</w:t>
      </w:r>
      <w:r w:rsidRPr="0053549E">
        <w:rPr>
          <w:rStyle w:val="TableheadingChar"/>
        </w:rPr>
        <w:t xml:space="preserve"> </w:t>
      </w:r>
      <w:r>
        <w:rPr>
          <w:rStyle w:val="TableheadingChar"/>
        </w:rPr>
        <w:t>around Guana Island, BVI</w:t>
      </w:r>
      <w:r>
        <w:t xml:space="preserve">. </w:t>
      </w:r>
      <w:r>
        <w:rPr>
          <w:rStyle w:val="TableheadingChar"/>
        </w:rPr>
        <w:t xml:space="preserve">Solid lines represent predictions using the negative binomial distribution and the formula y ~ x + year + site, where y is combined richness, x is rugosity in cm, year is a trend, and site is a categorical predictor. Dashed lines represent </w:t>
      </w:r>
      <w:r w:rsidRPr="00402890">
        <w:rPr>
          <w:rStyle w:val="TableheadingChar"/>
        </w:rPr>
        <w:t>95% confidence</w:t>
      </w:r>
      <w:r>
        <w:rPr>
          <w:rStyle w:val="TableheadingChar"/>
        </w:rPr>
        <w:t xml:space="preserve"> intervals of fitted values.</w:t>
      </w:r>
      <w:r w:rsidRPr="00402890">
        <w:rPr>
          <w:rStyle w:val="TableheadingChar"/>
        </w:rPr>
        <w:t xml:space="preserve"> </w:t>
      </w:r>
      <w:r>
        <w:rPr>
          <w:rStyle w:val="TableheadingChar"/>
        </w:rPr>
        <w:t>Points represent observed values colored by year. Data were collected from 1992-2018.</w:t>
      </w:r>
    </w:p>
    <w:p w14:paraId="29FF481C" w14:textId="77777777" w:rsidR="00B26C89" w:rsidRDefault="00B26C89" w:rsidP="00B26C89">
      <w:pPr>
        <w:pStyle w:val="Heading2"/>
      </w:pPr>
    </w:p>
    <w:p w14:paraId="430512BF" w14:textId="77777777" w:rsidR="00B26C89" w:rsidRDefault="00B26C89">
      <w:pPr>
        <w:spacing w:after="200" w:line="276" w:lineRule="auto"/>
        <w:ind w:firstLine="0"/>
      </w:pPr>
      <w:r>
        <w:br w:type="page"/>
      </w:r>
    </w:p>
    <w:p w14:paraId="638D4398" w14:textId="687A9DD0" w:rsidR="00BC2538" w:rsidRDefault="00BC2538" w:rsidP="00A92340">
      <w:pPr>
        <w:pStyle w:val="Tableheading"/>
      </w:pPr>
      <w:r>
        <w:lastRenderedPageBreak/>
        <w:t>Table #.</w:t>
      </w:r>
      <w:r w:rsidR="005C1F91">
        <w:t xml:space="preserve"> Summary statistics of </w:t>
      </w:r>
      <w:r w:rsidR="000973ED">
        <w:t>3</w:t>
      </w:r>
      <w:r w:rsidR="005C1F91">
        <w:t xml:space="preserve"> randomly selected transects for each site and year combination.</w:t>
      </w:r>
      <w:r w:rsidR="005C1F91">
        <w:rPr>
          <w:rStyle w:val="TableheadingChar"/>
        </w:rPr>
        <w:t xml:space="preserve"> </w:t>
      </w:r>
      <w:r w:rsidR="00A92340">
        <w:rPr>
          <w:rStyle w:val="TableheadingChar"/>
        </w:rPr>
        <w:t xml:space="preserve">n represents sample size as the number of site and year combinations (lower for sponge richness, which was not recorded for every site and year, and for </w:t>
      </w:r>
      <w:r w:rsidR="000973ED">
        <w:rPr>
          <w:rStyle w:val="TableheadingChar"/>
        </w:rPr>
        <w:t>combined richness</w:t>
      </w:r>
      <w:r w:rsidR="000973ED">
        <w:t>, as the sum of coral, fish, and sponge richness)</w:t>
      </w:r>
      <w:r w:rsidR="00A92340">
        <w:rPr>
          <w:rStyle w:val="TableheadingChar"/>
        </w:rPr>
        <w:t xml:space="preserve">. </w:t>
      </w:r>
      <w:r w:rsidR="005C1F91" w:rsidRPr="005C1F91">
        <w:t>Targets are cumulative in that rich</w:t>
      </w:r>
      <w:r w:rsidR="005C1F91">
        <w:t xml:space="preserve">ness is not averaged across </w:t>
      </w:r>
      <w:r w:rsidR="005C1F91" w:rsidRPr="005C1F91">
        <w:t xml:space="preserve">3 transects, but accounts for all species </w:t>
      </w:r>
      <w:r w:rsidR="00A92340">
        <w:t xml:space="preserve">within the respective taxon </w:t>
      </w:r>
      <w:r w:rsidR="005C1F91" w:rsidRPr="005C1F91">
        <w:t xml:space="preserve">found on all </w:t>
      </w:r>
      <w:r w:rsidR="000973ED">
        <w:t>3</w:t>
      </w:r>
      <w:r w:rsidR="005C1F91" w:rsidRPr="005C1F91">
        <w:t xml:space="preserve"> transects.</w:t>
      </w:r>
      <w:r w:rsidR="005C1F91">
        <w:t xml:space="preserve"> </w:t>
      </w:r>
      <w:r w:rsidR="00A92340" w:rsidRPr="005C1F91">
        <w:t>Surrogates are means of the 3 randomly selected transects per site per year</w:t>
      </w:r>
      <w:r w:rsidR="00A92340">
        <w:t>.</w:t>
      </w:r>
      <w:r w:rsidR="00A92340">
        <w:rPr>
          <w:rStyle w:val="TableheadingChar"/>
        </w:rPr>
        <w:t xml:space="preserve"> </w:t>
      </w:r>
      <w:r w:rsidR="005C1F91">
        <w:rPr>
          <w:rStyle w:val="TableheadingChar"/>
        </w:rPr>
        <w:t>Data were collected from 8 coral reefs around Guana Island, BVI from 1992-2018.</w:t>
      </w:r>
    </w:p>
    <w:tbl>
      <w:tblPr>
        <w:tblW w:w="7125" w:type="dxa"/>
        <w:tblInd w:w="93" w:type="dxa"/>
        <w:tblLook w:val="04A0" w:firstRow="1" w:lastRow="0" w:firstColumn="1" w:lastColumn="0" w:noHBand="0" w:noVBand="1"/>
      </w:tblPr>
      <w:tblGrid>
        <w:gridCol w:w="2160"/>
        <w:gridCol w:w="763"/>
        <w:gridCol w:w="1163"/>
        <w:gridCol w:w="1177"/>
        <w:gridCol w:w="1216"/>
        <w:gridCol w:w="646"/>
      </w:tblGrid>
      <w:tr w:rsidR="00A92340" w:rsidRPr="00A92340" w14:paraId="0815D8C9" w14:textId="77777777" w:rsidTr="00A92340">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0DC514BC" w14:textId="77777777" w:rsidR="00A92340" w:rsidRPr="00A92340" w:rsidRDefault="00A92340" w:rsidP="00A92340">
            <w:pPr>
              <w:spacing w:line="240" w:lineRule="auto"/>
              <w:ind w:firstLine="0"/>
              <w:rPr>
                <w:color w:val="000000"/>
              </w:rPr>
            </w:pPr>
            <w:r w:rsidRPr="00A92340">
              <w:rPr>
                <w:color w:val="000000"/>
              </w:rPr>
              <w:t>Variable</w:t>
            </w:r>
          </w:p>
        </w:tc>
        <w:tc>
          <w:tcPr>
            <w:tcW w:w="763" w:type="dxa"/>
            <w:tcBorders>
              <w:top w:val="single" w:sz="4" w:space="0" w:color="auto"/>
              <w:left w:val="nil"/>
              <w:bottom w:val="single" w:sz="4" w:space="0" w:color="auto"/>
              <w:right w:val="nil"/>
            </w:tcBorders>
            <w:shd w:val="clear" w:color="000000" w:fill="FFFFFF"/>
            <w:noWrap/>
            <w:vAlign w:val="bottom"/>
            <w:hideMark/>
          </w:tcPr>
          <w:p w14:paraId="5CB918FB" w14:textId="77777777" w:rsidR="00A92340" w:rsidRPr="00A92340" w:rsidRDefault="00A92340" w:rsidP="00A92340">
            <w:pPr>
              <w:spacing w:line="240" w:lineRule="auto"/>
              <w:ind w:firstLine="0"/>
              <w:rPr>
                <w:color w:val="000000"/>
              </w:rPr>
            </w:pPr>
            <w:r w:rsidRPr="00A92340">
              <w:rPr>
                <w:color w:val="000000"/>
              </w:rPr>
              <w:t>Mean</w:t>
            </w:r>
          </w:p>
        </w:tc>
        <w:tc>
          <w:tcPr>
            <w:tcW w:w="1163" w:type="dxa"/>
            <w:tcBorders>
              <w:top w:val="single" w:sz="4" w:space="0" w:color="auto"/>
              <w:left w:val="nil"/>
              <w:bottom w:val="single" w:sz="4" w:space="0" w:color="auto"/>
              <w:right w:val="nil"/>
            </w:tcBorders>
            <w:shd w:val="clear" w:color="000000" w:fill="FFFFFF"/>
            <w:noWrap/>
            <w:vAlign w:val="bottom"/>
            <w:hideMark/>
          </w:tcPr>
          <w:p w14:paraId="44004739" w14:textId="77777777" w:rsidR="00A92340" w:rsidRPr="00A92340" w:rsidRDefault="00A92340" w:rsidP="00A92340">
            <w:pPr>
              <w:spacing w:line="240" w:lineRule="auto"/>
              <w:ind w:firstLine="0"/>
              <w:rPr>
                <w:color w:val="000000"/>
              </w:rPr>
            </w:pPr>
            <w:r w:rsidRPr="00A92340">
              <w:rPr>
                <w:color w:val="000000"/>
              </w:rPr>
              <w:t>Standard Deviation</w:t>
            </w:r>
          </w:p>
        </w:tc>
        <w:tc>
          <w:tcPr>
            <w:tcW w:w="1177" w:type="dxa"/>
            <w:tcBorders>
              <w:top w:val="single" w:sz="4" w:space="0" w:color="auto"/>
              <w:left w:val="nil"/>
              <w:bottom w:val="single" w:sz="4" w:space="0" w:color="auto"/>
              <w:right w:val="nil"/>
            </w:tcBorders>
            <w:shd w:val="clear" w:color="000000" w:fill="FFFFFF"/>
            <w:noWrap/>
            <w:vAlign w:val="bottom"/>
            <w:hideMark/>
          </w:tcPr>
          <w:p w14:paraId="59B94114" w14:textId="77777777" w:rsidR="00A92340" w:rsidRPr="00A92340" w:rsidRDefault="00A92340" w:rsidP="00A92340">
            <w:pPr>
              <w:spacing w:line="240" w:lineRule="auto"/>
              <w:ind w:firstLine="0"/>
              <w:rPr>
                <w:color w:val="000000"/>
              </w:rPr>
            </w:pPr>
            <w:r w:rsidRPr="00A92340">
              <w:rPr>
                <w:color w:val="000000"/>
              </w:rPr>
              <w:t>Minimum</w:t>
            </w:r>
          </w:p>
        </w:tc>
        <w:tc>
          <w:tcPr>
            <w:tcW w:w="1216" w:type="dxa"/>
            <w:tcBorders>
              <w:top w:val="single" w:sz="4" w:space="0" w:color="auto"/>
              <w:left w:val="nil"/>
              <w:bottom w:val="single" w:sz="4" w:space="0" w:color="auto"/>
              <w:right w:val="nil"/>
            </w:tcBorders>
            <w:shd w:val="clear" w:color="000000" w:fill="FFFFFF"/>
            <w:noWrap/>
            <w:vAlign w:val="bottom"/>
            <w:hideMark/>
          </w:tcPr>
          <w:p w14:paraId="33028145" w14:textId="77777777" w:rsidR="00A92340" w:rsidRPr="00A92340" w:rsidRDefault="00A92340" w:rsidP="00A92340">
            <w:pPr>
              <w:spacing w:line="240" w:lineRule="auto"/>
              <w:ind w:firstLine="0"/>
              <w:rPr>
                <w:color w:val="000000"/>
              </w:rPr>
            </w:pPr>
            <w:r w:rsidRPr="00A92340">
              <w:rPr>
                <w:color w:val="000000"/>
              </w:rPr>
              <w:t>Maximum</w:t>
            </w:r>
          </w:p>
        </w:tc>
        <w:tc>
          <w:tcPr>
            <w:tcW w:w="646" w:type="dxa"/>
            <w:tcBorders>
              <w:top w:val="single" w:sz="4" w:space="0" w:color="auto"/>
              <w:left w:val="nil"/>
              <w:bottom w:val="single" w:sz="4" w:space="0" w:color="auto"/>
              <w:right w:val="nil"/>
            </w:tcBorders>
            <w:shd w:val="clear" w:color="000000" w:fill="FFFFFF"/>
            <w:noWrap/>
            <w:vAlign w:val="bottom"/>
            <w:hideMark/>
          </w:tcPr>
          <w:p w14:paraId="02260837" w14:textId="77777777" w:rsidR="00A92340" w:rsidRPr="00A92340" w:rsidRDefault="00A92340" w:rsidP="00A92340">
            <w:pPr>
              <w:spacing w:line="240" w:lineRule="auto"/>
              <w:ind w:firstLine="0"/>
              <w:rPr>
                <w:color w:val="000000"/>
              </w:rPr>
            </w:pPr>
            <w:r w:rsidRPr="00A92340">
              <w:rPr>
                <w:color w:val="000000"/>
              </w:rPr>
              <w:t>n</w:t>
            </w:r>
          </w:p>
        </w:tc>
      </w:tr>
      <w:tr w:rsidR="00A92340" w:rsidRPr="00A92340" w14:paraId="1CE22DD9" w14:textId="77777777" w:rsidTr="00A92340">
        <w:trPr>
          <w:trHeight w:val="312"/>
        </w:trPr>
        <w:tc>
          <w:tcPr>
            <w:tcW w:w="2160" w:type="dxa"/>
            <w:tcBorders>
              <w:top w:val="nil"/>
              <w:left w:val="nil"/>
              <w:bottom w:val="single" w:sz="4" w:space="0" w:color="auto"/>
              <w:right w:val="nil"/>
            </w:tcBorders>
            <w:shd w:val="clear" w:color="000000" w:fill="FFFFFF"/>
            <w:noWrap/>
            <w:vAlign w:val="bottom"/>
            <w:hideMark/>
          </w:tcPr>
          <w:p w14:paraId="492A5057" w14:textId="77777777" w:rsidR="00A92340" w:rsidRPr="00A92340" w:rsidRDefault="00A92340" w:rsidP="00A92340">
            <w:pPr>
              <w:spacing w:line="240" w:lineRule="auto"/>
              <w:ind w:firstLine="0"/>
              <w:rPr>
                <w:color w:val="000000"/>
              </w:rPr>
            </w:pPr>
            <w:r w:rsidRPr="00A92340">
              <w:rPr>
                <w:color w:val="000000"/>
              </w:rPr>
              <w:t>Targets</w:t>
            </w:r>
          </w:p>
        </w:tc>
        <w:tc>
          <w:tcPr>
            <w:tcW w:w="763" w:type="dxa"/>
            <w:tcBorders>
              <w:top w:val="nil"/>
              <w:left w:val="nil"/>
              <w:bottom w:val="single" w:sz="4" w:space="0" w:color="auto"/>
              <w:right w:val="nil"/>
            </w:tcBorders>
            <w:shd w:val="clear" w:color="000000" w:fill="FFFFFF"/>
            <w:noWrap/>
            <w:vAlign w:val="bottom"/>
            <w:hideMark/>
          </w:tcPr>
          <w:p w14:paraId="775908B6" w14:textId="77777777" w:rsidR="00A92340" w:rsidRPr="00A92340" w:rsidRDefault="00A92340" w:rsidP="00A92340">
            <w:pPr>
              <w:spacing w:line="240" w:lineRule="auto"/>
              <w:ind w:firstLine="0"/>
              <w:rPr>
                <w:color w:val="000000"/>
              </w:rPr>
            </w:pPr>
            <w:r w:rsidRPr="00A92340">
              <w:rPr>
                <w:color w:val="000000"/>
              </w:rPr>
              <w:t> </w:t>
            </w:r>
          </w:p>
        </w:tc>
        <w:tc>
          <w:tcPr>
            <w:tcW w:w="1163" w:type="dxa"/>
            <w:tcBorders>
              <w:top w:val="nil"/>
              <w:left w:val="nil"/>
              <w:bottom w:val="single" w:sz="4" w:space="0" w:color="auto"/>
              <w:right w:val="nil"/>
            </w:tcBorders>
            <w:shd w:val="clear" w:color="000000" w:fill="FFFFFF"/>
            <w:noWrap/>
            <w:vAlign w:val="bottom"/>
            <w:hideMark/>
          </w:tcPr>
          <w:p w14:paraId="2DB02D59" w14:textId="77777777" w:rsidR="00A92340" w:rsidRPr="00A92340" w:rsidRDefault="00A92340" w:rsidP="00A92340">
            <w:pPr>
              <w:spacing w:line="240" w:lineRule="auto"/>
              <w:ind w:firstLine="0"/>
              <w:rPr>
                <w:color w:val="000000"/>
              </w:rPr>
            </w:pPr>
            <w:r w:rsidRPr="00A92340">
              <w:rPr>
                <w:color w:val="000000"/>
              </w:rPr>
              <w:t> </w:t>
            </w:r>
          </w:p>
        </w:tc>
        <w:tc>
          <w:tcPr>
            <w:tcW w:w="1177" w:type="dxa"/>
            <w:tcBorders>
              <w:top w:val="nil"/>
              <w:left w:val="nil"/>
              <w:bottom w:val="single" w:sz="4" w:space="0" w:color="auto"/>
              <w:right w:val="nil"/>
            </w:tcBorders>
            <w:shd w:val="clear" w:color="000000" w:fill="FFFFFF"/>
            <w:noWrap/>
            <w:vAlign w:val="bottom"/>
            <w:hideMark/>
          </w:tcPr>
          <w:p w14:paraId="5AC87324" w14:textId="77777777" w:rsidR="00A92340" w:rsidRPr="00A92340" w:rsidRDefault="00A92340" w:rsidP="00A92340">
            <w:pPr>
              <w:spacing w:line="240" w:lineRule="auto"/>
              <w:ind w:firstLine="0"/>
              <w:rPr>
                <w:color w:val="000000"/>
              </w:rPr>
            </w:pPr>
            <w:r w:rsidRPr="00A92340">
              <w:rPr>
                <w:color w:val="000000"/>
              </w:rPr>
              <w:t> </w:t>
            </w:r>
          </w:p>
        </w:tc>
        <w:tc>
          <w:tcPr>
            <w:tcW w:w="1216" w:type="dxa"/>
            <w:tcBorders>
              <w:top w:val="nil"/>
              <w:left w:val="nil"/>
              <w:bottom w:val="single" w:sz="4" w:space="0" w:color="auto"/>
              <w:right w:val="nil"/>
            </w:tcBorders>
            <w:shd w:val="clear" w:color="000000" w:fill="FFFFFF"/>
            <w:noWrap/>
            <w:vAlign w:val="bottom"/>
            <w:hideMark/>
          </w:tcPr>
          <w:p w14:paraId="56F614AD" w14:textId="77777777" w:rsidR="00A92340" w:rsidRPr="00A92340" w:rsidRDefault="00A92340" w:rsidP="00A92340">
            <w:pPr>
              <w:spacing w:line="240" w:lineRule="auto"/>
              <w:ind w:firstLine="0"/>
              <w:rPr>
                <w:color w:val="000000"/>
              </w:rPr>
            </w:pPr>
            <w:r w:rsidRPr="00A92340">
              <w:rPr>
                <w:color w:val="000000"/>
              </w:rPr>
              <w:t> </w:t>
            </w:r>
          </w:p>
        </w:tc>
        <w:tc>
          <w:tcPr>
            <w:tcW w:w="646" w:type="dxa"/>
            <w:tcBorders>
              <w:top w:val="nil"/>
              <w:left w:val="nil"/>
              <w:bottom w:val="single" w:sz="4" w:space="0" w:color="auto"/>
              <w:right w:val="nil"/>
            </w:tcBorders>
            <w:shd w:val="clear" w:color="000000" w:fill="FFFFFF"/>
            <w:noWrap/>
            <w:vAlign w:val="bottom"/>
            <w:hideMark/>
          </w:tcPr>
          <w:p w14:paraId="39842091" w14:textId="77777777" w:rsidR="00A92340" w:rsidRPr="00A92340" w:rsidRDefault="00A92340" w:rsidP="00A92340">
            <w:pPr>
              <w:spacing w:line="240" w:lineRule="auto"/>
              <w:ind w:firstLine="0"/>
              <w:rPr>
                <w:color w:val="000000"/>
              </w:rPr>
            </w:pPr>
            <w:r w:rsidRPr="00A92340">
              <w:rPr>
                <w:color w:val="000000"/>
              </w:rPr>
              <w:t> </w:t>
            </w:r>
          </w:p>
        </w:tc>
      </w:tr>
      <w:tr w:rsidR="00A92340" w:rsidRPr="00A92340" w14:paraId="45D2D42C" w14:textId="77777777" w:rsidTr="00A92340">
        <w:trPr>
          <w:trHeight w:val="312"/>
        </w:trPr>
        <w:tc>
          <w:tcPr>
            <w:tcW w:w="2160" w:type="dxa"/>
            <w:tcBorders>
              <w:top w:val="nil"/>
              <w:left w:val="nil"/>
              <w:bottom w:val="nil"/>
              <w:right w:val="nil"/>
            </w:tcBorders>
            <w:shd w:val="clear" w:color="000000" w:fill="FFFFFF"/>
            <w:noWrap/>
            <w:vAlign w:val="bottom"/>
            <w:hideMark/>
          </w:tcPr>
          <w:p w14:paraId="2C05A923" w14:textId="77777777" w:rsidR="00A92340" w:rsidRPr="00A92340" w:rsidRDefault="00A92340" w:rsidP="00A92340">
            <w:pPr>
              <w:spacing w:line="240" w:lineRule="auto"/>
              <w:ind w:firstLine="0"/>
              <w:rPr>
                <w:color w:val="000000"/>
              </w:rPr>
            </w:pPr>
            <w:r w:rsidRPr="00A92340">
              <w:rPr>
                <w:color w:val="000000"/>
              </w:rPr>
              <w:t>Coral richness</w:t>
            </w:r>
          </w:p>
        </w:tc>
        <w:tc>
          <w:tcPr>
            <w:tcW w:w="763" w:type="dxa"/>
            <w:tcBorders>
              <w:top w:val="nil"/>
              <w:left w:val="nil"/>
              <w:bottom w:val="nil"/>
              <w:right w:val="nil"/>
            </w:tcBorders>
            <w:shd w:val="clear" w:color="000000" w:fill="FFFFFF"/>
            <w:noWrap/>
            <w:vAlign w:val="bottom"/>
            <w:hideMark/>
          </w:tcPr>
          <w:p w14:paraId="70366C3E" w14:textId="77777777" w:rsidR="00A92340" w:rsidRPr="00A92340" w:rsidRDefault="00A92340" w:rsidP="00A92340">
            <w:pPr>
              <w:spacing w:line="240" w:lineRule="auto"/>
              <w:ind w:firstLine="0"/>
              <w:jc w:val="right"/>
              <w:rPr>
                <w:color w:val="000000"/>
              </w:rPr>
            </w:pPr>
            <w:r w:rsidRPr="00A92340">
              <w:rPr>
                <w:color w:val="000000"/>
              </w:rPr>
              <w:t>13</w:t>
            </w:r>
          </w:p>
        </w:tc>
        <w:tc>
          <w:tcPr>
            <w:tcW w:w="1163" w:type="dxa"/>
            <w:tcBorders>
              <w:top w:val="nil"/>
              <w:left w:val="nil"/>
              <w:bottom w:val="nil"/>
              <w:right w:val="nil"/>
            </w:tcBorders>
            <w:shd w:val="clear" w:color="000000" w:fill="FFFFFF"/>
            <w:noWrap/>
            <w:vAlign w:val="bottom"/>
            <w:hideMark/>
          </w:tcPr>
          <w:p w14:paraId="72E38021" w14:textId="77777777" w:rsidR="00A92340" w:rsidRPr="00A92340" w:rsidRDefault="00A92340" w:rsidP="00A92340">
            <w:pPr>
              <w:spacing w:line="240" w:lineRule="auto"/>
              <w:ind w:firstLine="0"/>
              <w:jc w:val="right"/>
              <w:rPr>
                <w:color w:val="000000"/>
              </w:rPr>
            </w:pPr>
            <w:r w:rsidRPr="00A92340">
              <w:rPr>
                <w:color w:val="000000"/>
              </w:rPr>
              <w:t>4</w:t>
            </w:r>
          </w:p>
        </w:tc>
        <w:tc>
          <w:tcPr>
            <w:tcW w:w="1177" w:type="dxa"/>
            <w:tcBorders>
              <w:top w:val="nil"/>
              <w:left w:val="nil"/>
              <w:bottom w:val="nil"/>
              <w:right w:val="nil"/>
            </w:tcBorders>
            <w:shd w:val="clear" w:color="000000" w:fill="FFFFFF"/>
            <w:noWrap/>
            <w:vAlign w:val="bottom"/>
            <w:hideMark/>
          </w:tcPr>
          <w:p w14:paraId="1CB76AB3" w14:textId="77777777" w:rsidR="00A92340" w:rsidRPr="00A92340" w:rsidRDefault="00A92340" w:rsidP="00A92340">
            <w:pPr>
              <w:spacing w:line="240" w:lineRule="auto"/>
              <w:ind w:firstLine="0"/>
              <w:jc w:val="right"/>
              <w:rPr>
                <w:color w:val="000000"/>
              </w:rPr>
            </w:pPr>
            <w:r w:rsidRPr="00A92340">
              <w:rPr>
                <w:color w:val="000000"/>
              </w:rPr>
              <w:t>4</w:t>
            </w:r>
          </w:p>
        </w:tc>
        <w:tc>
          <w:tcPr>
            <w:tcW w:w="1216" w:type="dxa"/>
            <w:tcBorders>
              <w:top w:val="nil"/>
              <w:left w:val="nil"/>
              <w:bottom w:val="nil"/>
              <w:right w:val="nil"/>
            </w:tcBorders>
            <w:shd w:val="clear" w:color="000000" w:fill="FFFFFF"/>
            <w:noWrap/>
            <w:vAlign w:val="bottom"/>
            <w:hideMark/>
          </w:tcPr>
          <w:p w14:paraId="4385207B" w14:textId="77777777" w:rsidR="00A92340" w:rsidRPr="00A92340" w:rsidRDefault="00A92340" w:rsidP="00A92340">
            <w:pPr>
              <w:spacing w:line="240" w:lineRule="auto"/>
              <w:ind w:firstLine="0"/>
              <w:jc w:val="right"/>
              <w:rPr>
                <w:color w:val="000000"/>
              </w:rPr>
            </w:pPr>
            <w:r w:rsidRPr="00A92340">
              <w:rPr>
                <w:color w:val="000000"/>
              </w:rPr>
              <w:t>22</w:t>
            </w:r>
          </w:p>
        </w:tc>
        <w:tc>
          <w:tcPr>
            <w:tcW w:w="646" w:type="dxa"/>
            <w:tcBorders>
              <w:top w:val="nil"/>
              <w:left w:val="nil"/>
              <w:bottom w:val="nil"/>
              <w:right w:val="nil"/>
            </w:tcBorders>
            <w:shd w:val="clear" w:color="000000" w:fill="FFFFFF"/>
            <w:noWrap/>
            <w:vAlign w:val="bottom"/>
            <w:hideMark/>
          </w:tcPr>
          <w:p w14:paraId="653BE526"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6D2AABCB" w14:textId="77777777" w:rsidTr="00A92340">
        <w:trPr>
          <w:trHeight w:val="312"/>
        </w:trPr>
        <w:tc>
          <w:tcPr>
            <w:tcW w:w="2160" w:type="dxa"/>
            <w:tcBorders>
              <w:top w:val="nil"/>
              <w:left w:val="nil"/>
              <w:bottom w:val="nil"/>
              <w:right w:val="nil"/>
            </w:tcBorders>
            <w:shd w:val="clear" w:color="000000" w:fill="FFFFFF"/>
            <w:noWrap/>
            <w:vAlign w:val="bottom"/>
            <w:hideMark/>
          </w:tcPr>
          <w:p w14:paraId="44226F01" w14:textId="77777777" w:rsidR="00A92340" w:rsidRPr="00A92340" w:rsidRDefault="00A92340" w:rsidP="00A92340">
            <w:pPr>
              <w:spacing w:line="240" w:lineRule="auto"/>
              <w:ind w:firstLine="0"/>
              <w:rPr>
                <w:color w:val="000000"/>
              </w:rPr>
            </w:pPr>
            <w:r w:rsidRPr="00A92340">
              <w:rPr>
                <w:color w:val="000000"/>
              </w:rPr>
              <w:t>Sponge richness</w:t>
            </w:r>
          </w:p>
        </w:tc>
        <w:tc>
          <w:tcPr>
            <w:tcW w:w="763" w:type="dxa"/>
            <w:tcBorders>
              <w:top w:val="nil"/>
              <w:left w:val="nil"/>
              <w:bottom w:val="nil"/>
              <w:right w:val="nil"/>
            </w:tcBorders>
            <w:shd w:val="clear" w:color="000000" w:fill="FFFFFF"/>
            <w:noWrap/>
            <w:vAlign w:val="bottom"/>
            <w:hideMark/>
          </w:tcPr>
          <w:p w14:paraId="78095D17" w14:textId="77777777" w:rsidR="00A92340" w:rsidRPr="00A92340" w:rsidRDefault="00A92340" w:rsidP="00A92340">
            <w:pPr>
              <w:spacing w:line="240" w:lineRule="auto"/>
              <w:ind w:firstLine="0"/>
              <w:jc w:val="right"/>
              <w:rPr>
                <w:color w:val="000000"/>
              </w:rPr>
            </w:pPr>
            <w:r w:rsidRPr="00A92340">
              <w:rPr>
                <w:color w:val="000000"/>
              </w:rPr>
              <w:t>22</w:t>
            </w:r>
          </w:p>
        </w:tc>
        <w:tc>
          <w:tcPr>
            <w:tcW w:w="1163" w:type="dxa"/>
            <w:tcBorders>
              <w:top w:val="nil"/>
              <w:left w:val="nil"/>
              <w:bottom w:val="nil"/>
              <w:right w:val="nil"/>
            </w:tcBorders>
            <w:shd w:val="clear" w:color="000000" w:fill="FFFFFF"/>
            <w:noWrap/>
            <w:vAlign w:val="bottom"/>
            <w:hideMark/>
          </w:tcPr>
          <w:p w14:paraId="1A45327E" w14:textId="77777777" w:rsidR="00A92340" w:rsidRPr="00A92340" w:rsidRDefault="00A92340" w:rsidP="00A92340">
            <w:pPr>
              <w:spacing w:line="240" w:lineRule="auto"/>
              <w:ind w:firstLine="0"/>
              <w:jc w:val="right"/>
              <w:rPr>
                <w:color w:val="000000"/>
              </w:rPr>
            </w:pPr>
            <w:r w:rsidRPr="00A92340">
              <w:rPr>
                <w:color w:val="000000"/>
              </w:rPr>
              <w:t>5</w:t>
            </w:r>
          </w:p>
        </w:tc>
        <w:tc>
          <w:tcPr>
            <w:tcW w:w="1177" w:type="dxa"/>
            <w:tcBorders>
              <w:top w:val="nil"/>
              <w:left w:val="nil"/>
              <w:bottom w:val="nil"/>
              <w:right w:val="nil"/>
            </w:tcBorders>
            <w:shd w:val="clear" w:color="000000" w:fill="FFFFFF"/>
            <w:noWrap/>
            <w:vAlign w:val="bottom"/>
            <w:hideMark/>
          </w:tcPr>
          <w:p w14:paraId="6BAEDE44" w14:textId="77777777" w:rsidR="00A92340" w:rsidRPr="00A92340" w:rsidRDefault="00A92340" w:rsidP="00A92340">
            <w:pPr>
              <w:spacing w:line="240" w:lineRule="auto"/>
              <w:ind w:firstLine="0"/>
              <w:jc w:val="right"/>
              <w:rPr>
                <w:color w:val="000000"/>
              </w:rPr>
            </w:pPr>
            <w:r w:rsidRPr="00A92340">
              <w:rPr>
                <w:color w:val="000000"/>
              </w:rPr>
              <w:t>8</w:t>
            </w:r>
          </w:p>
        </w:tc>
        <w:tc>
          <w:tcPr>
            <w:tcW w:w="1216" w:type="dxa"/>
            <w:tcBorders>
              <w:top w:val="nil"/>
              <w:left w:val="nil"/>
              <w:bottom w:val="nil"/>
              <w:right w:val="nil"/>
            </w:tcBorders>
            <w:shd w:val="clear" w:color="000000" w:fill="FFFFFF"/>
            <w:noWrap/>
            <w:vAlign w:val="bottom"/>
            <w:hideMark/>
          </w:tcPr>
          <w:p w14:paraId="2E91D662" w14:textId="77777777" w:rsidR="00A92340" w:rsidRPr="00A92340" w:rsidRDefault="00A92340" w:rsidP="00A92340">
            <w:pPr>
              <w:spacing w:line="240" w:lineRule="auto"/>
              <w:ind w:firstLine="0"/>
              <w:jc w:val="right"/>
              <w:rPr>
                <w:color w:val="000000"/>
              </w:rPr>
            </w:pPr>
            <w:r w:rsidRPr="00A92340">
              <w:rPr>
                <w:color w:val="000000"/>
              </w:rPr>
              <w:t>36</w:t>
            </w:r>
          </w:p>
        </w:tc>
        <w:tc>
          <w:tcPr>
            <w:tcW w:w="646" w:type="dxa"/>
            <w:tcBorders>
              <w:top w:val="nil"/>
              <w:left w:val="nil"/>
              <w:bottom w:val="nil"/>
              <w:right w:val="nil"/>
            </w:tcBorders>
            <w:shd w:val="clear" w:color="000000" w:fill="FFFFFF"/>
            <w:noWrap/>
            <w:vAlign w:val="bottom"/>
            <w:hideMark/>
          </w:tcPr>
          <w:p w14:paraId="2BDA34DC" w14:textId="77777777" w:rsidR="00A92340" w:rsidRPr="00A92340" w:rsidRDefault="00A92340" w:rsidP="00A92340">
            <w:pPr>
              <w:spacing w:line="240" w:lineRule="auto"/>
              <w:ind w:firstLine="0"/>
              <w:jc w:val="right"/>
              <w:rPr>
                <w:color w:val="000000"/>
              </w:rPr>
            </w:pPr>
            <w:r w:rsidRPr="00A92340">
              <w:rPr>
                <w:color w:val="000000"/>
              </w:rPr>
              <w:t>164</w:t>
            </w:r>
          </w:p>
        </w:tc>
      </w:tr>
      <w:tr w:rsidR="00A92340" w:rsidRPr="00A92340" w14:paraId="6249AF89" w14:textId="77777777" w:rsidTr="00A92340">
        <w:trPr>
          <w:trHeight w:val="312"/>
        </w:trPr>
        <w:tc>
          <w:tcPr>
            <w:tcW w:w="2160" w:type="dxa"/>
            <w:tcBorders>
              <w:top w:val="nil"/>
              <w:left w:val="nil"/>
              <w:bottom w:val="nil"/>
              <w:right w:val="nil"/>
            </w:tcBorders>
            <w:shd w:val="clear" w:color="000000" w:fill="FFFFFF"/>
            <w:noWrap/>
            <w:vAlign w:val="bottom"/>
            <w:hideMark/>
          </w:tcPr>
          <w:p w14:paraId="190D7CB7" w14:textId="77777777" w:rsidR="00A92340" w:rsidRPr="00A92340" w:rsidRDefault="00A92340" w:rsidP="00A92340">
            <w:pPr>
              <w:spacing w:line="240" w:lineRule="auto"/>
              <w:ind w:firstLine="0"/>
              <w:rPr>
                <w:color w:val="000000"/>
              </w:rPr>
            </w:pPr>
            <w:r w:rsidRPr="00A92340">
              <w:rPr>
                <w:color w:val="000000"/>
              </w:rPr>
              <w:t>Fish richness</w:t>
            </w:r>
          </w:p>
        </w:tc>
        <w:tc>
          <w:tcPr>
            <w:tcW w:w="763" w:type="dxa"/>
            <w:tcBorders>
              <w:top w:val="nil"/>
              <w:left w:val="nil"/>
              <w:bottom w:val="nil"/>
              <w:right w:val="nil"/>
            </w:tcBorders>
            <w:shd w:val="clear" w:color="000000" w:fill="FFFFFF"/>
            <w:noWrap/>
            <w:vAlign w:val="bottom"/>
            <w:hideMark/>
          </w:tcPr>
          <w:p w14:paraId="35763699" w14:textId="77777777" w:rsidR="00A92340" w:rsidRPr="00A92340" w:rsidRDefault="00A92340" w:rsidP="00A92340">
            <w:pPr>
              <w:spacing w:line="240" w:lineRule="auto"/>
              <w:ind w:firstLine="0"/>
              <w:jc w:val="right"/>
              <w:rPr>
                <w:color w:val="000000"/>
              </w:rPr>
            </w:pPr>
            <w:r w:rsidRPr="00A92340">
              <w:rPr>
                <w:color w:val="000000"/>
              </w:rPr>
              <w:t>24</w:t>
            </w:r>
          </w:p>
        </w:tc>
        <w:tc>
          <w:tcPr>
            <w:tcW w:w="1163" w:type="dxa"/>
            <w:tcBorders>
              <w:top w:val="nil"/>
              <w:left w:val="nil"/>
              <w:bottom w:val="nil"/>
              <w:right w:val="nil"/>
            </w:tcBorders>
            <w:shd w:val="clear" w:color="000000" w:fill="FFFFFF"/>
            <w:noWrap/>
            <w:vAlign w:val="bottom"/>
            <w:hideMark/>
          </w:tcPr>
          <w:p w14:paraId="13195551" w14:textId="77777777" w:rsidR="00A92340" w:rsidRPr="00A92340" w:rsidRDefault="00A92340" w:rsidP="00A92340">
            <w:pPr>
              <w:spacing w:line="240" w:lineRule="auto"/>
              <w:ind w:firstLine="0"/>
              <w:jc w:val="right"/>
              <w:rPr>
                <w:color w:val="000000"/>
              </w:rPr>
            </w:pPr>
            <w:r w:rsidRPr="00A92340">
              <w:rPr>
                <w:color w:val="000000"/>
              </w:rPr>
              <w:t>6</w:t>
            </w:r>
          </w:p>
        </w:tc>
        <w:tc>
          <w:tcPr>
            <w:tcW w:w="1177" w:type="dxa"/>
            <w:tcBorders>
              <w:top w:val="nil"/>
              <w:left w:val="nil"/>
              <w:bottom w:val="nil"/>
              <w:right w:val="nil"/>
            </w:tcBorders>
            <w:shd w:val="clear" w:color="000000" w:fill="FFFFFF"/>
            <w:noWrap/>
            <w:vAlign w:val="bottom"/>
            <w:hideMark/>
          </w:tcPr>
          <w:p w14:paraId="4DEAADB6" w14:textId="77777777" w:rsidR="00A92340" w:rsidRPr="00A92340" w:rsidRDefault="00A92340" w:rsidP="00A92340">
            <w:pPr>
              <w:spacing w:line="240" w:lineRule="auto"/>
              <w:ind w:firstLine="0"/>
              <w:jc w:val="right"/>
              <w:rPr>
                <w:color w:val="000000"/>
              </w:rPr>
            </w:pPr>
            <w:r w:rsidRPr="00A92340">
              <w:rPr>
                <w:color w:val="000000"/>
              </w:rPr>
              <w:t>9</w:t>
            </w:r>
          </w:p>
        </w:tc>
        <w:tc>
          <w:tcPr>
            <w:tcW w:w="1216" w:type="dxa"/>
            <w:tcBorders>
              <w:top w:val="nil"/>
              <w:left w:val="nil"/>
              <w:bottom w:val="nil"/>
              <w:right w:val="nil"/>
            </w:tcBorders>
            <w:shd w:val="clear" w:color="000000" w:fill="FFFFFF"/>
            <w:noWrap/>
            <w:vAlign w:val="bottom"/>
            <w:hideMark/>
          </w:tcPr>
          <w:p w14:paraId="3F16FC2E" w14:textId="77777777" w:rsidR="00A92340" w:rsidRPr="00A92340" w:rsidRDefault="00A92340" w:rsidP="00A92340">
            <w:pPr>
              <w:spacing w:line="240" w:lineRule="auto"/>
              <w:ind w:firstLine="0"/>
              <w:jc w:val="right"/>
              <w:rPr>
                <w:color w:val="000000"/>
              </w:rPr>
            </w:pPr>
            <w:r w:rsidRPr="00A92340">
              <w:rPr>
                <w:color w:val="000000"/>
              </w:rPr>
              <w:t>37</w:t>
            </w:r>
          </w:p>
        </w:tc>
        <w:tc>
          <w:tcPr>
            <w:tcW w:w="646" w:type="dxa"/>
            <w:tcBorders>
              <w:top w:val="nil"/>
              <w:left w:val="nil"/>
              <w:bottom w:val="nil"/>
              <w:right w:val="nil"/>
            </w:tcBorders>
            <w:shd w:val="clear" w:color="000000" w:fill="FFFFFF"/>
            <w:noWrap/>
            <w:vAlign w:val="bottom"/>
            <w:hideMark/>
          </w:tcPr>
          <w:p w14:paraId="6FD53B1D"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1D59B4C0" w14:textId="77777777" w:rsidTr="00A92340">
        <w:trPr>
          <w:trHeight w:val="312"/>
        </w:trPr>
        <w:tc>
          <w:tcPr>
            <w:tcW w:w="2160" w:type="dxa"/>
            <w:tcBorders>
              <w:top w:val="nil"/>
              <w:left w:val="nil"/>
              <w:bottom w:val="nil"/>
              <w:right w:val="nil"/>
            </w:tcBorders>
            <w:shd w:val="clear" w:color="000000" w:fill="FFFFFF"/>
            <w:noWrap/>
            <w:vAlign w:val="bottom"/>
            <w:hideMark/>
          </w:tcPr>
          <w:p w14:paraId="3FDFF91B" w14:textId="77777777" w:rsidR="00A92340" w:rsidRPr="00A92340" w:rsidRDefault="00A92340" w:rsidP="00A92340">
            <w:pPr>
              <w:spacing w:line="240" w:lineRule="auto"/>
              <w:ind w:firstLine="0"/>
              <w:rPr>
                <w:color w:val="000000"/>
              </w:rPr>
            </w:pPr>
            <w:r w:rsidRPr="00A92340">
              <w:rPr>
                <w:color w:val="000000"/>
              </w:rPr>
              <w:t>Combined richness</w:t>
            </w:r>
          </w:p>
        </w:tc>
        <w:tc>
          <w:tcPr>
            <w:tcW w:w="763" w:type="dxa"/>
            <w:tcBorders>
              <w:top w:val="nil"/>
              <w:left w:val="nil"/>
              <w:bottom w:val="nil"/>
              <w:right w:val="nil"/>
            </w:tcBorders>
            <w:shd w:val="clear" w:color="000000" w:fill="FFFFFF"/>
            <w:noWrap/>
            <w:vAlign w:val="bottom"/>
            <w:hideMark/>
          </w:tcPr>
          <w:p w14:paraId="0E644E96" w14:textId="77777777" w:rsidR="00A92340" w:rsidRPr="00A92340" w:rsidRDefault="00A92340" w:rsidP="00A92340">
            <w:pPr>
              <w:spacing w:line="240" w:lineRule="auto"/>
              <w:ind w:firstLine="0"/>
              <w:jc w:val="right"/>
              <w:rPr>
                <w:color w:val="000000"/>
              </w:rPr>
            </w:pPr>
            <w:r w:rsidRPr="00A92340">
              <w:rPr>
                <w:color w:val="000000"/>
              </w:rPr>
              <w:t>59</w:t>
            </w:r>
          </w:p>
        </w:tc>
        <w:tc>
          <w:tcPr>
            <w:tcW w:w="1163" w:type="dxa"/>
            <w:tcBorders>
              <w:top w:val="nil"/>
              <w:left w:val="nil"/>
              <w:bottom w:val="nil"/>
              <w:right w:val="nil"/>
            </w:tcBorders>
            <w:shd w:val="clear" w:color="000000" w:fill="FFFFFF"/>
            <w:noWrap/>
            <w:vAlign w:val="bottom"/>
            <w:hideMark/>
          </w:tcPr>
          <w:p w14:paraId="392798CC" w14:textId="77777777" w:rsidR="00A92340" w:rsidRPr="00A92340" w:rsidRDefault="00A92340" w:rsidP="00A92340">
            <w:pPr>
              <w:spacing w:line="240" w:lineRule="auto"/>
              <w:ind w:firstLine="0"/>
              <w:jc w:val="right"/>
              <w:rPr>
                <w:color w:val="000000"/>
              </w:rPr>
            </w:pPr>
            <w:r w:rsidRPr="00A92340">
              <w:rPr>
                <w:color w:val="000000"/>
              </w:rPr>
              <w:t>8</w:t>
            </w:r>
          </w:p>
        </w:tc>
        <w:tc>
          <w:tcPr>
            <w:tcW w:w="1177" w:type="dxa"/>
            <w:tcBorders>
              <w:top w:val="nil"/>
              <w:left w:val="nil"/>
              <w:bottom w:val="nil"/>
              <w:right w:val="nil"/>
            </w:tcBorders>
            <w:shd w:val="clear" w:color="000000" w:fill="FFFFFF"/>
            <w:noWrap/>
            <w:vAlign w:val="bottom"/>
            <w:hideMark/>
          </w:tcPr>
          <w:p w14:paraId="3F1DAED0" w14:textId="77777777" w:rsidR="00A92340" w:rsidRPr="00A92340" w:rsidRDefault="00A92340" w:rsidP="00A92340">
            <w:pPr>
              <w:spacing w:line="240" w:lineRule="auto"/>
              <w:ind w:firstLine="0"/>
              <w:jc w:val="right"/>
              <w:rPr>
                <w:color w:val="000000"/>
              </w:rPr>
            </w:pPr>
            <w:r w:rsidRPr="00A92340">
              <w:rPr>
                <w:color w:val="000000"/>
              </w:rPr>
              <w:t>39</w:t>
            </w:r>
          </w:p>
        </w:tc>
        <w:tc>
          <w:tcPr>
            <w:tcW w:w="1216" w:type="dxa"/>
            <w:tcBorders>
              <w:top w:val="nil"/>
              <w:left w:val="nil"/>
              <w:bottom w:val="nil"/>
              <w:right w:val="nil"/>
            </w:tcBorders>
            <w:shd w:val="clear" w:color="000000" w:fill="FFFFFF"/>
            <w:noWrap/>
            <w:vAlign w:val="bottom"/>
            <w:hideMark/>
          </w:tcPr>
          <w:p w14:paraId="70C84032" w14:textId="77777777" w:rsidR="00A92340" w:rsidRPr="00A92340" w:rsidRDefault="00A92340" w:rsidP="00A92340">
            <w:pPr>
              <w:spacing w:line="240" w:lineRule="auto"/>
              <w:ind w:firstLine="0"/>
              <w:jc w:val="right"/>
              <w:rPr>
                <w:color w:val="000000"/>
              </w:rPr>
            </w:pPr>
            <w:r w:rsidRPr="00A92340">
              <w:rPr>
                <w:color w:val="000000"/>
              </w:rPr>
              <w:t>75</w:t>
            </w:r>
          </w:p>
        </w:tc>
        <w:tc>
          <w:tcPr>
            <w:tcW w:w="646" w:type="dxa"/>
            <w:tcBorders>
              <w:top w:val="nil"/>
              <w:left w:val="nil"/>
              <w:bottom w:val="nil"/>
              <w:right w:val="nil"/>
            </w:tcBorders>
            <w:shd w:val="clear" w:color="000000" w:fill="FFFFFF"/>
            <w:noWrap/>
            <w:vAlign w:val="bottom"/>
            <w:hideMark/>
          </w:tcPr>
          <w:p w14:paraId="4D53A7D0" w14:textId="77777777" w:rsidR="00A92340" w:rsidRPr="00A92340" w:rsidRDefault="00A92340" w:rsidP="00A92340">
            <w:pPr>
              <w:spacing w:line="240" w:lineRule="auto"/>
              <w:ind w:firstLine="0"/>
              <w:jc w:val="right"/>
              <w:rPr>
                <w:color w:val="000000"/>
              </w:rPr>
            </w:pPr>
            <w:r w:rsidRPr="00A92340">
              <w:rPr>
                <w:color w:val="000000"/>
              </w:rPr>
              <w:t>164</w:t>
            </w:r>
          </w:p>
        </w:tc>
      </w:tr>
      <w:tr w:rsidR="00A92340" w:rsidRPr="00A92340" w14:paraId="120F064A" w14:textId="77777777" w:rsidTr="00A92340">
        <w:trPr>
          <w:trHeight w:val="312"/>
        </w:trPr>
        <w:tc>
          <w:tcPr>
            <w:tcW w:w="2160" w:type="dxa"/>
            <w:tcBorders>
              <w:top w:val="single" w:sz="4" w:space="0" w:color="auto"/>
              <w:left w:val="nil"/>
              <w:bottom w:val="single" w:sz="4" w:space="0" w:color="auto"/>
              <w:right w:val="nil"/>
            </w:tcBorders>
            <w:shd w:val="clear" w:color="000000" w:fill="FFFFFF"/>
            <w:noWrap/>
            <w:vAlign w:val="bottom"/>
            <w:hideMark/>
          </w:tcPr>
          <w:p w14:paraId="1577E998" w14:textId="77777777" w:rsidR="00A92340" w:rsidRPr="00A92340" w:rsidRDefault="00A92340" w:rsidP="00A92340">
            <w:pPr>
              <w:spacing w:line="240" w:lineRule="auto"/>
              <w:ind w:firstLine="0"/>
              <w:rPr>
                <w:color w:val="000000"/>
              </w:rPr>
            </w:pPr>
            <w:r w:rsidRPr="00A92340">
              <w:rPr>
                <w:color w:val="000000"/>
              </w:rPr>
              <w:t>Surrogates</w:t>
            </w:r>
          </w:p>
        </w:tc>
        <w:tc>
          <w:tcPr>
            <w:tcW w:w="763" w:type="dxa"/>
            <w:tcBorders>
              <w:top w:val="single" w:sz="4" w:space="0" w:color="auto"/>
              <w:left w:val="nil"/>
              <w:bottom w:val="single" w:sz="4" w:space="0" w:color="auto"/>
              <w:right w:val="nil"/>
            </w:tcBorders>
            <w:shd w:val="clear" w:color="000000" w:fill="FFFFFF"/>
            <w:noWrap/>
            <w:vAlign w:val="bottom"/>
            <w:hideMark/>
          </w:tcPr>
          <w:p w14:paraId="34491668" w14:textId="77777777" w:rsidR="00A92340" w:rsidRPr="00A92340" w:rsidRDefault="00A92340" w:rsidP="00A92340">
            <w:pPr>
              <w:spacing w:line="240" w:lineRule="auto"/>
              <w:ind w:firstLine="0"/>
              <w:rPr>
                <w:color w:val="000000"/>
              </w:rPr>
            </w:pPr>
            <w:r w:rsidRPr="00A92340">
              <w:rPr>
                <w:color w:val="000000"/>
              </w:rPr>
              <w:t> </w:t>
            </w:r>
          </w:p>
        </w:tc>
        <w:tc>
          <w:tcPr>
            <w:tcW w:w="1163" w:type="dxa"/>
            <w:tcBorders>
              <w:top w:val="single" w:sz="4" w:space="0" w:color="auto"/>
              <w:left w:val="nil"/>
              <w:bottom w:val="single" w:sz="4" w:space="0" w:color="auto"/>
              <w:right w:val="nil"/>
            </w:tcBorders>
            <w:shd w:val="clear" w:color="000000" w:fill="FFFFFF"/>
            <w:noWrap/>
            <w:vAlign w:val="bottom"/>
            <w:hideMark/>
          </w:tcPr>
          <w:p w14:paraId="72ED515F" w14:textId="77777777" w:rsidR="00A92340" w:rsidRPr="00A92340" w:rsidRDefault="00A92340" w:rsidP="00A92340">
            <w:pPr>
              <w:spacing w:line="240" w:lineRule="auto"/>
              <w:ind w:firstLine="0"/>
              <w:rPr>
                <w:color w:val="000000"/>
              </w:rPr>
            </w:pPr>
            <w:r w:rsidRPr="00A92340">
              <w:rPr>
                <w:color w:val="000000"/>
              </w:rPr>
              <w:t> </w:t>
            </w:r>
          </w:p>
        </w:tc>
        <w:tc>
          <w:tcPr>
            <w:tcW w:w="1177" w:type="dxa"/>
            <w:tcBorders>
              <w:top w:val="single" w:sz="4" w:space="0" w:color="auto"/>
              <w:left w:val="nil"/>
              <w:bottom w:val="single" w:sz="4" w:space="0" w:color="auto"/>
              <w:right w:val="nil"/>
            </w:tcBorders>
            <w:shd w:val="clear" w:color="000000" w:fill="FFFFFF"/>
            <w:noWrap/>
            <w:vAlign w:val="bottom"/>
            <w:hideMark/>
          </w:tcPr>
          <w:p w14:paraId="15578F31" w14:textId="77777777" w:rsidR="00A92340" w:rsidRPr="00A92340" w:rsidRDefault="00A92340" w:rsidP="00A92340">
            <w:pPr>
              <w:spacing w:line="240" w:lineRule="auto"/>
              <w:ind w:firstLine="0"/>
              <w:rPr>
                <w:color w:val="000000"/>
              </w:rPr>
            </w:pPr>
            <w:r w:rsidRPr="00A92340">
              <w:rPr>
                <w:color w:val="000000"/>
              </w:rPr>
              <w:t> </w:t>
            </w:r>
          </w:p>
        </w:tc>
        <w:tc>
          <w:tcPr>
            <w:tcW w:w="1216" w:type="dxa"/>
            <w:tcBorders>
              <w:top w:val="single" w:sz="4" w:space="0" w:color="auto"/>
              <w:left w:val="nil"/>
              <w:bottom w:val="single" w:sz="4" w:space="0" w:color="auto"/>
              <w:right w:val="nil"/>
            </w:tcBorders>
            <w:shd w:val="clear" w:color="000000" w:fill="FFFFFF"/>
            <w:noWrap/>
            <w:vAlign w:val="bottom"/>
            <w:hideMark/>
          </w:tcPr>
          <w:p w14:paraId="5B1D1102" w14:textId="77777777" w:rsidR="00A92340" w:rsidRPr="00A92340" w:rsidRDefault="00A92340" w:rsidP="00A92340">
            <w:pPr>
              <w:spacing w:line="240" w:lineRule="auto"/>
              <w:ind w:firstLine="0"/>
              <w:rPr>
                <w:color w:val="000000"/>
              </w:rPr>
            </w:pPr>
            <w:r w:rsidRPr="00A92340">
              <w:rPr>
                <w:color w:val="000000"/>
              </w:rPr>
              <w:t> </w:t>
            </w:r>
          </w:p>
        </w:tc>
        <w:tc>
          <w:tcPr>
            <w:tcW w:w="646" w:type="dxa"/>
            <w:tcBorders>
              <w:top w:val="single" w:sz="4" w:space="0" w:color="auto"/>
              <w:left w:val="nil"/>
              <w:bottom w:val="single" w:sz="4" w:space="0" w:color="auto"/>
              <w:right w:val="nil"/>
            </w:tcBorders>
            <w:shd w:val="clear" w:color="000000" w:fill="FFFFFF"/>
            <w:noWrap/>
            <w:vAlign w:val="bottom"/>
            <w:hideMark/>
          </w:tcPr>
          <w:p w14:paraId="05225B23" w14:textId="77777777" w:rsidR="00A92340" w:rsidRPr="00A92340" w:rsidRDefault="00A92340" w:rsidP="00A92340">
            <w:pPr>
              <w:spacing w:line="240" w:lineRule="auto"/>
              <w:ind w:firstLine="0"/>
              <w:rPr>
                <w:color w:val="000000"/>
              </w:rPr>
            </w:pPr>
            <w:r w:rsidRPr="00A92340">
              <w:rPr>
                <w:color w:val="000000"/>
              </w:rPr>
              <w:t> </w:t>
            </w:r>
          </w:p>
        </w:tc>
      </w:tr>
      <w:tr w:rsidR="00A92340" w:rsidRPr="00A92340" w14:paraId="58335FB2" w14:textId="77777777" w:rsidTr="00A92340">
        <w:trPr>
          <w:trHeight w:val="312"/>
        </w:trPr>
        <w:tc>
          <w:tcPr>
            <w:tcW w:w="2160" w:type="dxa"/>
            <w:tcBorders>
              <w:top w:val="nil"/>
              <w:left w:val="nil"/>
              <w:bottom w:val="nil"/>
              <w:right w:val="nil"/>
            </w:tcBorders>
            <w:shd w:val="clear" w:color="000000" w:fill="FFFFFF"/>
            <w:noWrap/>
            <w:vAlign w:val="bottom"/>
            <w:hideMark/>
          </w:tcPr>
          <w:p w14:paraId="6570FDAD" w14:textId="77777777" w:rsidR="00A92340" w:rsidRPr="00A92340" w:rsidRDefault="00A92340" w:rsidP="00A92340">
            <w:pPr>
              <w:spacing w:line="240" w:lineRule="auto"/>
              <w:ind w:firstLine="0"/>
              <w:rPr>
                <w:color w:val="000000"/>
              </w:rPr>
            </w:pPr>
            <w:r w:rsidRPr="00A92340">
              <w:rPr>
                <w:color w:val="000000"/>
              </w:rPr>
              <w:t>Coral cover (%)</w:t>
            </w:r>
          </w:p>
        </w:tc>
        <w:tc>
          <w:tcPr>
            <w:tcW w:w="763" w:type="dxa"/>
            <w:tcBorders>
              <w:top w:val="nil"/>
              <w:left w:val="nil"/>
              <w:bottom w:val="nil"/>
              <w:right w:val="nil"/>
            </w:tcBorders>
            <w:shd w:val="clear" w:color="000000" w:fill="FFFFFF"/>
            <w:noWrap/>
            <w:vAlign w:val="bottom"/>
            <w:hideMark/>
          </w:tcPr>
          <w:p w14:paraId="3AC0C9EA" w14:textId="77777777" w:rsidR="00A92340" w:rsidRPr="00A92340" w:rsidRDefault="00A92340" w:rsidP="00A92340">
            <w:pPr>
              <w:spacing w:line="240" w:lineRule="auto"/>
              <w:ind w:firstLine="0"/>
              <w:jc w:val="right"/>
              <w:rPr>
                <w:color w:val="000000"/>
              </w:rPr>
            </w:pPr>
            <w:r w:rsidRPr="00A92340">
              <w:rPr>
                <w:color w:val="000000"/>
              </w:rPr>
              <w:t>21.36</w:t>
            </w:r>
          </w:p>
        </w:tc>
        <w:tc>
          <w:tcPr>
            <w:tcW w:w="1163" w:type="dxa"/>
            <w:tcBorders>
              <w:top w:val="nil"/>
              <w:left w:val="nil"/>
              <w:bottom w:val="nil"/>
              <w:right w:val="nil"/>
            </w:tcBorders>
            <w:shd w:val="clear" w:color="000000" w:fill="FFFFFF"/>
            <w:noWrap/>
            <w:vAlign w:val="bottom"/>
            <w:hideMark/>
          </w:tcPr>
          <w:p w14:paraId="110ED759" w14:textId="77777777" w:rsidR="00A92340" w:rsidRPr="00A92340" w:rsidRDefault="00A92340" w:rsidP="00A92340">
            <w:pPr>
              <w:spacing w:line="240" w:lineRule="auto"/>
              <w:ind w:firstLine="0"/>
              <w:jc w:val="right"/>
              <w:rPr>
                <w:color w:val="000000"/>
              </w:rPr>
            </w:pPr>
            <w:r w:rsidRPr="00A92340">
              <w:rPr>
                <w:color w:val="000000"/>
              </w:rPr>
              <w:t>13.95</w:t>
            </w:r>
          </w:p>
        </w:tc>
        <w:tc>
          <w:tcPr>
            <w:tcW w:w="1177" w:type="dxa"/>
            <w:tcBorders>
              <w:top w:val="nil"/>
              <w:left w:val="nil"/>
              <w:bottom w:val="nil"/>
              <w:right w:val="nil"/>
            </w:tcBorders>
            <w:shd w:val="clear" w:color="000000" w:fill="FFFFFF"/>
            <w:noWrap/>
            <w:vAlign w:val="bottom"/>
            <w:hideMark/>
          </w:tcPr>
          <w:p w14:paraId="016833CC" w14:textId="77777777" w:rsidR="00A92340" w:rsidRPr="00A92340" w:rsidRDefault="00A92340" w:rsidP="00A92340">
            <w:pPr>
              <w:spacing w:line="240" w:lineRule="auto"/>
              <w:ind w:firstLine="0"/>
              <w:jc w:val="right"/>
              <w:rPr>
                <w:color w:val="000000"/>
              </w:rPr>
            </w:pPr>
            <w:r w:rsidRPr="00A92340">
              <w:rPr>
                <w:color w:val="000000"/>
              </w:rPr>
              <w:t>2.68</w:t>
            </w:r>
          </w:p>
        </w:tc>
        <w:tc>
          <w:tcPr>
            <w:tcW w:w="1216" w:type="dxa"/>
            <w:tcBorders>
              <w:top w:val="nil"/>
              <w:left w:val="nil"/>
              <w:bottom w:val="nil"/>
              <w:right w:val="nil"/>
            </w:tcBorders>
            <w:shd w:val="clear" w:color="000000" w:fill="FFFFFF"/>
            <w:noWrap/>
            <w:vAlign w:val="bottom"/>
            <w:hideMark/>
          </w:tcPr>
          <w:p w14:paraId="1597D102" w14:textId="77777777" w:rsidR="00A92340" w:rsidRPr="00A92340" w:rsidRDefault="00A92340" w:rsidP="00A92340">
            <w:pPr>
              <w:spacing w:line="240" w:lineRule="auto"/>
              <w:ind w:firstLine="0"/>
              <w:jc w:val="right"/>
              <w:rPr>
                <w:color w:val="000000"/>
              </w:rPr>
            </w:pPr>
            <w:r w:rsidRPr="00A92340">
              <w:rPr>
                <w:color w:val="000000"/>
              </w:rPr>
              <w:t>61.75</w:t>
            </w:r>
          </w:p>
        </w:tc>
        <w:tc>
          <w:tcPr>
            <w:tcW w:w="646" w:type="dxa"/>
            <w:tcBorders>
              <w:top w:val="nil"/>
              <w:left w:val="nil"/>
              <w:bottom w:val="nil"/>
              <w:right w:val="nil"/>
            </w:tcBorders>
            <w:shd w:val="clear" w:color="000000" w:fill="FFFFFF"/>
            <w:noWrap/>
            <w:vAlign w:val="bottom"/>
            <w:hideMark/>
          </w:tcPr>
          <w:p w14:paraId="7C3A0088"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3EC0F9BE" w14:textId="77777777" w:rsidTr="00A92340">
        <w:trPr>
          <w:trHeight w:val="312"/>
        </w:trPr>
        <w:tc>
          <w:tcPr>
            <w:tcW w:w="2160" w:type="dxa"/>
            <w:tcBorders>
              <w:top w:val="nil"/>
              <w:left w:val="nil"/>
              <w:bottom w:val="nil"/>
              <w:right w:val="nil"/>
            </w:tcBorders>
            <w:shd w:val="clear" w:color="000000" w:fill="FFFFFF"/>
            <w:noWrap/>
            <w:vAlign w:val="bottom"/>
            <w:hideMark/>
          </w:tcPr>
          <w:p w14:paraId="45EB22AE" w14:textId="77777777" w:rsidR="00A92340" w:rsidRPr="00A92340" w:rsidRDefault="00A92340" w:rsidP="00A92340">
            <w:pPr>
              <w:spacing w:line="240" w:lineRule="auto"/>
              <w:ind w:firstLine="0"/>
              <w:rPr>
                <w:color w:val="000000"/>
              </w:rPr>
            </w:pPr>
            <w:r w:rsidRPr="00A92340">
              <w:rPr>
                <w:color w:val="000000"/>
              </w:rPr>
              <w:t>Sponge cover (%)</w:t>
            </w:r>
          </w:p>
        </w:tc>
        <w:tc>
          <w:tcPr>
            <w:tcW w:w="763" w:type="dxa"/>
            <w:tcBorders>
              <w:top w:val="nil"/>
              <w:left w:val="nil"/>
              <w:bottom w:val="nil"/>
              <w:right w:val="nil"/>
            </w:tcBorders>
            <w:shd w:val="clear" w:color="000000" w:fill="FFFFFF"/>
            <w:noWrap/>
            <w:vAlign w:val="bottom"/>
            <w:hideMark/>
          </w:tcPr>
          <w:p w14:paraId="689E4014" w14:textId="77777777" w:rsidR="00A92340" w:rsidRPr="00A92340" w:rsidRDefault="00A92340" w:rsidP="00A92340">
            <w:pPr>
              <w:spacing w:line="240" w:lineRule="auto"/>
              <w:ind w:firstLine="0"/>
              <w:jc w:val="right"/>
              <w:rPr>
                <w:color w:val="000000"/>
              </w:rPr>
            </w:pPr>
            <w:r w:rsidRPr="00A92340">
              <w:rPr>
                <w:color w:val="000000"/>
              </w:rPr>
              <w:t>7.96</w:t>
            </w:r>
          </w:p>
        </w:tc>
        <w:tc>
          <w:tcPr>
            <w:tcW w:w="1163" w:type="dxa"/>
            <w:tcBorders>
              <w:top w:val="nil"/>
              <w:left w:val="nil"/>
              <w:bottom w:val="nil"/>
              <w:right w:val="nil"/>
            </w:tcBorders>
            <w:shd w:val="clear" w:color="000000" w:fill="FFFFFF"/>
            <w:noWrap/>
            <w:vAlign w:val="bottom"/>
            <w:hideMark/>
          </w:tcPr>
          <w:p w14:paraId="1A0D3B6D" w14:textId="77777777" w:rsidR="00A92340" w:rsidRPr="00A92340" w:rsidRDefault="00A92340" w:rsidP="00A92340">
            <w:pPr>
              <w:spacing w:line="240" w:lineRule="auto"/>
              <w:ind w:firstLine="0"/>
              <w:jc w:val="right"/>
              <w:rPr>
                <w:color w:val="000000"/>
              </w:rPr>
            </w:pPr>
            <w:r w:rsidRPr="00A92340">
              <w:rPr>
                <w:color w:val="000000"/>
              </w:rPr>
              <w:t>4.98</w:t>
            </w:r>
          </w:p>
        </w:tc>
        <w:tc>
          <w:tcPr>
            <w:tcW w:w="1177" w:type="dxa"/>
            <w:tcBorders>
              <w:top w:val="nil"/>
              <w:left w:val="nil"/>
              <w:bottom w:val="nil"/>
              <w:right w:val="nil"/>
            </w:tcBorders>
            <w:shd w:val="clear" w:color="000000" w:fill="FFFFFF"/>
            <w:noWrap/>
            <w:vAlign w:val="bottom"/>
            <w:hideMark/>
          </w:tcPr>
          <w:p w14:paraId="08AD7741" w14:textId="77777777" w:rsidR="00A92340" w:rsidRPr="00A92340" w:rsidRDefault="00A92340" w:rsidP="00A92340">
            <w:pPr>
              <w:spacing w:line="240" w:lineRule="auto"/>
              <w:ind w:firstLine="0"/>
              <w:jc w:val="right"/>
              <w:rPr>
                <w:color w:val="000000"/>
              </w:rPr>
            </w:pPr>
            <w:r w:rsidRPr="00A92340">
              <w:rPr>
                <w:color w:val="000000"/>
              </w:rPr>
              <w:t>0.28</w:t>
            </w:r>
          </w:p>
        </w:tc>
        <w:tc>
          <w:tcPr>
            <w:tcW w:w="1216" w:type="dxa"/>
            <w:tcBorders>
              <w:top w:val="nil"/>
              <w:left w:val="nil"/>
              <w:bottom w:val="nil"/>
              <w:right w:val="nil"/>
            </w:tcBorders>
            <w:shd w:val="clear" w:color="000000" w:fill="FFFFFF"/>
            <w:noWrap/>
            <w:vAlign w:val="bottom"/>
            <w:hideMark/>
          </w:tcPr>
          <w:p w14:paraId="01C4A400" w14:textId="77777777" w:rsidR="00A92340" w:rsidRPr="00A92340" w:rsidRDefault="00A92340" w:rsidP="00A92340">
            <w:pPr>
              <w:spacing w:line="240" w:lineRule="auto"/>
              <w:ind w:firstLine="0"/>
              <w:jc w:val="right"/>
              <w:rPr>
                <w:color w:val="000000"/>
              </w:rPr>
            </w:pPr>
            <w:r w:rsidRPr="00A92340">
              <w:rPr>
                <w:color w:val="000000"/>
              </w:rPr>
              <w:t>27.77</w:t>
            </w:r>
          </w:p>
        </w:tc>
        <w:tc>
          <w:tcPr>
            <w:tcW w:w="646" w:type="dxa"/>
            <w:tcBorders>
              <w:top w:val="nil"/>
              <w:left w:val="nil"/>
              <w:bottom w:val="nil"/>
              <w:right w:val="nil"/>
            </w:tcBorders>
            <w:shd w:val="clear" w:color="000000" w:fill="FFFFFF"/>
            <w:noWrap/>
            <w:vAlign w:val="bottom"/>
            <w:hideMark/>
          </w:tcPr>
          <w:p w14:paraId="6FD44DFE" w14:textId="77777777" w:rsidR="00A92340" w:rsidRPr="00A92340" w:rsidRDefault="00A92340" w:rsidP="00A92340">
            <w:pPr>
              <w:spacing w:line="240" w:lineRule="auto"/>
              <w:ind w:firstLine="0"/>
              <w:jc w:val="right"/>
              <w:rPr>
                <w:color w:val="000000"/>
              </w:rPr>
            </w:pPr>
            <w:r w:rsidRPr="00A92340">
              <w:rPr>
                <w:color w:val="000000"/>
              </w:rPr>
              <w:t>216</w:t>
            </w:r>
          </w:p>
        </w:tc>
      </w:tr>
      <w:tr w:rsidR="00A92340" w:rsidRPr="00A92340" w14:paraId="5FB92FFB" w14:textId="77777777" w:rsidTr="00A92340">
        <w:trPr>
          <w:trHeight w:val="312"/>
        </w:trPr>
        <w:tc>
          <w:tcPr>
            <w:tcW w:w="2160" w:type="dxa"/>
            <w:tcBorders>
              <w:top w:val="nil"/>
              <w:left w:val="nil"/>
              <w:bottom w:val="single" w:sz="4" w:space="0" w:color="auto"/>
              <w:right w:val="nil"/>
            </w:tcBorders>
            <w:shd w:val="clear" w:color="000000" w:fill="FFFFFF"/>
            <w:noWrap/>
            <w:vAlign w:val="bottom"/>
            <w:hideMark/>
          </w:tcPr>
          <w:p w14:paraId="0C39D128" w14:textId="77777777" w:rsidR="00A92340" w:rsidRPr="00A92340" w:rsidRDefault="00A92340" w:rsidP="00A92340">
            <w:pPr>
              <w:spacing w:line="240" w:lineRule="auto"/>
              <w:ind w:firstLine="0"/>
              <w:rPr>
                <w:color w:val="000000"/>
              </w:rPr>
            </w:pPr>
            <w:r w:rsidRPr="00A92340">
              <w:rPr>
                <w:color w:val="000000"/>
              </w:rPr>
              <w:t>Rugosity (cm)</w:t>
            </w:r>
          </w:p>
        </w:tc>
        <w:tc>
          <w:tcPr>
            <w:tcW w:w="763" w:type="dxa"/>
            <w:tcBorders>
              <w:top w:val="nil"/>
              <w:left w:val="nil"/>
              <w:bottom w:val="single" w:sz="4" w:space="0" w:color="auto"/>
              <w:right w:val="nil"/>
            </w:tcBorders>
            <w:shd w:val="clear" w:color="000000" w:fill="FFFFFF"/>
            <w:noWrap/>
            <w:vAlign w:val="bottom"/>
            <w:hideMark/>
          </w:tcPr>
          <w:p w14:paraId="2119AAEC" w14:textId="77777777" w:rsidR="00A92340" w:rsidRPr="00A92340" w:rsidRDefault="00A92340" w:rsidP="00A92340">
            <w:pPr>
              <w:spacing w:line="240" w:lineRule="auto"/>
              <w:ind w:firstLine="0"/>
              <w:jc w:val="right"/>
              <w:rPr>
                <w:color w:val="000000"/>
              </w:rPr>
            </w:pPr>
            <w:r w:rsidRPr="00A92340">
              <w:rPr>
                <w:color w:val="000000"/>
              </w:rPr>
              <w:t>45</w:t>
            </w:r>
          </w:p>
        </w:tc>
        <w:tc>
          <w:tcPr>
            <w:tcW w:w="1163" w:type="dxa"/>
            <w:tcBorders>
              <w:top w:val="nil"/>
              <w:left w:val="nil"/>
              <w:bottom w:val="single" w:sz="4" w:space="0" w:color="auto"/>
              <w:right w:val="nil"/>
            </w:tcBorders>
            <w:shd w:val="clear" w:color="000000" w:fill="FFFFFF"/>
            <w:noWrap/>
            <w:vAlign w:val="bottom"/>
            <w:hideMark/>
          </w:tcPr>
          <w:p w14:paraId="70BEECD5" w14:textId="77777777" w:rsidR="00A92340" w:rsidRPr="00A92340" w:rsidRDefault="00A92340" w:rsidP="00A92340">
            <w:pPr>
              <w:spacing w:line="240" w:lineRule="auto"/>
              <w:ind w:firstLine="0"/>
              <w:jc w:val="right"/>
              <w:rPr>
                <w:color w:val="000000"/>
              </w:rPr>
            </w:pPr>
            <w:r w:rsidRPr="00A92340">
              <w:rPr>
                <w:color w:val="000000"/>
              </w:rPr>
              <w:t>16</w:t>
            </w:r>
          </w:p>
        </w:tc>
        <w:tc>
          <w:tcPr>
            <w:tcW w:w="1177" w:type="dxa"/>
            <w:tcBorders>
              <w:top w:val="nil"/>
              <w:left w:val="nil"/>
              <w:bottom w:val="single" w:sz="4" w:space="0" w:color="auto"/>
              <w:right w:val="nil"/>
            </w:tcBorders>
            <w:shd w:val="clear" w:color="000000" w:fill="FFFFFF"/>
            <w:noWrap/>
            <w:vAlign w:val="bottom"/>
            <w:hideMark/>
          </w:tcPr>
          <w:p w14:paraId="6790A40F" w14:textId="77777777" w:rsidR="00A92340" w:rsidRPr="00A92340" w:rsidRDefault="00A92340" w:rsidP="00A92340">
            <w:pPr>
              <w:spacing w:line="240" w:lineRule="auto"/>
              <w:ind w:firstLine="0"/>
              <w:jc w:val="right"/>
              <w:rPr>
                <w:color w:val="000000"/>
              </w:rPr>
            </w:pPr>
            <w:r w:rsidRPr="00A92340">
              <w:rPr>
                <w:color w:val="000000"/>
              </w:rPr>
              <w:t>17</w:t>
            </w:r>
          </w:p>
        </w:tc>
        <w:tc>
          <w:tcPr>
            <w:tcW w:w="1216" w:type="dxa"/>
            <w:tcBorders>
              <w:top w:val="nil"/>
              <w:left w:val="nil"/>
              <w:bottom w:val="single" w:sz="4" w:space="0" w:color="auto"/>
              <w:right w:val="nil"/>
            </w:tcBorders>
            <w:shd w:val="clear" w:color="000000" w:fill="FFFFFF"/>
            <w:noWrap/>
            <w:vAlign w:val="bottom"/>
            <w:hideMark/>
          </w:tcPr>
          <w:p w14:paraId="32F2B6E1" w14:textId="77777777" w:rsidR="00A92340" w:rsidRPr="00A92340" w:rsidRDefault="00A92340" w:rsidP="00A92340">
            <w:pPr>
              <w:spacing w:line="240" w:lineRule="auto"/>
              <w:ind w:firstLine="0"/>
              <w:jc w:val="right"/>
              <w:rPr>
                <w:color w:val="000000"/>
              </w:rPr>
            </w:pPr>
            <w:r w:rsidRPr="00A92340">
              <w:rPr>
                <w:color w:val="000000"/>
              </w:rPr>
              <w:t>78</w:t>
            </w:r>
          </w:p>
        </w:tc>
        <w:tc>
          <w:tcPr>
            <w:tcW w:w="646" w:type="dxa"/>
            <w:tcBorders>
              <w:top w:val="nil"/>
              <w:left w:val="nil"/>
              <w:bottom w:val="single" w:sz="4" w:space="0" w:color="auto"/>
              <w:right w:val="nil"/>
            </w:tcBorders>
            <w:shd w:val="clear" w:color="000000" w:fill="FFFFFF"/>
            <w:noWrap/>
            <w:vAlign w:val="bottom"/>
            <w:hideMark/>
          </w:tcPr>
          <w:p w14:paraId="245EB101" w14:textId="77777777" w:rsidR="00A92340" w:rsidRPr="00A92340" w:rsidRDefault="00A92340" w:rsidP="00A92340">
            <w:pPr>
              <w:spacing w:line="240" w:lineRule="auto"/>
              <w:ind w:firstLine="0"/>
              <w:jc w:val="right"/>
              <w:rPr>
                <w:color w:val="000000"/>
              </w:rPr>
            </w:pPr>
            <w:r w:rsidRPr="00A92340">
              <w:rPr>
                <w:color w:val="000000"/>
              </w:rPr>
              <w:t>216</w:t>
            </w:r>
          </w:p>
        </w:tc>
      </w:tr>
    </w:tbl>
    <w:p w14:paraId="5DF891DB" w14:textId="77777777" w:rsidR="00BC2538" w:rsidRDefault="00BC2538" w:rsidP="00BC2538">
      <w:pPr>
        <w:pStyle w:val="Tableheading"/>
      </w:pPr>
    </w:p>
    <w:p w14:paraId="1D78180D" w14:textId="13850487" w:rsidR="001D7357" w:rsidRPr="00BC2538" w:rsidRDefault="001D7357" w:rsidP="00BC2538">
      <w:pPr>
        <w:pStyle w:val="Tableheading"/>
      </w:pPr>
      <w:r>
        <w:t>Figure #. Conceptual flow diagram of model sets for addressing objective</w:t>
      </w:r>
      <w:r w:rsidR="001C59FA">
        <w:t>s</w:t>
      </w:r>
      <w:r>
        <w:t xml:space="preserve"> 1 (</w:t>
      </w:r>
      <w:r w:rsidR="00503F0E">
        <w:t>identify the best candidate surrogate for each target</w:t>
      </w:r>
      <w:r>
        <w:t>) and 2 (</w:t>
      </w:r>
      <w:r w:rsidR="00503F0E">
        <w:t>evaluate the best surrogate-target relationship for consistency among sites and over time</w:t>
      </w:r>
      <w:r>
        <w:t xml:space="preserve">). Target represents one of four target components of biodiversity: </w:t>
      </w:r>
      <w:r w:rsidR="001C59FA">
        <w:t>coral richness, sponge richness, fish richness or combined richnes</w:t>
      </w:r>
      <w:r w:rsidR="00B26C89">
        <w:t>s (</w:t>
      </w:r>
      <w:r w:rsidR="001C59FA">
        <w:t>the sum of coral, fish, and sponge richness</w:t>
      </w:r>
      <w:r w:rsidR="00B26C89">
        <w:t>)</w:t>
      </w:r>
      <w:r>
        <w:t xml:space="preserve">. Surrogate 1 represents </w:t>
      </w:r>
      <w:r w:rsidR="00503F0E">
        <w:t>the most competitive</w:t>
      </w:r>
      <w:r>
        <w:t xml:space="preserve"> of three surrogates (</w:t>
      </w:r>
      <w:r w:rsidR="00503F0E">
        <w:t>percent coral cover, percent sponge cover, and rugosity</w:t>
      </w:r>
      <w:r>
        <w:t xml:space="preserve">) when compared to an intercept-only </w:t>
      </w:r>
      <w:r>
        <w:lastRenderedPageBreak/>
        <w:t xml:space="preserve">model and </w:t>
      </w:r>
      <w:r w:rsidR="001C59FA">
        <w:t>models of the other surrogates. Time represents the variable “year”, which is a temporal trend. Site is a categorical predictor with 8 levels (the 8 locations around Guana Island, BVI). “+” represents an additive effect and “*” represents an interaction.</w:t>
      </w:r>
    </w:p>
    <w:sectPr w:rsidR="001D7357" w:rsidRPr="00BC2538"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2-12T18:36:00Z" w:initials="N">
    <w:p w14:paraId="47DEFF18" w14:textId="71087324" w:rsidR="00F268FF" w:rsidRDefault="00F268FF">
      <w:pPr>
        <w:pStyle w:val="CommentText"/>
      </w:pPr>
      <w:r>
        <w:rPr>
          <w:rStyle w:val="CommentReference"/>
        </w:rPr>
        <w:annotationRef/>
      </w:r>
      <w:r w:rsidR="00C14772">
        <w:t>*_*</w:t>
      </w:r>
      <w:r w:rsidR="00053C7B">
        <w:t xml:space="preserve">Nicole: </w:t>
      </w:r>
      <w:r>
        <w:t>Make edits to other abstract and copy changes here</w:t>
      </w:r>
    </w:p>
  </w:comment>
  <w:comment w:id="7" w:author="Nicole" w:date="2019-12-12T18:35:00Z" w:initials="N">
    <w:p w14:paraId="3E58E54B" w14:textId="3E603F03" w:rsidR="00F268FF" w:rsidRDefault="00F268FF" w:rsidP="00FD751A">
      <w:pPr>
        <w:pStyle w:val="CommentText"/>
      </w:pPr>
      <w:r>
        <w:rPr>
          <w:rStyle w:val="CommentReference"/>
        </w:rPr>
        <w:annotationRef/>
      </w:r>
      <w:r w:rsidR="00C14772">
        <w:t>*_*</w:t>
      </w:r>
      <w:r>
        <w:t>Nicole: copy finalized captions here; double-check page numbers</w:t>
      </w:r>
    </w:p>
  </w:comment>
  <w:comment w:id="9" w:author="Nicole" w:date="2019-12-12T18:35:00Z" w:initials="N">
    <w:p w14:paraId="2CF368B7" w14:textId="4F05FBD0" w:rsidR="00F268FF" w:rsidRDefault="00F268FF" w:rsidP="00FD751A">
      <w:pPr>
        <w:pStyle w:val="CommentText"/>
      </w:pPr>
      <w:r>
        <w:rPr>
          <w:rStyle w:val="CommentReference"/>
        </w:rPr>
        <w:annotationRef/>
      </w:r>
      <w:r w:rsidR="00C14772">
        <w:t>*_*</w:t>
      </w:r>
      <w:r>
        <w:t xml:space="preserve">Nicole: renumber figures and appendices in text when order is determined; copy finalized captions here; double-check page numbers </w:t>
      </w:r>
    </w:p>
  </w:comment>
  <w:comment w:id="11" w:author="Nicole" w:date="2019-12-12T18:35:00Z" w:initials="N">
    <w:p w14:paraId="748DF4DD" w14:textId="6D904EBB" w:rsidR="00F268FF" w:rsidRDefault="00F268FF" w:rsidP="00FD751A">
      <w:pPr>
        <w:pStyle w:val="CommentText"/>
      </w:pPr>
      <w:r>
        <w:rPr>
          <w:rStyle w:val="CommentReference"/>
        </w:rPr>
        <w:annotationRef/>
      </w:r>
      <w:r w:rsidR="00C14772">
        <w:t>*_*</w:t>
      </w:r>
      <w:r>
        <w:t>Nicole: renumber figures and appendices in text when order is determined; copy finalized captions here; double-check page numbers</w:t>
      </w:r>
    </w:p>
  </w:comment>
  <w:comment w:id="14" w:author="Nicole" w:date="2019-12-12T18:35:00Z" w:initials="N">
    <w:p w14:paraId="31C9E31F" w14:textId="2094D058" w:rsidR="00F268FF" w:rsidRDefault="00F268FF" w:rsidP="00226D8D">
      <w:pPr>
        <w:pStyle w:val="CommentText"/>
      </w:pPr>
      <w:r>
        <w:rPr>
          <w:rStyle w:val="CommentReference"/>
        </w:rPr>
        <w:annotationRef/>
      </w:r>
      <w:r w:rsidR="00C14772">
        <w:t>*_*</w:t>
      </w:r>
      <w:r>
        <w:t>Brian: There is no indication of where the study occurs, what the methods were, the major findings, or why they matter.</w:t>
      </w:r>
    </w:p>
    <w:p w14:paraId="291AF08F" w14:textId="77777777" w:rsidR="00F268FF" w:rsidRDefault="00F268FF" w:rsidP="00226D8D">
      <w:pPr>
        <w:pStyle w:val="CommentText"/>
      </w:pPr>
    </w:p>
    <w:p w14:paraId="79ACD2B7" w14:textId="4F572B1A" w:rsidR="00F268FF" w:rsidRDefault="00F268FF" w:rsidP="00226D8D">
      <w:pPr>
        <w:pStyle w:val="CommentText"/>
      </w:pPr>
      <w:r>
        <w:t>All are basic elements of a standard abstract for a journal manuscript.</w:t>
      </w:r>
    </w:p>
  </w:comment>
  <w:comment w:id="15" w:author="Nicole" w:date="2019-12-12T18:35:00Z" w:initials="N">
    <w:p w14:paraId="1CE0A692" w14:textId="68A4DEEE" w:rsidR="00F268FF" w:rsidRDefault="00F268FF" w:rsidP="00226D8D">
      <w:r>
        <w:rPr>
          <w:rStyle w:val="CommentReference"/>
        </w:rPr>
        <w:annotationRef/>
      </w:r>
      <w:r w:rsidR="00C14772">
        <w:t>*_*</w:t>
      </w:r>
      <w:r>
        <w:t xml:space="preserve">Brian: </w:t>
      </w:r>
      <w:r w:rsidRPr="00EF3546">
        <w:t>The abstract needs considerable work on expressing what you found and why people should care. What is the main take away? Be definitive.</w:t>
      </w:r>
    </w:p>
  </w:comment>
  <w:comment w:id="16" w:author="Nicole" w:date="2019-12-12T18:35:00Z" w:initials="N">
    <w:p w14:paraId="3B628A17" w14:textId="387C7A86" w:rsidR="00F268FF" w:rsidRDefault="00F268FF">
      <w:pPr>
        <w:pStyle w:val="CommentText"/>
      </w:pPr>
      <w:r>
        <w:rPr>
          <w:rStyle w:val="CommentReference"/>
        </w:rPr>
        <w:annotationRef/>
      </w:r>
      <w:r w:rsidR="00C14772">
        <w:t>*_*</w:t>
      </w:r>
      <w:r>
        <w:t>Brian: What is the spatial context of this statement? Global?</w:t>
      </w:r>
    </w:p>
  </w:comment>
  <w:comment w:id="17" w:author="Nicole" w:date="2019-12-12T18:35:00Z" w:initials="N">
    <w:p w14:paraId="05CFB561" w14:textId="5DA221E9" w:rsidR="00F268FF" w:rsidRDefault="00F268FF">
      <w:pPr>
        <w:pStyle w:val="CommentText"/>
      </w:pPr>
      <w:r>
        <w:rPr>
          <w:rStyle w:val="CommentReference"/>
        </w:rPr>
        <w:annotationRef/>
      </w:r>
      <w:r w:rsidR="00C14772">
        <w:t>*_*</w:t>
      </w:r>
      <w:r>
        <w:t>Rachel: insert main results here</w:t>
      </w:r>
    </w:p>
  </w:comment>
  <w:comment w:id="18" w:author="Nicole" w:date="2019-12-12T18:35:00Z" w:initials="N">
    <w:p w14:paraId="5EC92C64" w14:textId="7EF9E4FE" w:rsidR="00F268FF" w:rsidRDefault="00F268FF" w:rsidP="00053C7B">
      <w:pPr>
        <w:pStyle w:val="CommentText"/>
        <w:ind w:firstLine="0"/>
      </w:pPr>
      <w:r>
        <w:rPr>
          <w:rStyle w:val="CommentReference"/>
        </w:rPr>
        <w:annotationRef/>
      </w:r>
      <w:r w:rsidR="00C14772">
        <w:t>*_*</w:t>
      </w:r>
      <w:r>
        <w:t>Brian: This sentence doesn't say anything. Your finding is that space and time should be considered because you learn about these relationships.</w:t>
      </w:r>
    </w:p>
    <w:p w14:paraId="66B8D6A9" w14:textId="77777777" w:rsidR="00F268FF" w:rsidRDefault="00F268FF" w:rsidP="00226D8D">
      <w:pPr>
        <w:pStyle w:val="CommentText"/>
      </w:pPr>
    </w:p>
    <w:p w14:paraId="5C100588" w14:textId="77777777" w:rsidR="00F268FF" w:rsidRDefault="00F268FF" w:rsidP="00226D8D">
      <w:pPr>
        <w:pStyle w:val="CommentText"/>
      </w:pPr>
      <w:r>
        <w:t>It would be much better to have concrete statements about your findings. And a clarity of why they matter.</w:t>
      </w:r>
    </w:p>
    <w:p w14:paraId="6DB12113" w14:textId="77777777" w:rsidR="00F268FF" w:rsidRDefault="00F268FF" w:rsidP="00226D8D">
      <w:pPr>
        <w:pStyle w:val="CommentText"/>
      </w:pPr>
    </w:p>
    <w:p w14:paraId="31D50DBD" w14:textId="2BD687B7" w:rsidR="00F268FF" w:rsidRDefault="00F268FF" w:rsidP="00226D8D">
      <w:pPr>
        <w:pStyle w:val="CommentText"/>
      </w:pPr>
      <w:r>
        <w:t>This is perhaps the longest study available to examine surrogate relationships for coral reefs. You should communicate whether commonly assumed surrogate relationships are stable or not.</w:t>
      </w:r>
    </w:p>
  </w:comment>
  <w:comment w:id="19" w:author="Nicole" w:date="2019-12-12T18:35:00Z" w:initials="N">
    <w:p w14:paraId="32F150C9" w14:textId="24DDD2A8" w:rsidR="00F268FF" w:rsidRDefault="00F268FF" w:rsidP="00226D8D">
      <w:pPr>
        <w:pStyle w:val="CommentText"/>
      </w:pPr>
      <w:r>
        <w:rPr>
          <w:rStyle w:val="CommentReference"/>
        </w:rPr>
        <w:annotationRef/>
      </w:r>
      <w:r w:rsidR="00C14772">
        <w:t>*_*</w:t>
      </w:r>
      <w:r>
        <w:t>Brian: I read this sentence as....if you collect data on more things you MAY learn how coral reefs are changing.</w:t>
      </w:r>
    </w:p>
    <w:p w14:paraId="6EB4F17A" w14:textId="77777777" w:rsidR="00F268FF" w:rsidRDefault="00F268FF" w:rsidP="00226D8D">
      <w:pPr>
        <w:pStyle w:val="CommentText"/>
      </w:pPr>
    </w:p>
    <w:p w14:paraId="2EA0D9F2" w14:textId="77777777" w:rsidR="00F268FF" w:rsidRDefault="00F268FF" w:rsidP="00226D8D">
      <w:pPr>
        <w:pStyle w:val="CommentText"/>
      </w:pPr>
      <w:r>
        <w:t>Is that an informative sentence?</w:t>
      </w:r>
    </w:p>
    <w:p w14:paraId="6BD5DFB8" w14:textId="77777777" w:rsidR="00F268FF" w:rsidRDefault="00F268FF" w:rsidP="00226D8D">
      <w:pPr>
        <w:pStyle w:val="CommentText"/>
      </w:pPr>
    </w:p>
    <w:p w14:paraId="06F488A3" w14:textId="77777777" w:rsidR="00F268FF" w:rsidRDefault="00F268FF" w:rsidP="00226D8D">
      <w:pPr>
        <w:pStyle w:val="CommentText"/>
      </w:pPr>
      <w:r>
        <w:t>You should end abstract with a conclusion sentence or two to place your major findings in the context of the current state of knowledge.</w:t>
      </w:r>
    </w:p>
    <w:p w14:paraId="6E2A932E" w14:textId="77777777" w:rsidR="00F268FF" w:rsidRDefault="00F268FF" w:rsidP="00226D8D">
      <w:pPr>
        <w:pStyle w:val="CommentText"/>
      </w:pPr>
    </w:p>
    <w:p w14:paraId="60213765" w14:textId="725D2DDD" w:rsidR="00F268FF" w:rsidRDefault="00F268FF" w:rsidP="00226D8D">
      <w:pPr>
        <w:pStyle w:val="CommentText"/>
      </w:pPr>
      <w:r>
        <w:t>I would like to see more definitive statements of your findings and conclusions.</w:t>
      </w:r>
    </w:p>
  </w:comment>
  <w:comment w:id="22" w:author="Nicole" w:date="2019-11-18T00:11:00Z" w:initials="N">
    <w:p w14:paraId="2DE7AC69" w14:textId="1975A548" w:rsidR="00F268FF" w:rsidRDefault="00F268FF" w:rsidP="00A679EA">
      <w:pPr>
        <w:pStyle w:val="CommentText"/>
        <w:ind w:firstLine="0"/>
      </w:pPr>
      <w:r>
        <w:rPr>
          <w:rStyle w:val="CommentReference"/>
        </w:rPr>
        <w:annotationRef/>
      </w:r>
      <w:r>
        <w:t>Main Point: Biodiversity is declining globally and that’s bad. We use richness to study these declines.</w:t>
      </w:r>
    </w:p>
  </w:comment>
  <w:comment w:id="23" w:author="Nicole" w:date="2019-11-18T00:11:00Z" w:initials="N">
    <w:p w14:paraId="2D513D92" w14:textId="2C2C4F19" w:rsidR="00F268FF" w:rsidRDefault="00F268FF">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4" w:author="Nicole" w:date="2019-11-18T00:11:00Z" w:initials="N">
    <w:p w14:paraId="3AE34301" w14:textId="30B9D9EB" w:rsidR="00F268FF" w:rsidRDefault="00F268FF">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F268FF" w:rsidRDefault="00F268FF">
      <w:pPr>
        <w:pStyle w:val="CommentText"/>
      </w:pPr>
    </w:p>
    <w:p w14:paraId="535203B4" w14:textId="1A92ABAD" w:rsidR="00F268FF" w:rsidRDefault="00F268FF">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5" w:author="Nicole" w:date="2019-11-18T00:11:00Z" w:initials="N">
    <w:p w14:paraId="22EFE346" w14:textId="4FA2BD8C" w:rsidR="00F268FF" w:rsidRDefault="00F268FF">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6" w:author="Nicole" w:date="2019-11-18T00:11:00Z" w:initials="N">
    <w:p w14:paraId="13418041" w14:textId="77777777" w:rsidR="00F268FF" w:rsidRDefault="00F268FF" w:rsidP="00FB6DD0">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F268FF" w:rsidRDefault="00F268FF" w:rsidP="00FB6DD0">
      <w:pPr>
        <w:pStyle w:val="CommentText"/>
        <w:rPr>
          <w:rStyle w:val="CommentReference"/>
        </w:rPr>
      </w:pPr>
    </w:p>
    <w:p w14:paraId="44ED02DC" w14:textId="77777777" w:rsidR="00F268FF" w:rsidRDefault="00F268FF"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F268FF" w:rsidRDefault="00F268FF" w:rsidP="00FB6DD0">
      <w:pPr>
        <w:pStyle w:val="CommentText"/>
      </w:pPr>
      <w:r>
        <w:rPr>
          <w:rStyle w:val="CommentReference"/>
        </w:rPr>
        <w:annotationRef/>
      </w:r>
    </w:p>
    <w:p w14:paraId="5C51C170" w14:textId="77777777" w:rsidR="00F268FF" w:rsidRDefault="00F268FF" w:rsidP="00FB6DD0">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27" w:author="Nicole" w:date="2019-11-18T00:11:00Z" w:initials="N">
    <w:p w14:paraId="5E494665" w14:textId="77777777" w:rsidR="00F268FF" w:rsidRDefault="00F268FF"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28" w:author="Nicole" w:date="2019-11-18T00:11:00Z" w:initials="N">
    <w:p w14:paraId="0C1DFA34" w14:textId="77777777" w:rsidR="00F268FF" w:rsidRDefault="00F268FF"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9" w:author="Nicole" w:date="2019-11-18T00:11:00Z" w:initials="N">
    <w:p w14:paraId="7CC9BF48" w14:textId="77777777" w:rsidR="00F268FF" w:rsidRDefault="00F268FF"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0" w:author="Nicole" w:date="2019-11-18T00:11:00Z" w:initials="N">
    <w:p w14:paraId="148666FC" w14:textId="77777777" w:rsidR="00F268FF" w:rsidRDefault="00F268FF"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8T00:11:00Z" w:initials="N">
    <w:p w14:paraId="5BF135E2" w14:textId="77777777" w:rsidR="00F268FF" w:rsidRDefault="00F268FF"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2" w:author="Nicole" w:date="2019-11-18T00:11:00Z" w:initials="N">
    <w:p w14:paraId="4FAD1483" w14:textId="77777777" w:rsidR="00F268FF" w:rsidRDefault="00F268FF"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3" w:author="Nicole" w:date="2019-12-12T18:35:00Z" w:initials="N">
    <w:p w14:paraId="3DF8D7A2" w14:textId="51311F4A" w:rsidR="00F268FF" w:rsidRDefault="00C14772" w:rsidP="00A0565F">
      <w:pPr>
        <w:pStyle w:val="CommentText"/>
      </w:pPr>
      <w:r>
        <w:t>*_*</w:t>
      </w:r>
      <w:r w:rsidR="00F268FF">
        <w:t xml:space="preserve">Brian: </w:t>
      </w:r>
      <w:r w:rsidR="00F268FF" w:rsidRPr="00226D8D">
        <w:t>Add additional sentence on exactly why a consistent relationship is needed.</w:t>
      </w:r>
    </w:p>
  </w:comment>
  <w:comment w:id="34" w:author="Graham Forrester" w:date="2019-12-12T18:35:00Z" w:initials="GF">
    <w:p w14:paraId="40A8E064" w14:textId="067FCF54" w:rsidR="00F268FF" w:rsidRDefault="00F268FF">
      <w:pPr>
        <w:pStyle w:val="CommentText"/>
      </w:pPr>
      <w:r>
        <w:rPr>
          <w:rStyle w:val="CommentReference"/>
        </w:rPr>
        <w:annotationRef/>
      </w:r>
      <w:r w:rsidR="00C14772">
        <w:t>*_*</w:t>
      </w:r>
      <w:r>
        <w:t>Will come back to this later</w:t>
      </w:r>
    </w:p>
  </w:comment>
  <w:comment w:id="35" w:author="Nicole" w:date="2019-11-18T00:11:00Z" w:initials="N">
    <w:p w14:paraId="3F60AAED" w14:textId="77777777" w:rsidR="00F268FF" w:rsidRDefault="00F268FF"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F268FF" w:rsidRDefault="00F268FF" w:rsidP="00A0565F">
      <w:pPr>
        <w:pStyle w:val="CommentText"/>
      </w:pPr>
    </w:p>
    <w:p w14:paraId="1F1D95B1" w14:textId="77777777" w:rsidR="00F268FF" w:rsidRDefault="00F268FF"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F268FF" w:rsidRDefault="00F268FF" w:rsidP="00A0565F">
      <w:pPr>
        <w:pStyle w:val="CommentText"/>
      </w:pPr>
    </w:p>
    <w:p w14:paraId="3C014B9F" w14:textId="77777777" w:rsidR="00F268FF" w:rsidRDefault="00F268FF"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F268FF" w:rsidRDefault="00F268FF" w:rsidP="00A0565F">
      <w:pPr>
        <w:pStyle w:val="CommentText"/>
      </w:pPr>
    </w:p>
    <w:p w14:paraId="6C0C89B5" w14:textId="77777777" w:rsidR="00F268FF" w:rsidRDefault="00F268FF"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7" w:author="Nicole" w:date="2019-11-18T00:11:00Z" w:initials="N">
    <w:p w14:paraId="3B7CAA05" w14:textId="1C437E20" w:rsidR="00F268FF" w:rsidRDefault="00F268FF">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F268FF" w:rsidRDefault="00F268FF">
      <w:pPr>
        <w:pStyle w:val="CommentText"/>
      </w:pPr>
    </w:p>
    <w:p w14:paraId="134665B8" w14:textId="22EAF5FA" w:rsidR="00F268FF" w:rsidRDefault="00F268FF">
      <w:pPr>
        <w:pStyle w:val="CommentText"/>
      </w:pPr>
      <w:r>
        <w:t>Takeaway from Hughes 1994: Coral reefs are threatened by overfishing (Caribbean)</w:t>
      </w:r>
    </w:p>
    <w:p w14:paraId="1FE20F0B" w14:textId="77777777" w:rsidR="00F268FF" w:rsidRDefault="00F268FF">
      <w:pPr>
        <w:pStyle w:val="CommentText"/>
      </w:pPr>
    </w:p>
    <w:p w14:paraId="3E67DCA8" w14:textId="272390D1" w:rsidR="00F268FF" w:rsidRDefault="00F268FF" w:rsidP="00CD5F38">
      <w:pPr>
        <w:pStyle w:val="CommentText"/>
      </w:pPr>
      <w:r>
        <w:rPr>
          <w:rStyle w:val="CommentReference"/>
        </w:rPr>
        <w:annotationRef/>
      </w:r>
      <w:r>
        <w:t>Takeaway from Hughes 2017: Coral reefs are threatened by higher temperatures (</w:t>
      </w:r>
      <w:r w:rsidRPr="00FD7426">
        <w:t>Great Barrier Reef</w:t>
      </w:r>
      <w:r>
        <w:t>)</w:t>
      </w:r>
    </w:p>
  </w:comment>
  <w:comment w:id="38" w:author="Nicole" w:date="2019-11-18T00:11:00Z" w:initials="N">
    <w:p w14:paraId="4AAC37F0" w14:textId="11D6840E" w:rsidR="00F268FF" w:rsidRDefault="00F268FF"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39" w:author="Nicole" w:date="2019-11-18T00:11:00Z" w:initials="N">
    <w:p w14:paraId="5A679D1C" w14:textId="3671066B" w:rsidR="00F268FF" w:rsidRDefault="00F268FF">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F268FF" w:rsidRDefault="00F268FF">
      <w:pPr>
        <w:pStyle w:val="CommentText"/>
      </w:pPr>
    </w:p>
    <w:p w14:paraId="72C826D2" w14:textId="42CD8BDD" w:rsidR="00F268FF" w:rsidRDefault="00F268FF"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0" w:author="Nicole" w:date="2019-11-18T00:11:00Z" w:initials="N">
    <w:p w14:paraId="7814FD76" w14:textId="77777777" w:rsidR="00F268FF" w:rsidRDefault="00F268FF"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F268FF" w:rsidRDefault="00F268FF" w:rsidP="00697406">
      <w:pPr>
        <w:pStyle w:val="CommentText"/>
      </w:pPr>
    </w:p>
    <w:p w14:paraId="5334DAB2" w14:textId="1D197F4F" w:rsidR="00F268FF" w:rsidRDefault="00F268FF"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1" w:author="Nicole" w:date="2019-11-18T00:11:00Z" w:initials="N">
    <w:p w14:paraId="044A2C90" w14:textId="77777777" w:rsidR="00F268FF" w:rsidRDefault="00F268FF" w:rsidP="004D4A2E">
      <w:pPr>
        <w:pStyle w:val="CommentText"/>
      </w:pPr>
      <w:r>
        <w:rPr>
          <w:rStyle w:val="CommentReference"/>
        </w:rPr>
        <w:annotationRef/>
      </w:r>
      <w:r>
        <w:t>Main Point: Corals and fish might not be representative of changes in reef diversity, so we use sponges to test this.</w:t>
      </w:r>
    </w:p>
  </w:comment>
  <w:comment w:id="44" w:author="Nicole" w:date="2019-11-18T00:11:00Z" w:initials="N">
    <w:p w14:paraId="2C9C4849" w14:textId="77777777" w:rsidR="00F268FF" w:rsidRDefault="00F268FF"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5" w:author="Nicole" w:date="2019-12-12T18:48:00Z" w:initials="N">
    <w:p w14:paraId="04EC6331" w14:textId="2D75C698" w:rsidR="00E864AB" w:rsidRDefault="00E864AB" w:rsidP="00E864AB">
      <w:pPr>
        <w:pStyle w:val="CommentText"/>
        <w:ind w:firstLine="0"/>
      </w:pPr>
      <w:r>
        <w:rPr>
          <w:rStyle w:val="CommentReference"/>
        </w:rPr>
        <w:annotationRef/>
      </w:r>
      <w:r>
        <w:t>*_*Nicole: merge parenthesis if these stay together</w:t>
      </w:r>
    </w:p>
  </w:comment>
  <w:comment w:id="42" w:author="Graham Forrester" w:date="2019-12-12T18:37:00Z" w:initials="GF">
    <w:p w14:paraId="47207DC1" w14:textId="620DA84D" w:rsidR="00F268FF" w:rsidRDefault="00F268FF" w:rsidP="004D4A2E">
      <w:pPr>
        <w:pStyle w:val="CommentText"/>
      </w:pPr>
      <w:r>
        <w:rPr>
          <w:rStyle w:val="CommentReference"/>
        </w:rPr>
        <w:annotationRef/>
      </w:r>
      <w:r w:rsidR="00C14772">
        <w:t>*_*</w:t>
      </w:r>
      <w:r w:rsidR="00C14772">
        <w:t xml:space="preserve"> Graham: </w:t>
      </w:r>
      <w:r>
        <w:t>Re-orient this paragraph to emphasize the general points:</w:t>
      </w:r>
    </w:p>
    <w:p w14:paraId="448535B2" w14:textId="77777777" w:rsidR="00F268FF" w:rsidRDefault="00F268FF"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F268FF" w:rsidRDefault="00F268FF"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43" w:author="Graham Forrester" w:date="2019-12-12T18:37:00Z" w:initials="GF">
    <w:p w14:paraId="2BF7A462" w14:textId="6E10B209" w:rsidR="00F268FF" w:rsidRDefault="00F268FF">
      <w:pPr>
        <w:pStyle w:val="CommentText"/>
      </w:pPr>
      <w:r>
        <w:rPr>
          <w:rStyle w:val="CommentReference"/>
        </w:rPr>
        <w:annotationRef/>
      </w:r>
      <w:r w:rsidR="00C14772">
        <w:t>*_*</w:t>
      </w:r>
      <w:r w:rsidR="00C14772">
        <w:t xml:space="preserve"> Graham: </w:t>
      </w:r>
      <w:r>
        <w:t>Come back to assess if this paragraph is OK as is</w:t>
      </w:r>
    </w:p>
  </w:comment>
  <w:comment w:id="46" w:author="Nicole" w:date="2019-11-18T00:11:00Z" w:initials="N">
    <w:p w14:paraId="06DDC89E" w14:textId="77777777" w:rsidR="00F268FF" w:rsidRDefault="00F268FF"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7" w:author="Nicole" w:date="2019-11-18T00:11:00Z" w:initials="N">
    <w:p w14:paraId="33FF871D" w14:textId="77777777" w:rsidR="00F268FF" w:rsidRDefault="00F268FF" w:rsidP="004D4A2E">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6CEF2279" w14:textId="77777777" w:rsidR="00F268FF" w:rsidRDefault="00F268FF" w:rsidP="004D4A2E">
      <w:pPr>
        <w:pStyle w:val="CommentText"/>
      </w:pPr>
    </w:p>
    <w:p w14:paraId="2D0A6BFA" w14:textId="77777777" w:rsidR="00F268FF" w:rsidRDefault="00F268FF"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48" w:author="Nicole" w:date="2019-11-18T00:11:00Z" w:initials="N">
    <w:p w14:paraId="5F024C64" w14:textId="77777777" w:rsidR="00F268FF" w:rsidRDefault="00F268FF"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49" w:author="Nicole" w:date="2019-11-18T00:11:00Z" w:initials="N">
    <w:p w14:paraId="4B9558B4" w14:textId="77777777" w:rsidR="00F268FF" w:rsidRDefault="00F268FF"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F268FF" w:rsidRDefault="00F268FF" w:rsidP="00836B4A">
      <w:pPr>
        <w:pStyle w:val="CommentText"/>
      </w:pPr>
    </w:p>
    <w:p w14:paraId="26EDC784" w14:textId="77777777" w:rsidR="00F268FF" w:rsidRDefault="00F268FF"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F268FF" w:rsidRDefault="00F268FF" w:rsidP="00836B4A">
      <w:pPr>
        <w:pStyle w:val="CommentText"/>
      </w:pPr>
    </w:p>
    <w:p w14:paraId="630F3ED9" w14:textId="77777777" w:rsidR="00F268FF" w:rsidRDefault="00F268FF"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F268FF" w:rsidRDefault="00F268FF" w:rsidP="00836B4A">
      <w:pPr>
        <w:pStyle w:val="CommentText"/>
        <w:ind w:firstLine="0"/>
      </w:pPr>
    </w:p>
    <w:p w14:paraId="03334B0E" w14:textId="77777777" w:rsidR="00F268FF" w:rsidRDefault="00F268FF"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0" w:author="Nicole" w:date="2019-11-18T00:11:00Z" w:initials="N">
    <w:p w14:paraId="61D2F7EE" w14:textId="77777777" w:rsidR="00F268FF" w:rsidRDefault="00F268FF"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2" w:author="Nicole" w:date="2019-12-12T18:37:00Z" w:initials="N">
    <w:p w14:paraId="45FA4552" w14:textId="1A3CAB4C" w:rsidR="00F268FF" w:rsidRDefault="00C14772">
      <w:pPr>
        <w:pStyle w:val="CommentText"/>
      </w:pPr>
      <w:r>
        <w:t>*_*</w:t>
      </w:r>
      <w:r w:rsidR="00F268FF">
        <w:t>Nicole: include something about null models for initial model set for each target</w:t>
      </w:r>
    </w:p>
  </w:comment>
  <w:comment w:id="54" w:author="Nicole" w:date="2019-12-12T18:37:00Z" w:initials="N">
    <w:p w14:paraId="2FA0DBDA" w14:textId="24843F4E" w:rsidR="00F268FF" w:rsidRDefault="00C14772">
      <w:pPr>
        <w:pStyle w:val="CommentText"/>
      </w:pPr>
      <w:r>
        <w:t>*_*</w:t>
      </w:r>
      <w:r w:rsidR="00F268FF">
        <w:rPr>
          <w:rStyle w:val="CommentReference"/>
        </w:rPr>
        <w:annotationRef/>
      </w:r>
      <w:r w:rsidR="00F268FF">
        <w:t xml:space="preserve">Brian: </w:t>
      </w:r>
      <w:r w:rsidR="00F268FF" w:rsidRPr="00B648A4">
        <w:t>This is pretty big limitation that should be discussed in the Discussion. Basically, how does this effect your findings. Perhaps rugosity is not predicting fish richness because you only capture a subset of fish richness.</w:t>
      </w:r>
    </w:p>
  </w:comment>
  <w:comment w:id="55" w:author="Graham Forrester" w:date="2019-12-12T18:38:00Z" w:initials="GF">
    <w:p w14:paraId="394BDF12" w14:textId="67482113" w:rsidR="00F268FF" w:rsidRDefault="00F268FF">
      <w:pPr>
        <w:pStyle w:val="CommentText"/>
      </w:pPr>
      <w:r>
        <w:rPr>
          <w:rStyle w:val="CommentReference"/>
        </w:rPr>
        <w:annotationRef/>
      </w:r>
      <w:r w:rsidR="00C14772">
        <w:t>*_*</w:t>
      </w:r>
      <w:r w:rsidR="00C14772">
        <w:t xml:space="preserve">Graham: </w:t>
      </w:r>
      <w:r>
        <w:t>Good point, no fish biologist (or bird biologist) would be surprised by this and I think my edits might help</w:t>
      </w:r>
    </w:p>
  </w:comment>
  <w:comment w:id="57" w:author="Nicole" w:date="2019-12-12T18:38:00Z" w:initials="N">
    <w:p w14:paraId="106FB61F" w14:textId="5529CCAA" w:rsidR="00F268FF" w:rsidRDefault="00C14772">
      <w:pPr>
        <w:pStyle w:val="CommentText"/>
      </w:pPr>
      <w:r>
        <w:t>*_*</w:t>
      </w:r>
      <w:r w:rsidR="00F268FF">
        <w:rPr>
          <w:rStyle w:val="CommentReference"/>
        </w:rPr>
        <w:annotationRef/>
      </w:r>
      <w:r w:rsidR="00F268FF">
        <w:t xml:space="preserve">Brian: </w:t>
      </w:r>
      <w:proofErr w:type="spellStart"/>
      <w:r w:rsidR="00F268FF" w:rsidRPr="00B648A4">
        <w:t>mgmt</w:t>
      </w:r>
      <w:proofErr w:type="spellEnd"/>
      <w:r w:rsidR="00F268FF" w:rsidRPr="00B648A4">
        <w:t xml:space="preserve"> perspective? What is that in this context? The idea of this work is that you can monitor systems easier with surrogates, but monitoring is only important if you do something when things go wrong. </w:t>
      </w:r>
      <w:proofErr w:type="gramStart"/>
      <w:r w:rsidR="00F268FF" w:rsidRPr="00B648A4">
        <w:t>what</w:t>
      </w:r>
      <w:proofErr w:type="gramEnd"/>
      <w:r w:rsidR="00F268FF" w:rsidRPr="00B648A4">
        <w:t xml:space="preserve"> can actually be done? How do you connect monitoring to conservation actions?</w:t>
      </w:r>
    </w:p>
  </w:comment>
  <w:comment w:id="58" w:author="Graham Forrester" w:date="2019-12-12T18:38:00Z" w:initials="GF">
    <w:p w14:paraId="1A1FA8A0" w14:textId="26AF4D6C" w:rsidR="00F268FF" w:rsidRDefault="00F268FF">
      <w:pPr>
        <w:pStyle w:val="CommentText"/>
      </w:pPr>
      <w:r>
        <w:rPr>
          <w:rStyle w:val="CommentReference"/>
        </w:rPr>
        <w:annotationRef/>
      </w:r>
      <w:r w:rsidR="00C14772">
        <w:t>*_*</w:t>
      </w:r>
      <w:r w:rsidR="00C14772">
        <w:t xml:space="preserve"> Graham: </w:t>
      </w:r>
      <w:r>
        <w:t>I agree with Brian and tried to rewrite the sentence to make a different justification</w:t>
      </w:r>
    </w:p>
  </w:comment>
  <w:comment w:id="59" w:author="Nicole" w:date="2019-12-12T18:38:00Z" w:initials="N">
    <w:p w14:paraId="259F7AA6" w14:textId="2E39F650" w:rsidR="00F268FF" w:rsidRDefault="00C14772" w:rsidP="00F268FF">
      <w:pPr>
        <w:spacing w:line="240" w:lineRule="auto"/>
        <w:ind w:firstLine="0"/>
      </w:pPr>
      <w:r>
        <w:t>*_*</w:t>
      </w:r>
      <w:r w:rsidR="00F268FF">
        <w:rPr>
          <w:rStyle w:val="CommentReference"/>
        </w:rPr>
        <w:annotationRef/>
      </w:r>
      <w:r w:rsidR="00F268FF">
        <w:t>Graham: DID YOU READ THIS PAPER?  A POSSIBLE CITATION ABOUT HOW TO MODEL COUNT DATA</w:t>
      </w:r>
    </w:p>
    <w:p w14:paraId="7230F48A" w14:textId="77777777" w:rsidR="00F268FF" w:rsidRDefault="00F268FF" w:rsidP="00F268FF">
      <w:pPr>
        <w:spacing w:line="240" w:lineRule="auto"/>
        <w:ind w:firstLine="0"/>
      </w:pPr>
    </w:p>
    <w:p w14:paraId="287A843F" w14:textId="5B2241D9" w:rsidR="00F268FF" w:rsidRDefault="00F268FF" w:rsidP="00F268FF">
      <w:pPr>
        <w:pStyle w:val="CommentText"/>
        <w:rPr>
          <w:rStyle w:val="Hyperlink"/>
        </w:rPr>
      </w:pPr>
      <w:r>
        <w:t xml:space="preserve">Warton, D.I., Lyons, M., </w:t>
      </w:r>
      <w:proofErr w:type="spellStart"/>
      <w:r>
        <w:t>Stoklosa</w:t>
      </w:r>
      <w:proofErr w:type="spellEnd"/>
      <w:r>
        <w:t xml:space="preserve">, J. and Ives, A.R. (2016), Three points to consider when choosing a LM or GLM test for count data. Methods </w:t>
      </w:r>
      <w:proofErr w:type="spellStart"/>
      <w:r>
        <w:t>Ecol</w:t>
      </w:r>
      <w:proofErr w:type="spellEnd"/>
      <w:r>
        <w:t xml:space="preserve"> </w:t>
      </w:r>
      <w:proofErr w:type="spellStart"/>
      <w:r>
        <w:t>Evol</w:t>
      </w:r>
      <w:proofErr w:type="spellEnd"/>
      <w:r>
        <w:t xml:space="preserve">, 7: 882-890. </w:t>
      </w:r>
      <w:proofErr w:type="gramStart"/>
      <w:r>
        <w:t>doi</w:t>
      </w:r>
      <w:proofErr w:type="gramEnd"/>
      <w:r>
        <w:t>:</w:t>
      </w:r>
      <w:hyperlink r:id="rId1" w:history="1">
        <w:r>
          <w:rPr>
            <w:rStyle w:val="Hyperlink"/>
          </w:rPr>
          <w:t>10.1111/2041-210X.12552</w:t>
        </w:r>
      </w:hyperlink>
    </w:p>
    <w:p w14:paraId="4C451B71" w14:textId="77777777" w:rsidR="00F268FF" w:rsidRDefault="00F268FF" w:rsidP="00F268FF">
      <w:pPr>
        <w:pStyle w:val="CommentText"/>
        <w:rPr>
          <w:rStyle w:val="Hyperlink"/>
        </w:rPr>
      </w:pPr>
    </w:p>
    <w:p w14:paraId="28F6E5BC" w14:textId="77777777" w:rsidR="00F268FF" w:rsidRDefault="00F268FF" w:rsidP="00F268FF">
      <w:pPr>
        <w:pStyle w:val="CommentText"/>
        <w:rPr>
          <w:rStyle w:val="Hyperlink"/>
        </w:rPr>
      </w:pPr>
    </w:p>
    <w:p w14:paraId="22D81E43" w14:textId="77777777" w:rsidR="00F268FF" w:rsidRDefault="00F268FF" w:rsidP="00F268FF">
      <w:pPr>
        <w:pStyle w:val="CommentText"/>
        <w:rPr>
          <w:rStyle w:val="Hyperlink"/>
        </w:rPr>
      </w:pPr>
    </w:p>
    <w:p w14:paraId="580DB652" w14:textId="77777777" w:rsidR="00F268FF" w:rsidRDefault="00F268FF" w:rsidP="00F268FF">
      <w:pPr>
        <w:pStyle w:val="CommentText"/>
        <w:rPr>
          <w:rStyle w:val="Hyperlink"/>
        </w:rPr>
      </w:pPr>
    </w:p>
    <w:p w14:paraId="123A9053" w14:textId="6EFE32FC" w:rsidR="00F268FF" w:rsidRDefault="00F268FF" w:rsidP="00F268FF">
      <w:pPr>
        <w:pStyle w:val="CommentText"/>
      </w:pPr>
      <w:r>
        <w:t>Nicole: I have not read this paper; I will have a look before submitting if there is time, but this might have to wait.</w:t>
      </w:r>
    </w:p>
  </w:comment>
  <w:comment w:id="60" w:author="Nicole" w:date="2019-12-12T18:38:00Z" w:initials="N">
    <w:p w14:paraId="2338FFE2" w14:textId="3EE643F5" w:rsidR="00F268FF" w:rsidRDefault="00F268FF">
      <w:pPr>
        <w:pStyle w:val="CommentText"/>
      </w:pPr>
      <w:r>
        <w:rPr>
          <w:rStyle w:val="CommentReference"/>
        </w:rPr>
        <w:annotationRef/>
      </w:r>
      <w:r w:rsidR="00C14772">
        <w:t>*_*</w:t>
      </w:r>
      <w:r>
        <w:t>Graham: The conceptual flow diagram – as an appendix</w:t>
      </w:r>
    </w:p>
  </w:comment>
  <w:comment w:id="61" w:author="Nicole" w:date="2019-12-12T18:54:00Z" w:initials="N">
    <w:p w14:paraId="48A908D2" w14:textId="610A7239" w:rsidR="00E864AB" w:rsidRDefault="00E864AB">
      <w:pPr>
        <w:pStyle w:val="CommentText"/>
      </w:pPr>
      <w:r>
        <w:rPr>
          <w:rStyle w:val="CommentReference"/>
        </w:rPr>
        <w:annotationRef/>
      </w:r>
      <w:r>
        <w:t>*_*Graham: The conceptual flow diagram – as an appendix</w:t>
      </w:r>
    </w:p>
  </w:comment>
  <w:comment w:id="64" w:author="Nicole" w:date="2019-12-12T18:38:00Z" w:initials="N">
    <w:p w14:paraId="3F77C6D9" w14:textId="19809880" w:rsidR="00F268FF" w:rsidRDefault="00C14772" w:rsidP="00E0234B">
      <w:pPr>
        <w:pStyle w:val="CommentText"/>
      </w:pPr>
      <w:r>
        <w:t>*_*</w:t>
      </w:r>
      <w:r w:rsidR="00F268FF">
        <w:rPr>
          <w:rStyle w:val="CommentReference"/>
        </w:rPr>
        <w:annotationRef/>
      </w:r>
      <w:r w:rsidR="00F268FF">
        <w:t xml:space="preserve">Brian: </w:t>
      </w:r>
      <w:r w:rsidR="00F268FF" w:rsidRPr="00EF3546">
        <w:t>There may be some important ecological theory that could help frame your results (Graham/Carlos comment).</w:t>
      </w:r>
    </w:p>
  </w:comment>
  <w:comment w:id="65" w:author="Nicole" w:date="2019-12-12T18:38:00Z" w:initials="N">
    <w:p w14:paraId="71143C56" w14:textId="0FD51810" w:rsidR="00F268FF" w:rsidRDefault="00F268FF" w:rsidP="00E0234B">
      <w:pPr>
        <w:pStyle w:val="CommentText"/>
      </w:pPr>
      <w:r>
        <w:rPr>
          <w:rStyle w:val="CommentReference"/>
        </w:rPr>
        <w:annotationRef/>
      </w:r>
      <w:r w:rsidR="00C14772">
        <w:t>*_*</w:t>
      </w:r>
      <w:r>
        <w:t xml:space="preserve">Brian: </w:t>
      </w:r>
      <w:r w:rsidRPr="00EF3546">
        <w:t>Add clarifying statistical definitions to what you did in your figures and manuscript (Gavino comment)</w:t>
      </w:r>
    </w:p>
  </w:comment>
  <w:comment w:id="66" w:author="Nicole" w:date="2019-12-12T18:39:00Z" w:initials="N">
    <w:p w14:paraId="0348B4AF" w14:textId="47959385" w:rsidR="00F268FF" w:rsidRDefault="00F268FF" w:rsidP="00E0234B">
      <w:pPr>
        <w:pStyle w:val="CommentText"/>
      </w:pPr>
      <w:r>
        <w:rPr>
          <w:rStyle w:val="CommentReference"/>
        </w:rPr>
        <w:annotationRef/>
      </w:r>
      <w:r w:rsidR="00C14772">
        <w:t>*_*</w:t>
      </w:r>
      <w:r>
        <w:t>Gavino: Discuss the output and the significance of your estimates.</w:t>
      </w:r>
    </w:p>
  </w:comment>
  <w:comment w:id="67" w:author="Graham Forrester" w:date="2019-12-12T18:39:00Z" w:initials="GF">
    <w:p w14:paraId="5AEA6148" w14:textId="7271DAA1" w:rsidR="00F268FF" w:rsidRDefault="00F268FF" w:rsidP="00E0234B">
      <w:pPr>
        <w:pStyle w:val="CommentText"/>
      </w:pPr>
      <w:r>
        <w:rPr>
          <w:rStyle w:val="CommentReference"/>
        </w:rPr>
        <w:annotationRef/>
      </w:r>
      <w:r w:rsidR="00C14772">
        <w:t>*_*</w:t>
      </w:r>
      <w:r w:rsidR="00C14772">
        <w:t xml:space="preserve">Graham: </w:t>
      </w:r>
      <w:r>
        <w:t xml:space="preserve">I think this can be an appendix.  The table is the summary table, the figures can be the ones from the </w:t>
      </w:r>
      <w:proofErr w:type="spellStart"/>
      <w:r>
        <w:t>github</w:t>
      </w:r>
      <w:proofErr w:type="spellEnd"/>
      <w:r>
        <w:t xml:space="preserve"> analysis folder </w:t>
      </w:r>
      <w:r w:rsidRPr="0057253E">
        <w:t>basic_r_time_siteasfacet.jpeg</w:t>
      </w:r>
      <w:r>
        <w:t xml:space="preserve">, </w:t>
      </w:r>
      <w:proofErr w:type="spellStart"/>
      <w:r w:rsidRPr="0057253E">
        <w:t>basic_cc_time_siteasfacet</w:t>
      </w:r>
      <w:proofErr w:type="spellEnd"/>
      <w:r>
        <w:t xml:space="preserve">, </w:t>
      </w:r>
      <w:proofErr w:type="spellStart"/>
      <w:r w:rsidRPr="0057253E">
        <w:t>basic_sc_time_siteasfacet</w:t>
      </w:r>
      <w:proofErr w:type="spellEnd"/>
      <w:r>
        <w:t xml:space="preserve"> (adding p-values r2 </w:t>
      </w:r>
      <w:proofErr w:type="spellStart"/>
      <w:r>
        <w:t>ect</w:t>
      </w:r>
      <w:proofErr w:type="spellEnd"/>
      <w:r>
        <w:t xml:space="preserve"> is a detail that can be ignored for now)</w:t>
      </w:r>
    </w:p>
  </w:comment>
  <w:comment w:id="68" w:author="Graham Forrester" w:date="2019-12-12T18:39:00Z" w:initials="GF">
    <w:p w14:paraId="6CA2E4F7" w14:textId="7199F441" w:rsidR="00F268FF" w:rsidRDefault="00F268FF" w:rsidP="00E0234B">
      <w:pPr>
        <w:pStyle w:val="CommentText"/>
      </w:pPr>
      <w:r>
        <w:rPr>
          <w:rStyle w:val="CommentReference"/>
        </w:rPr>
        <w:annotationRef/>
      </w:r>
      <w:r w:rsidR="00C14772">
        <w:t>*_*</w:t>
      </w:r>
      <w:r w:rsidR="00C14772">
        <w:t xml:space="preserve">Graham: </w:t>
      </w:r>
      <w:r>
        <w:t xml:space="preserve">This can be </w:t>
      </w:r>
      <w:proofErr w:type="spellStart"/>
      <w:r>
        <w:t>Github</w:t>
      </w:r>
      <w:proofErr w:type="spellEnd"/>
      <w:r>
        <w:t xml:space="preserve"> figures </w:t>
      </w:r>
      <w:r w:rsidRPr="003B2F6F">
        <w:t>basic_cc_time_line.jpeg</w:t>
      </w:r>
      <w:r>
        <w:t xml:space="preserve"> and </w:t>
      </w:r>
      <w:proofErr w:type="spellStart"/>
      <w:r>
        <w:t>equivalwent</w:t>
      </w:r>
      <w:proofErr w:type="spellEnd"/>
      <w:r>
        <w:t xml:space="preserve"> plots for rugosity and sponges</w:t>
      </w:r>
    </w:p>
  </w:comment>
  <w:comment w:id="69" w:author="Graham Forrester" w:date="2019-12-12T18:39:00Z" w:initials="GF">
    <w:p w14:paraId="4036C174" w14:textId="68F0A07D" w:rsidR="00F268FF" w:rsidRDefault="00F268FF" w:rsidP="00E0234B">
      <w:pPr>
        <w:pStyle w:val="CommentText"/>
      </w:pPr>
      <w:r>
        <w:rPr>
          <w:rStyle w:val="CommentReference"/>
        </w:rPr>
        <w:annotationRef/>
      </w:r>
      <w:r w:rsidR="00C14772">
        <w:t xml:space="preserve">*_*Graham: </w:t>
      </w:r>
      <w:r>
        <w:t>Figures will need renumbering because I switch A3 and A4</w:t>
      </w:r>
    </w:p>
  </w:comment>
  <w:comment w:id="70" w:author="Graham Forrester" w:date="2019-12-12T18:39:00Z" w:initials="GF">
    <w:p w14:paraId="0FA8645F" w14:textId="7249CE6C" w:rsidR="00F268FF" w:rsidRDefault="00F268FF" w:rsidP="00E0234B">
      <w:pPr>
        <w:pStyle w:val="CommentText"/>
      </w:pPr>
      <w:r>
        <w:rPr>
          <w:rStyle w:val="CommentReference"/>
        </w:rPr>
        <w:annotationRef/>
      </w:r>
      <w:r w:rsidR="00C14772">
        <w:t xml:space="preserve">*_*Graham: </w:t>
      </w:r>
      <w:r>
        <w:t xml:space="preserve">Table AX is the summary table again, Figures AXX = </w:t>
      </w:r>
      <w:proofErr w:type="spellStart"/>
      <w:r w:rsidRPr="00C460FB">
        <w:t>basic_coral_time_siteasfacet</w:t>
      </w:r>
      <w:proofErr w:type="spellEnd"/>
      <w:r>
        <w:t xml:space="preserve"> from the </w:t>
      </w:r>
      <w:proofErr w:type="spellStart"/>
      <w:r>
        <w:t>Github</w:t>
      </w:r>
      <w:proofErr w:type="spellEnd"/>
      <w:r>
        <w:t xml:space="preserve"> and the corresponding figures for fish and sponge richness</w:t>
      </w:r>
    </w:p>
  </w:comment>
  <w:comment w:id="71" w:author="Graham Forrester" w:date="2019-12-12T18:39:00Z" w:initials="GF">
    <w:p w14:paraId="4A1F5333" w14:textId="1480FE79" w:rsidR="00F268FF" w:rsidRDefault="00F268FF" w:rsidP="00E0234B">
      <w:pPr>
        <w:pStyle w:val="CommentText"/>
      </w:pPr>
      <w:r>
        <w:rPr>
          <w:rStyle w:val="CommentReference"/>
        </w:rPr>
        <w:annotationRef/>
      </w:r>
      <w:r w:rsidR="00C14772">
        <w:t xml:space="preserve">*_*Graham: </w:t>
      </w:r>
      <w:r>
        <w:t xml:space="preserve">Use </w:t>
      </w:r>
      <w:r w:rsidRPr="00B90E1D">
        <w:t>basic_coral_time_line.jpeg</w:t>
      </w:r>
      <w:r>
        <w:t xml:space="preserve"> and the corresponding </w:t>
      </w:r>
      <w:proofErr w:type="spellStart"/>
      <w:r>
        <w:t>fisgures</w:t>
      </w:r>
      <w:proofErr w:type="spellEnd"/>
      <w:r>
        <w:t xml:space="preserve"> for sponges and fish.  Note I am assuming the statistical result from just looking at the fitted lines here – which we can check later (post thesis </w:t>
      </w:r>
      <w:proofErr w:type="spellStart"/>
      <w:r>
        <w:t>sunbmission</w:t>
      </w:r>
      <w:proofErr w:type="spellEnd"/>
      <w:r>
        <w:t>)</w:t>
      </w:r>
    </w:p>
  </w:comment>
  <w:comment w:id="75" w:author="Nicole" w:date="2019-12-12T18:40:00Z" w:initials="N">
    <w:p w14:paraId="2EC79855" w14:textId="5F2109FA" w:rsidR="00F268FF" w:rsidRDefault="00C14772" w:rsidP="00E0234B">
      <w:pPr>
        <w:pStyle w:val="CommentText"/>
      </w:pPr>
      <w:r>
        <w:t xml:space="preserve">*_* </w:t>
      </w:r>
      <w:r w:rsidR="00F268FF">
        <w:rPr>
          <w:rStyle w:val="CommentReference"/>
        </w:rPr>
        <w:annotationRef/>
      </w:r>
      <w:r w:rsidR="00F268FF">
        <w:t xml:space="preserve">Brian: </w:t>
      </w:r>
      <w:r w:rsidR="00F268FF" w:rsidRPr="00CE687F">
        <w:t>even more so, all models with any AIC weight included the variable "year".</w:t>
      </w:r>
    </w:p>
  </w:comment>
  <w:comment w:id="76" w:author="Nicole" w:date="2019-12-12T18:40:00Z" w:initials="N">
    <w:p w14:paraId="3A2BAF53" w14:textId="6DC5EF64" w:rsidR="00F268FF" w:rsidRDefault="00F268FF" w:rsidP="00E0234B">
      <w:pPr>
        <w:pStyle w:val="CommentText"/>
      </w:pPr>
      <w:r>
        <w:rPr>
          <w:rStyle w:val="CommentReference"/>
        </w:rPr>
        <w:annotationRef/>
      </w:r>
      <w:r w:rsidR="00C14772">
        <w:t>*_*</w:t>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78" w:author="Nicole" w:date="2019-12-06T23:13:00Z" w:initials="N">
    <w:p w14:paraId="43B6E11A" w14:textId="17B262C0" w:rsidR="00F268FF" w:rsidRDefault="00F268FF">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79" w:author="Nicole" w:date="2019-12-07T12:28:00Z" w:initials="N">
    <w:p w14:paraId="5FA731AF" w14:textId="19D9A0B8" w:rsidR="00F268FF" w:rsidRDefault="00F268FF">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important.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else.</w:t>
      </w:r>
    </w:p>
  </w:comment>
  <w:comment w:id="80" w:author="Nicole" w:date="2019-12-06T23:29:00Z" w:initials="N">
    <w:p w14:paraId="2330B733" w14:textId="77777777" w:rsidR="00F268FF" w:rsidRDefault="00F268FF" w:rsidP="00881767">
      <w:pPr>
        <w:pStyle w:val="CommentText"/>
      </w:pPr>
      <w:r>
        <w:rPr>
          <w:rStyle w:val="CommentReference"/>
        </w:rPr>
        <w:annotationRef/>
      </w:r>
      <w:r>
        <w:t>Carlos: delete</w:t>
      </w:r>
    </w:p>
  </w:comment>
  <w:comment w:id="82" w:author="Nicole" w:date="2019-12-07T12:17:00Z" w:initials="N">
    <w:p w14:paraId="1EF0EC55" w14:textId="77777777" w:rsidR="00F268FF" w:rsidRDefault="00F268FF" w:rsidP="00881767">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81" w:author="Nicole" w:date="2019-12-06T23:15:00Z" w:initials="N">
    <w:p w14:paraId="1BA73353" w14:textId="77777777" w:rsidR="00F268FF" w:rsidRDefault="00F268FF" w:rsidP="00881767">
      <w:pPr>
        <w:pStyle w:val="CommentText"/>
      </w:pPr>
      <w:r>
        <w:rPr>
          <w:rStyle w:val="CommentReference"/>
        </w:rPr>
        <w:annotationRef/>
      </w:r>
      <w:r>
        <w:t>Carlos: A bit unclear</w:t>
      </w:r>
    </w:p>
  </w:comment>
  <w:comment w:id="83" w:author="Nicole" w:date="2019-11-20T05:17:00Z" w:initials="N">
    <w:p w14:paraId="7A99DDE6" w14:textId="02E046C3" w:rsidR="00F268FF" w:rsidRDefault="00F268FF"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85" w:author="Nicole" w:date="2019-12-07T12:29:00Z" w:initials="N">
    <w:p w14:paraId="4CF76785" w14:textId="6504B439" w:rsidR="00F268FF" w:rsidRDefault="00F268FF">
      <w:pPr>
        <w:pStyle w:val="CommentText"/>
      </w:pPr>
      <w:r>
        <w:rPr>
          <w:rStyle w:val="CommentReference"/>
        </w:rPr>
        <w:annotationRef/>
      </w:r>
      <w:r>
        <w:t>Brian: why line break here?</w:t>
      </w:r>
    </w:p>
  </w:comment>
  <w:comment w:id="86" w:author="Nicole" w:date="2019-11-20T03:58:00Z" w:initials="N">
    <w:p w14:paraId="1751A14C" w14:textId="04DEAC62" w:rsidR="00F268FF" w:rsidRDefault="00F268FF">
      <w:pPr>
        <w:pStyle w:val="CommentText"/>
      </w:pPr>
      <w:r>
        <w:rPr>
          <w:rStyle w:val="CommentReference"/>
        </w:rPr>
        <w:annotationRef/>
      </w:r>
      <w:r>
        <w:t>Takeaway from this paper:</w:t>
      </w:r>
    </w:p>
    <w:p w14:paraId="7348AD77" w14:textId="71E8B641" w:rsidR="00F268FF" w:rsidRDefault="00F268FF">
      <w:pPr>
        <w:pStyle w:val="CommentText"/>
      </w:pPr>
      <w:r>
        <w:t>Descriptions of the high variability of mechanisms of and distances for dispersal</w:t>
      </w:r>
    </w:p>
  </w:comment>
  <w:comment w:id="87" w:author="Nicole" w:date="2019-11-20T03:57:00Z" w:initials="N">
    <w:p w14:paraId="6D87EA04" w14:textId="437ED1F0" w:rsidR="00F268FF" w:rsidRDefault="00F268FF">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84" w:author="Graham Forrester" w:date="2019-12-03T11:42:00Z" w:initials="GF">
    <w:p w14:paraId="4EE592AC" w14:textId="4CE8303F" w:rsidR="00F268FF" w:rsidRDefault="00F268FF">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89" w:author="Nicole" w:date="2019-11-20T05:22:00Z" w:initials="N">
    <w:p w14:paraId="7F3B3A69" w14:textId="3F7E3502" w:rsidR="00F268FF" w:rsidRDefault="00F268FF"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90" w:author="Graham Forrester" w:date="2019-12-03T11:43:00Z" w:initials="GF">
    <w:p w14:paraId="07107738" w14:textId="46C531DE" w:rsidR="00F268FF" w:rsidRDefault="00F268FF">
      <w:pPr>
        <w:pStyle w:val="CommentText"/>
      </w:pPr>
      <w:r>
        <w:rPr>
          <w:rStyle w:val="CommentReference"/>
        </w:rPr>
        <w:annotationRef/>
      </w:r>
      <w:r>
        <w:t>This would not have made sense.  I have thought off and on about suggesting we add fish abundance as a surrogate (for fish richness).</w:t>
      </w:r>
    </w:p>
  </w:comment>
  <w:comment w:id="91" w:author="Graham Forrester" w:date="2019-12-03T11:50:00Z" w:initials="GF">
    <w:p w14:paraId="37952E27" w14:textId="44FAA7AE" w:rsidR="00F268FF" w:rsidRDefault="00F268FF">
      <w:pPr>
        <w:pStyle w:val="CommentText"/>
      </w:pPr>
      <w:r>
        <w:rPr>
          <w:rStyle w:val="CommentReference"/>
        </w:rPr>
        <w:annotationRef/>
      </w:r>
      <w:r>
        <w:t>This specific result (rugosity vs fish richness) can be contrasted with Pratchett et al 2011</w:t>
      </w:r>
      <w:proofErr w:type="gramStart"/>
      <w:r>
        <w:t>..</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93" w:author="Nicole" w:date="2019-12-07T12:51:00Z" w:initials="N">
    <w:p w14:paraId="7AEF4DD5" w14:textId="2D0C503D" w:rsidR="00F268FF" w:rsidRDefault="00F268FF">
      <w:pPr>
        <w:pStyle w:val="CommentText"/>
      </w:pPr>
      <w:r>
        <w:rPr>
          <w:rStyle w:val="CommentReference"/>
        </w:rPr>
        <w:annotationRef/>
      </w:r>
      <w:r>
        <w:t xml:space="preserve">“increas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94" w:author="Nicole" w:date="2019-12-07T12:29:00Z" w:initials="N">
    <w:p w14:paraId="0082EB0E" w14:textId="6BEB7B83" w:rsidR="00F268FF" w:rsidRDefault="00F268FF">
      <w:pPr>
        <w:pStyle w:val="CommentText"/>
      </w:pPr>
      <w:r>
        <w:rPr>
          <w:rStyle w:val="CommentReference"/>
        </w:rPr>
        <w:annotationRef/>
      </w:r>
      <w:r>
        <w:t>Brian: Rephrase and reference the study here.</w:t>
      </w:r>
    </w:p>
  </w:comment>
  <w:comment w:id="92" w:author="Graham Forrester" w:date="2019-12-03T11:44:00Z" w:initials="GF">
    <w:p w14:paraId="1616FF1F" w14:textId="6BD3CE10" w:rsidR="00F268FF" w:rsidRDefault="00F268FF">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95" w:author="Graham Forrester" w:date="2019-11-20T11:25:00Z" w:initials="GF">
    <w:p w14:paraId="552ED08E" w14:textId="2E34F0E4" w:rsidR="00F268FF" w:rsidRDefault="00F268FF">
      <w:pPr>
        <w:pStyle w:val="CommentText"/>
      </w:pPr>
      <w:r>
        <w:rPr>
          <w:rStyle w:val="CommentReference"/>
        </w:rPr>
        <w:annotationRef/>
      </w:r>
      <w:r>
        <w:t>I know that it was boat anchoring, but leave this aside for now.</w:t>
      </w:r>
    </w:p>
  </w:comment>
  <w:comment w:id="96" w:author="Nicole" w:date="2019-11-26T13:50:00Z" w:initials="N">
    <w:p w14:paraId="535B8D36" w14:textId="6BFF9915" w:rsidR="00F268FF" w:rsidRDefault="00F268FF">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97" w:author="Graham Forrester" w:date="2019-12-03T12:01:00Z" w:initials="GF">
    <w:p w14:paraId="5F28C972" w14:textId="77777777" w:rsidR="00F268FF" w:rsidRDefault="00F268FF">
      <w:pPr>
        <w:pStyle w:val="CommentText"/>
      </w:pPr>
      <w:r>
        <w:rPr>
          <w:rStyle w:val="CommentReference"/>
        </w:rPr>
        <w:annotationRef/>
      </w:r>
      <w:r>
        <w:t xml:space="preserve">Lots of semi-connected points in this paragraph.  </w:t>
      </w:r>
    </w:p>
    <w:p w14:paraId="30A4A135" w14:textId="77777777" w:rsidR="00F268FF" w:rsidRDefault="00F268FF">
      <w:pPr>
        <w:pStyle w:val="CommentText"/>
      </w:pPr>
    </w:p>
    <w:p w14:paraId="6D33B92C" w14:textId="77777777" w:rsidR="00F268FF" w:rsidRDefault="00F268FF">
      <w:pPr>
        <w:pStyle w:val="CommentText"/>
      </w:pPr>
      <w:r>
        <w:t>Group according to…..</w:t>
      </w:r>
    </w:p>
    <w:p w14:paraId="1FE480A6" w14:textId="77777777" w:rsidR="00F268FF" w:rsidRDefault="00F268FF">
      <w:pPr>
        <w:pStyle w:val="CommentText"/>
      </w:pPr>
      <w:r>
        <w:t>Basis in the literature for predicting specific surrogate-target relationships for sponges?</w:t>
      </w:r>
    </w:p>
    <w:p w14:paraId="4C03E95E" w14:textId="77777777" w:rsidR="00F268FF" w:rsidRDefault="00F268FF">
      <w:pPr>
        <w:pStyle w:val="CommentText"/>
      </w:pPr>
    </w:p>
    <w:p w14:paraId="5CC39958" w14:textId="77777777" w:rsidR="00F268FF" w:rsidRDefault="00F268FF">
      <w:pPr>
        <w:pStyle w:val="CommentText"/>
      </w:pPr>
      <w:r>
        <w:t xml:space="preserve">Main result for sponges – their richness was weakly predicted by the surrogates and largely independent of coral/fish richness.  </w:t>
      </w:r>
    </w:p>
    <w:p w14:paraId="371A4A61" w14:textId="77777777" w:rsidR="00F268FF" w:rsidRDefault="00F268FF">
      <w:pPr>
        <w:pStyle w:val="CommentText"/>
      </w:pPr>
    </w:p>
    <w:p w14:paraId="36028CE5" w14:textId="56DEA985" w:rsidR="00F268FF" w:rsidRDefault="00F268FF">
      <w:pPr>
        <w:pStyle w:val="CommentText"/>
      </w:pPr>
    </w:p>
  </w:comment>
  <w:comment w:id="98" w:author="Nicole" w:date="2019-11-20T05:24:00Z" w:initials="N">
    <w:p w14:paraId="5600C804" w14:textId="0C3BB952" w:rsidR="00F268FF" w:rsidRDefault="00F268FF">
      <w:pPr>
        <w:pStyle w:val="CommentText"/>
      </w:pPr>
      <w:r>
        <w:rPr>
          <w:rStyle w:val="CommentReference"/>
        </w:rPr>
        <w:annotationRef/>
      </w:r>
      <w:r>
        <w:t>Takeaway from this paper: Allelopathic sponges, may reduce coral cover at local scales</w:t>
      </w:r>
    </w:p>
  </w:comment>
  <w:comment w:id="99" w:author="Nicole" w:date="2019-11-20T05:31:00Z" w:initials="N">
    <w:p w14:paraId="7EF80EBE" w14:textId="2F1AAE55" w:rsidR="00F268FF" w:rsidRDefault="00F268FF">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100" w:author="Nicole" w:date="2019-11-20T05:31:00Z" w:initials="N">
    <w:p w14:paraId="64414C51" w14:textId="79221A7E" w:rsidR="00F268FF" w:rsidRDefault="00F268FF">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F268FF" w:rsidRDefault="00F268FF">
      <w:pPr>
        <w:pStyle w:val="CommentText"/>
      </w:pPr>
    </w:p>
    <w:p w14:paraId="231BFA09" w14:textId="32C87A94" w:rsidR="00F268FF" w:rsidRDefault="00F268FF">
      <w:pPr>
        <w:pStyle w:val="CommentText"/>
      </w:pPr>
      <w:r>
        <w:t>Takeaway from Stella 2011: sponges can hold reef together and play important role in cycling of some nutrients; sponges can be allelopathic and overgrow corals</w:t>
      </w:r>
    </w:p>
  </w:comment>
  <w:comment w:id="101" w:author="Nicole" w:date="2019-11-20T05:31:00Z" w:initials="N">
    <w:p w14:paraId="4E0D3E57" w14:textId="5D125270" w:rsidR="00F268FF" w:rsidRDefault="00F268FF">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F268FF" w:rsidRDefault="00F268FF">
      <w:pPr>
        <w:pStyle w:val="CommentText"/>
      </w:pPr>
    </w:p>
    <w:p w14:paraId="5B08DD87" w14:textId="134B209E" w:rsidR="00F268FF" w:rsidRDefault="00F268FF">
      <w:pPr>
        <w:pStyle w:val="CommentText"/>
      </w:pPr>
      <w:r>
        <w:t>Takeaway from Powell 2014: decrease in spongivorous fish has led to increase in sponge N in the Indo-Pacific region</w:t>
      </w:r>
    </w:p>
  </w:comment>
  <w:comment w:id="102" w:author="Graham Forrester" w:date="2019-12-03T12:04:00Z" w:initials="GF">
    <w:p w14:paraId="2BC22F26" w14:textId="77777777" w:rsidR="00F268FF" w:rsidRDefault="00F268FF">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F268FF" w:rsidRDefault="00F268FF">
      <w:pPr>
        <w:pStyle w:val="CommentText"/>
      </w:pPr>
    </w:p>
    <w:p w14:paraId="06A436C5" w14:textId="6AA20FC6" w:rsidR="00F268FF" w:rsidRDefault="00F268FF">
      <w:pPr>
        <w:pStyle w:val="CommentText"/>
      </w:pPr>
      <w:r>
        <w:t>Or, if this is a summary of the preceding section, make sure that is obvious.</w:t>
      </w:r>
    </w:p>
  </w:comment>
  <w:comment w:id="103" w:author="Nicole" w:date="2019-11-19T00:49:00Z" w:initials="N">
    <w:p w14:paraId="0BEDB636" w14:textId="30FE15A8" w:rsidR="00F268FF" w:rsidRDefault="00F268FF">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105" w:author="Nicole" w:date="2019-12-07T12:30:00Z" w:initials="N">
    <w:p w14:paraId="410E96C6" w14:textId="6F7F0741" w:rsidR="00F268FF" w:rsidRDefault="00F268FF">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104" w:author="Graham Forrester" w:date="2019-12-03T12:06:00Z" w:initials="GF">
    <w:p w14:paraId="1A8FDBC9" w14:textId="06678B08" w:rsidR="00F268FF" w:rsidRDefault="00F268FF">
      <w:pPr>
        <w:pStyle w:val="CommentText"/>
      </w:pPr>
      <w:r>
        <w:rPr>
          <w:rStyle w:val="CommentReference"/>
        </w:rPr>
        <w:annotationRef/>
      </w:r>
      <w:r>
        <w:t>This is not obvious from the graphs in the thesis…..and I am not convinced it is accurate.  Can you explain how you came to this conclusion?</w:t>
      </w:r>
    </w:p>
  </w:comment>
  <w:comment w:id="106" w:author="Nicole" w:date="2019-12-07T12:30:00Z" w:initials="N">
    <w:p w14:paraId="77463CD3" w14:textId="7739A9DA" w:rsidR="00F268FF" w:rsidRDefault="00F268FF">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107" w:author="Nicole" w:date="2019-12-07T12:31:00Z" w:initials="N">
    <w:p w14:paraId="7A35F8B8" w14:textId="6C7A9C92" w:rsidR="00F268FF" w:rsidRDefault="00F268FF">
      <w:pPr>
        <w:pStyle w:val="CommentText"/>
      </w:pPr>
      <w:r>
        <w:rPr>
          <w:rStyle w:val="CommentReference"/>
        </w:rPr>
        <w:annotationRef/>
      </w:r>
      <w:r>
        <w:t>Brian: cut sentence into two</w:t>
      </w:r>
    </w:p>
  </w:comment>
  <w:comment w:id="109" w:author="Nicole" w:date="2019-11-20T06:00:00Z" w:initials="N">
    <w:p w14:paraId="2A37DF65" w14:textId="1C5B04B7" w:rsidR="00F268FF" w:rsidRDefault="00F268FF">
      <w:pPr>
        <w:pStyle w:val="CommentText"/>
      </w:pPr>
      <w:r>
        <w:rPr>
          <w:rStyle w:val="CommentReference"/>
        </w:rPr>
        <w:annotationRef/>
      </w:r>
      <w:r>
        <w:t>Takeaway from this paper: there are many understudied invert groups that can inform our understanding of biodiversity changes on coral reefs</w:t>
      </w:r>
    </w:p>
  </w:comment>
  <w:comment w:id="108" w:author="Graham Forrester" w:date="2019-12-03T12:08:00Z" w:initials="GF">
    <w:p w14:paraId="004130C7" w14:textId="2D92B660" w:rsidR="00F268FF" w:rsidRDefault="00F268FF">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F268FF" w:rsidRDefault="00F268FF">
      <w:pPr>
        <w:pStyle w:val="CommentText"/>
      </w:pPr>
    </w:p>
    <w:p w14:paraId="086A2894" w14:textId="77777777" w:rsidR="00F268FF" w:rsidRDefault="00F268FF">
      <w:pPr>
        <w:pStyle w:val="CommentText"/>
      </w:pPr>
    </w:p>
    <w:p w14:paraId="78C9AD04" w14:textId="01F09657" w:rsidR="00F268FF" w:rsidRDefault="00F268FF">
      <w:pPr>
        <w:pStyle w:val="CommentText"/>
      </w:pPr>
      <w:r>
        <w:t>Things to bring up – not organized.</w:t>
      </w:r>
    </w:p>
    <w:p w14:paraId="05C4346B" w14:textId="56DD190E" w:rsidR="00F268FF" w:rsidRDefault="00F268FF">
      <w:pPr>
        <w:pStyle w:val="CommentText"/>
      </w:pPr>
      <w:r>
        <w:t>Rise of eDNA to monitor cryptic groups and microbes,</w:t>
      </w:r>
    </w:p>
    <w:p w14:paraId="7B172465" w14:textId="123BEC9F" w:rsidR="00F268FF" w:rsidRDefault="00F268FF">
      <w:pPr>
        <w:pStyle w:val="CommentText"/>
      </w:pPr>
      <w:r>
        <w:t>The few studies of richness in cryptic groups on coral reefs</w:t>
      </w:r>
    </w:p>
    <w:p w14:paraId="4383AA62" w14:textId="2D2C5422" w:rsidR="00F268FF" w:rsidRDefault="00F268FF">
      <w:pPr>
        <w:pStyle w:val="CommentText"/>
      </w:pPr>
    </w:p>
    <w:p w14:paraId="18A470B9" w14:textId="6B4B5A99" w:rsidR="00F268FF" w:rsidRDefault="00F268FF">
      <w:pPr>
        <w:pStyle w:val="CommentText"/>
      </w:pPr>
      <w:r>
        <w:t>Comparisons to terrestrial papers where extrapolating to other taxa has worked/failed</w:t>
      </w:r>
    </w:p>
    <w:p w14:paraId="48A8C21F" w14:textId="77777777" w:rsidR="00F268FF" w:rsidRDefault="00F268FF">
      <w:pPr>
        <w:pStyle w:val="CommentText"/>
      </w:pPr>
    </w:p>
    <w:p w14:paraId="4D4D569F" w14:textId="6BA374EE" w:rsidR="00F268FF" w:rsidRDefault="00F268FF">
      <w:pPr>
        <w:pStyle w:val="CommentText"/>
      </w:pPr>
    </w:p>
  </w:comment>
  <w:comment w:id="110" w:author="Nicole" w:date="2019-12-07T12:31:00Z" w:initials="N">
    <w:p w14:paraId="36D56BAD" w14:textId="36BC3103" w:rsidR="00F268FF" w:rsidRDefault="00F268FF">
      <w:pPr>
        <w:pStyle w:val="CommentText"/>
      </w:pPr>
      <w:r>
        <w:rPr>
          <w:rStyle w:val="CommentReference"/>
        </w:rPr>
        <w:annotationRef/>
      </w:r>
      <w:r>
        <w:t>Brian: huh?</w:t>
      </w:r>
    </w:p>
  </w:comment>
  <w:comment w:id="111" w:author="Graham Forrester" w:date="2019-12-03T12:17:00Z" w:initials="GF">
    <w:p w14:paraId="44DFA122" w14:textId="77A9ED1B" w:rsidR="00F268FF" w:rsidRDefault="00F268FF">
      <w:pPr>
        <w:pStyle w:val="CommentText"/>
      </w:pPr>
      <w:r>
        <w:rPr>
          <w:rStyle w:val="CommentReference"/>
        </w:rPr>
        <w:annotationRef/>
      </w:r>
      <w:r>
        <w:t>This needs to be defined, perhaps in a parenthetic clause</w:t>
      </w:r>
    </w:p>
  </w:comment>
  <w:comment w:id="112" w:author="Nicole" w:date="2019-12-07T12:31:00Z" w:initials="N">
    <w:p w14:paraId="6CB10818" w14:textId="4B0D8A9B" w:rsidR="00F268FF" w:rsidRDefault="00F268FF">
      <w:pPr>
        <w:pStyle w:val="CommentText"/>
      </w:pPr>
      <w:r>
        <w:rPr>
          <w:rStyle w:val="CommentReference"/>
        </w:rPr>
        <w:annotationRef/>
      </w:r>
      <w:r>
        <w:t>Brian: never defined</w:t>
      </w:r>
    </w:p>
  </w:comment>
  <w:comment w:id="113" w:author="Nicole" w:date="2019-11-20T06:10:00Z" w:initials="N">
    <w:p w14:paraId="756AB600" w14:textId="4739D5BC" w:rsidR="00F268FF" w:rsidRDefault="00F268FF"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114" w:author="Nicole" w:date="2019-11-20T06:19:00Z" w:initials="N">
    <w:p w14:paraId="19047493" w14:textId="0C55BC5B" w:rsidR="00F268FF" w:rsidRDefault="00F268FF">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115" w:author="Graham Forrester" w:date="2019-12-03T12:20:00Z" w:initials="GF">
    <w:p w14:paraId="2EF5B111" w14:textId="77777777" w:rsidR="00F268FF" w:rsidRDefault="00F268FF">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F268FF" w:rsidRDefault="00F268FF">
      <w:pPr>
        <w:pStyle w:val="CommentText"/>
      </w:pPr>
    </w:p>
    <w:p w14:paraId="1FF1590B" w14:textId="0D2A2A73" w:rsidR="00F268FF" w:rsidRDefault="00F268FF">
      <w:pPr>
        <w:pStyle w:val="CommentText"/>
      </w:pPr>
      <w:r>
        <w:t>This could be something about temporal stability, because temporal change is not well studied?</w:t>
      </w:r>
      <w:r>
        <w:br/>
      </w:r>
      <w:r>
        <w:br/>
      </w:r>
    </w:p>
  </w:comment>
  <w:comment w:id="116" w:author="Nicole" w:date="2019-11-19T00:49:00Z" w:initials="N">
    <w:p w14:paraId="20F72326" w14:textId="1C015801" w:rsidR="00F268FF" w:rsidRDefault="00F268FF">
      <w:pPr>
        <w:pStyle w:val="CommentText"/>
      </w:pPr>
      <w:r>
        <w:rPr>
          <w:rStyle w:val="CommentReference"/>
        </w:rPr>
        <w:annotationRef/>
      </w:r>
      <w:r>
        <w:t>Main Point: Conclusions and takeaways</w:t>
      </w:r>
    </w:p>
  </w:comment>
  <w:comment w:id="117" w:author="Graham Forrester" w:date="2019-12-03T12:22:00Z" w:initials="GF">
    <w:p w14:paraId="25AB2B69" w14:textId="63F68456" w:rsidR="00F268FF" w:rsidRDefault="00F268FF">
      <w:pPr>
        <w:pStyle w:val="CommentText"/>
      </w:pPr>
      <w:r>
        <w:rPr>
          <w:rStyle w:val="CommentReference"/>
        </w:rPr>
        <w:annotationRef/>
      </w:r>
      <w:r>
        <w:t>Say something about what we learned about sponges and then something we learned about extrapolating across groups more generally</w:t>
      </w:r>
    </w:p>
  </w:comment>
  <w:comment w:id="120" w:author="Nicole" w:date="2019-12-12T18:40:00Z" w:initials="N">
    <w:p w14:paraId="6FB27F7B" w14:textId="20268ADF" w:rsidR="00F268FF" w:rsidRDefault="00F268FF">
      <w:pPr>
        <w:pStyle w:val="CommentText"/>
      </w:pPr>
      <w:r>
        <w:rPr>
          <w:rStyle w:val="CommentReference"/>
        </w:rPr>
        <w:annotationRef/>
      </w:r>
      <w:r w:rsidR="00C14772">
        <w:t>*_</w:t>
      </w:r>
      <w:r>
        <w:t>*Nicole: update before submitting</w:t>
      </w:r>
    </w:p>
  </w:comment>
  <w:comment w:id="123" w:author="Nicole" w:date="2019-12-12T18:41:00Z" w:initials="N">
    <w:p w14:paraId="590C87D8" w14:textId="7CB4D1FB" w:rsidR="00F268FF" w:rsidRDefault="00F268FF" w:rsidP="00401C56">
      <w:pPr>
        <w:pStyle w:val="CommentText"/>
      </w:pPr>
      <w:r>
        <w:rPr>
          <w:rStyle w:val="CommentReference"/>
        </w:rPr>
        <w:annotationRef/>
      </w:r>
      <w:r w:rsidR="00C14772">
        <w:t>*_*</w:t>
      </w:r>
      <w:r>
        <w:t>Nicole: renumber figures and appendices in text when order is determined</w:t>
      </w:r>
    </w:p>
  </w:comment>
  <w:comment w:id="124" w:author="Nicole" w:date="2019-12-11T14:59:00Z" w:initials="N">
    <w:p w14:paraId="50C443C2" w14:textId="77777777" w:rsidR="00F268FF" w:rsidRDefault="00F268FF"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y ~ x, where y is a target and x is a surrogate.</w:t>
      </w:r>
    </w:p>
  </w:comment>
  <w:comment w:id="125" w:author="Nicole" w:date="2019-12-11T14:59:00Z" w:initials="N">
    <w:p w14:paraId="28C91769" w14:textId="77777777" w:rsidR="00F268FF" w:rsidRDefault="00F268F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ral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26" w:author="Nicole" w:date="2019-12-11T14:59:00Z" w:initials="N">
    <w:p w14:paraId="4593DA95" w14:textId="77777777" w:rsidR="00F268FF" w:rsidRDefault="00F268F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site</w:t>
      </w:r>
    </w:p>
  </w:comment>
  <w:comment w:id="127" w:author="Nicole" w:date="2019-12-11T14:59:00Z" w:initials="N">
    <w:p w14:paraId="54355763" w14:textId="77777777" w:rsidR="00F268FF" w:rsidRDefault="00F268F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sponge_richness</w:t>
      </w:r>
      <w:proofErr w:type="spellEnd"/>
      <w:r>
        <w:rPr>
          <w:rStyle w:val="TableheadingChar"/>
        </w:rPr>
        <w:t xml:space="preserve"> ~ cc + </w:t>
      </w:r>
      <w:proofErr w:type="spellStart"/>
      <w:r>
        <w:rPr>
          <w:rStyle w:val="TableheadingChar"/>
        </w:rPr>
        <w:t>yr</w:t>
      </w:r>
      <w:proofErr w:type="spellEnd"/>
      <w:r>
        <w:rPr>
          <w:rStyle w:val="TableheadingChar"/>
        </w:rPr>
        <w:t>; year as categorical predictor</w:t>
      </w:r>
    </w:p>
  </w:comment>
  <w:comment w:id="128" w:author="Nicole" w:date="2019-12-11T14:59:00Z" w:initials="N">
    <w:p w14:paraId="1D665D9D" w14:textId="77777777" w:rsidR="00F268FF" w:rsidRDefault="00F268F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fish_richness</w:t>
      </w:r>
      <w:proofErr w:type="spellEnd"/>
      <w:r>
        <w:rPr>
          <w:rStyle w:val="TableheadingChar"/>
        </w:rPr>
        <w:t xml:space="preserve"> ~ r + site</w:t>
      </w:r>
    </w:p>
  </w:comment>
  <w:comment w:id="129" w:author="Nicole" w:date="2019-12-11T14:59:00Z" w:initials="N">
    <w:p w14:paraId="7B22120B" w14:textId="77777777" w:rsidR="00F268FF" w:rsidRDefault="00F268FF" w:rsidP="00401C56">
      <w:pPr>
        <w:pStyle w:val="CommentText"/>
      </w:pPr>
      <w:r>
        <w:t>^</w:t>
      </w:r>
      <w:r>
        <w:rPr>
          <w:rStyle w:val="CommentReference"/>
        </w:rPr>
        <w:annotationRef/>
      </w:r>
      <w:r>
        <w:t>Graham: I am still puzzling over this result.</w:t>
      </w:r>
    </w:p>
    <w:p w14:paraId="651B312C" w14:textId="77777777" w:rsidR="00F268FF" w:rsidRDefault="00F268FF" w:rsidP="00401C56">
      <w:pPr>
        <w:pStyle w:val="CommentText"/>
      </w:pPr>
    </w:p>
    <w:p w14:paraId="5F3A4484" w14:textId="77777777" w:rsidR="00F268FF" w:rsidRDefault="00F268FF" w:rsidP="00401C56">
      <w:pPr>
        <w:pStyle w:val="CommentText"/>
      </w:pPr>
      <w:r>
        <w:t>It means…..within a site, change in richness with rugosity is less than expected (lines within sites are more shallow than the overall trend)</w:t>
      </w:r>
    </w:p>
    <w:p w14:paraId="59636C7F" w14:textId="77777777" w:rsidR="00F268FF" w:rsidRDefault="00F268FF" w:rsidP="00401C56">
      <w:pPr>
        <w:pStyle w:val="CommentText"/>
      </w:pPr>
    </w:p>
    <w:p w14:paraId="5646173B" w14:textId="77777777" w:rsidR="00F268FF" w:rsidRDefault="00F268FF" w:rsidP="00401C56">
      <w:pPr>
        <w:pStyle w:val="CommentText"/>
      </w:pPr>
      <w:r>
        <w:t>Is a lagged response to declines over time in rugosity a possible reason?</w:t>
      </w:r>
    </w:p>
    <w:p w14:paraId="59F61D21" w14:textId="77777777" w:rsidR="00F268FF" w:rsidRDefault="00F268FF" w:rsidP="00401C56">
      <w:pPr>
        <w:pStyle w:val="CommentText"/>
      </w:pPr>
    </w:p>
    <w:p w14:paraId="51C86E01" w14:textId="77777777" w:rsidR="00F268FF" w:rsidRDefault="00F268FF" w:rsidP="00401C56">
      <w:pPr>
        <w:pStyle w:val="CommentText"/>
      </w:pPr>
      <w:r>
        <w:t>(Have you made a graph like this where the legend is year rather than site, e.g. like Fig. 5?  I was wondering because the model with site + year is close to the site only model)</w:t>
      </w:r>
    </w:p>
  </w:comment>
  <w:comment w:id="130" w:author="Nicole" w:date="2019-12-11T14:59:00Z" w:initials="N">
    <w:p w14:paraId="1130EF3D" w14:textId="77777777" w:rsidR="00F268FF" w:rsidRDefault="00F268F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site</w:t>
      </w:r>
    </w:p>
  </w:comment>
  <w:comment w:id="131" w:author="Nicole" w:date="2019-12-11T14:59:00Z" w:initials="N">
    <w:p w14:paraId="1D56A698" w14:textId="77777777" w:rsidR="00F268FF" w:rsidRDefault="00F268FF" w:rsidP="00401C56">
      <w:pPr>
        <w:pStyle w:val="CommentText"/>
      </w:pPr>
      <w:r>
        <w:rPr>
          <w:rStyle w:val="CommentReference"/>
        </w:rPr>
        <w:annotationRef/>
      </w:r>
      <w:r>
        <w:t xml:space="preserve">^Graham: One thing that just occurred to me today.  Fish have a strong effect on this combined pattern because there are more fish species than there are sponges and corals.  </w:t>
      </w:r>
    </w:p>
  </w:comment>
  <w:comment w:id="132" w:author="Nicole" w:date="2019-12-11T14:59:00Z" w:initials="N">
    <w:p w14:paraId="2041C7DF" w14:textId="77777777" w:rsidR="00F268FF" w:rsidRDefault="00F268F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xml:space="preserve">) in the R programming language with the </w:t>
      </w:r>
      <w:proofErr w:type="spellStart"/>
      <w:r>
        <w:rPr>
          <w:rStyle w:val="TableheadingChar"/>
        </w:rPr>
        <w:t>glm.nb</w:t>
      </w:r>
      <w:proofErr w:type="spellEnd"/>
      <w:r>
        <w:rPr>
          <w:rStyle w:val="TableheadingChar"/>
        </w:rPr>
        <w:t xml:space="preserve"> method for negative binomial distribution and the formula </w:t>
      </w:r>
      <w:proofErr w:type="spellStart"/>
      <w:r>
        <w:rPr>
          <w:rStyle w:val="TableheadingChar"/>
        </w:rPr>
        <w:t>combined_richness</w:t>
      </w:r>
      <w:proofErr w:type="spellEnd"/>
      <w:r>
        <w:rPr>
          <w:rStyle w:val="TableheadingChar"/>
        </w:rPr>
        <w:t xml:space="preserve"> ~ r + </w:t>
      </w:r>
      <w:proofErr w:type="spellStart"/>
      <w:r>
        <w:rPr>
          <w:rStyle w:val="TableheadingChar"/>
        </w:rPr>
        <w:t>yr</w:t>
      </w:r>
      <w:proofErr w:type="spellEnd"/>
      <w:r>
        <w:rPr>
          <w:rStyle w:val="TableheadingChar"/>
        </w:rPr>
        <w:t>; year as categorical predictor</w:t>
      </w:r>
    </w:p>
  </w:comment>
  <w:comment w:id="134" w:author="Nicole" w:date="2019-12-12T18:41:00Z" w:initials="N">
    <w:p w14:paraId="169D87C3" w14:textId="5867DA3F" w:rsidR="00F268FF" w:rsidRDefault="00F268FF" w:rsidP="00401C56">
      <w:pPr>
        <w:pStyle w:val="CommentText"/>
      </w:pPr>
      <w:r>
        <w:rPr>
          <w:rStyle w:val="CommentReference"/>
        </w:rPr>
        <w:annotationRef/>
      </w:r>
      <w:r>
        <w:t>*</w:t>
      </w:r>
      <w:r w:rsidR="00C14772">
        <w:t>_</w:t>
      </w:r>
      <w:r>
        <w:t>*Nicole: renumber figures and appendices in text when order is determined</w:t>
      </w:r>
    </w:p>
  </w:comment>
  <w:comment w:id="135" w:author="Nicole" w:date="2019-12-11T14:59:00Z" w:initials="N">
    <w:p w14:paraId="441F84F6" w14:textId="77777777" w:rsidR="00F268FF" w:rsidRDefault="00F268FF" w:rsidP="00401C56">
      <w:pPr>
        <w:pStyle w:val="CommentText"/>
      </w:pPr>
      <w:r>
        <w:rPr>
          <w:rStyle w:val="CommentReference"/>
        </w:rPr>
        <w:annotationRef/>
      </w:r>
      <w:r>
        <w:rPr>
          <w:rStyle w:val="TableheadingChar"/>
        </w:rPr>
        <w:t xml:space="preserve">Nicole: A note of clarification RE code: Lines represent smoothed conditional means using </w:t>
      </w:r>
      <w:proofErr w:type="spellStart"/>
      <w:r>
        <w:rPr>
          <w:rStyle w:val="TableheadingChar"/>
        </w:rPr>
        <w:t>geom_</w:t>
      </w:r>
      <w:proofErr w:type="gramStart"/>
      <w:r>
        <w:rPr>
          <w:rStyle w:val="TableheadingChar"/>
        </w:rPr>
        <w:t>smooth</w:t>
      </w:r>
      <w:proofErr w:type="spellEnd"/>
      <w:r>
        <w:rPr>
          <w:rStyle w:val="TableheadingChar"/>
        </w:rPr>
        <w:t>(</w:t>
      </w:r>
      <w:proofErr w:type="gramEnd"/>
      <w:r>
        <w:rPr>
          <w:rStyle w:val="TableheadingChar"/>
        </w:rPr>
        <w:t xml:space="preserve">) in the R programming language with the </w:t>
      </w:r>
      <w:proofErr w:type="spellStart"/>
      <w:r>
        <w:rPr>
          <w:rStyle w:val="TableheadingChar"/>
        </w:rPr>
        <w:t>glm</w:t>
      </w:r>
      <w:proofErr w:type="spellEnd"/>
      <w:r>
        <w:rPr>
          <w:rStyle w:val="TableheadingChar"/>
        </w:rPr>
        <w:t xml:space="preserve"> method and the formula y ~ x</w:t>
      </w:r>
    </w:p>
  </w:comment>
  <w:comment w:id="136" w:author="Nicole" w:date="2019-12-11T14:59:00Z" w:initials="N">
    <w:p w14:paraId="17E5FFEF" w14:textId="77777777" w:rsidR="00F268FF" w:rsidRDefault="00F268FF" w:rsidP="00401C56">
      <w:pPr>
        <w:pStyle w:val="CommentText"/>
      </w:pPr>
      <w:r>
        <w:rPr>
          <w:rStyle w:val="CommentReference"/>
        </w:rPr>
        <w:annotationRef/>
      </w:r>
      <w:r>
        <w:rPr>
          <w:rStyle w:val="TableheadingChar"/>
        </w:rPr>
        <w:t>Nicole: A note of clarification RE code: Lines represent smoothed conditional means using geom_</w:t>
      </w:r>
      <w:proofErr w:type="gramStart"/>
      <w:r>
        <w:rPr>
          <w:rStyle w:val="TableheadingChar"/>
        </w:rPr>
        <w:t>smooth(</w:t>
      </w:r>
      <w:proofErr w:type="gramEnd"/>
      <w:r>
        <w:rPr>
          <w:rStyle w:val="TableheadingChar"/>
        </w:rPr>
        <w:t>) in the R programming language with the glm method and the formula y ~ x</w:t>
      </w:r>
    </w:p>
  </w:comment>
  <w:comment w:id="137" w:author="Graham Forrester" w:date="2019-12-11T14:59:00Z" w:initials="GF">
    <w:p w14:paraId="6D9823DA" w14:textId="77777777" w:rsidR="00F268FF" w:rsidRDefault="00F268FF" w:rsidP="00401C56">
      <w:pPr>
        <w:pStyle w:val="CommentText"/>
      </w:pPr>
      <w:r>
        <w:rPr>
          <w:rStyle w:val="CommentReference"/>
        </w:rPr>
        <w:annotationRef/>
      </w:r>
      <w:r>
        <w:t>^ Graham: For coral cover vs rugosity, grand ghut is the reason for the cloud of points above the trend line (it has high rugosity but low coral cover)</w:t>
      </w:r>
    </w:p>
  </w:comment>
  <w:comment w:id="138" w:author="Nicole" w:date="2019-12-11T14:59:00Z" w:initials="N">
    <w:p w14:paraId="3A1B3A5C" w14:textId="77777777" w:rsidR="00F268FF" w:rsidRDefault="00F268FF" w:rsidP="00401C56">
      <w:pPr>
        <w:pStyle w:val="CommentText"/>
      </w:pPr>
      <w:r>
        <w:rPr>
          <w:rStyle w:val="CommentReference"/>
        </w:rPr>
        <w:annotationRef/>
      </w:r>
      <w:r>
        <w:rPr>
          <w:rStyle w:val="TableheadingChar"/>
        </w:rPr>
        <w:t>Nicole: A note of clarification RE code: Lines represent smoothed conditional means using geom_</w:t>
      </w:r>
      <w:proofErr w:type="gramStart"/>
      <w:r>
        <w:rPr>
          <w:rStyle w:val="TableheadingChar"/>
        </w:rPr>
        <w:t>smooth(</w:t>
      </w:r>
      <w:proofErr w:type="gramEnd"/>
      <w:r>
        <w:rPr>
          <w:rStyle w:val="TableheadingChar"/>
        </w:rPr>
        <w:t>) in the R programming language with the glm method and the formula y ~ x</w:t>
      </w:r>
    </w:p>
  </w:comment>
  <w:comment w:id="139" w:author="Nicole" w:date="2019-12-11T14:59:00Z" w:initials="N">
    <w:p w14:paraId="223E59C5" w14:textId="77777777" w:rsidR="00F268FF" w:rsidRDefault="00F268FF" w:rsidP="00401C56">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in the R programming language with the glm.nb method for negative binomial distribution and the formula coral_richness ~ cc + yr; year as trend</w:t>
      </w:r>
    </w:p>
  </w:comment>
  <w:comment w:id="140" w:author="Nicole" w:date="2019-12-12T16:38:00Z" w:initials="N">
    <w:p w14:paraId="045B0F14" w14:textId="77777777" w:rsidR="00F268FF" w:rsidRDefault="00F268FF" w:rsidP="00B26C89">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in the R programming language with the glm.nb method for negative binomial distribution and the formula coral_richness ~ cc + yr + cc*yr; year as trend</w:t>
      </w:r>
    </w:p>
  </w:comment>
  <w:comment w:id="141" w:author="Graham Forrester" w:date="2019-12-12T18:42:00Z" w:initials="GF">
    <w:p w14:paraId="345E1D80" w14:textId="6A9582E9" w:rsidR="00F268FF" w:rsidRDefault="00C14772" w:rsidP="00B26C89">
      <w:pPr>
        <w:pStyle w:val="CommentText"/>
      </w:pPr>
      <w:r>
        <w:t>*_*</w:t>
      </w:r>
      <w:r w:rsidR="00F268FF">
        <w:rPr>
          <w:rStyle w:val="CommentReference"/>
        </w:rPr>
        <w:annotationRef/>
      </w:r>
      <w:r>
        <w:t xml:space="preserve">Graham: </w:t>
      </w:r>
      <w:r w:rsidR="00F268FF">
        <w:t>As a placeholder, I am giving these new figures arbitrary labels so I can refer to them in the text.</w:t>
      </w:r>
    </w:p>
  </w:comment>
  <w:comment w:id="142" w:author="Graham Forrester" w:date="2019-12-12T18:42:00Z" w:initials="GF">
    <w:p w14:paraId="199E89EC" w14:textId="309F8ABD" w:rsidR="00F268FF" w:rsidRDefault="00F268FF" w:rsidP="00B26C89">
      <w:pPr>
        <w:pStyle w:val="CommentText"/>
      </w:pPr>
      <w:r>
        <w:rPr>
          <w:rStyle w:val="CommentReference"/>
        </w:rPr>
        <w:annotationRef/>
      </w:r>
      <w:r w:rsidR="00C14772">
        <w:t>*_*</w:t>
      </w:r>
      <w:r w:rsidR="00C14772">
        <w:t xml:space="preserve">Graham: </w:t>
      </w:r>
      <w:r>
        <w:t>It looked like you duplicated a figure, that’s why I duplicated the one above.</w:t>
      </w:r>
    </w:p>
  </w:comment>
  <w:comment w:id="143" w:author="Nicole" w:date="2019-12-12T16:38:00Z" w:initials="N">
    <w:p w14:paraId="721DF514" w14:textId="77777777" w:rsidR="00F268FF" w:rsidRDefault="00F268FF" w:rsidP="00B26C89">
      <w:pPr>
        <w:pStyle w:val="CommentText"/>
      </w:pPr>
      <w:r>
        <w:rPr>
          <w:rStyle w:val="CommentReference"/>
        </w:rPr>
        <w:annotationRef/>
      </w:r>
      <w:r>
        <w:rPr>
          <w:rStyle w:val="TableheadingChar"/>
        </w:rPr>
        <w:t xml:space="preserve">Nicole: A note of clarification RE code: Lines represent predictions using </w:t>
      </w:r>
      <w:proofErr w:type="gramStart"/>
      <w:r>
        <w:rPr>
          <w:rStyle w:val="TableheadingChar"/>
        </w:rPr>
        <w:t>predict(</w:t>
      </w:r>
      <w:proofErr w:type="gramEnd"/>
      <w:r>
        <w:rPr>
          <w:rStyle w:val="TableheadingChar"/>
        </w:rPr>
        <w:t>) in the R programming language with the glm.nb method for negative binomial distribution and the formula sponge_richness ~ cc + yr + site; year as trend</w:t>
      </w:r>
    </w:p>
  </w:comment>
  <w:comment w:id="144" w:author="Nicole" w:date="2019-12-12T16:38:00Z" w:initials="N">
    <w:p w14:paraId="024FF203" w14:textId="77777777" w:rsidR="00F268FF" w:rsidRDefault="00F268FF" w:rsidP="00B26C89">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fish_richness ~ r + site</w:t>
      </w:r>
    </w:p>
  </w:comment>
  <w:comment w:id="145" w:author="Graham Forrester" w:date="2019-12-12T18:42:00Z" w:initials="GF">
    <w:p w14:paraId="5004063A" w14:textId="1CC682D9" w:rsidR="00F268FF" w:rsidRDefault="00F268FF" w:rsidP="00B26C89">
      <w:pPr>
        <w:pStyle w:val="CommentText"/>
      </w:pPr>
      <w:r>
        <w:rPr>
          <w:rStyle w:val="CommentReference"/>
        </w:rPr>
        <w:annotationRef/>
      </w:r>
      <w:r w:rsidR="00C14772">
        <w:t>*_*</w:t>
      </w:r>
      <w:r w:rsidR="00C14772">
        <w:t xml:space="preserve">Graham: </w:t>
      </w:r>
      <w:r>
        <w:t>Not important now, but I would later be curious to see this graph with the points colour coded by time</w:t>
      </w:r>
    </w:p>
  </w:comment>
  <w:comment w:id="146" w:author="Nicole" w:date="2019-12-12T16:38:00Z" w:initials="N">
    <w:p w14:paraId="456FAE32" w14:textId="77777777" w:rsidR="00F268FF" w:rsidRDefault="00F268FF" w:rsidP="00B26C89">
      <w:pPr>
        <w:pStyle w:val="CommentText"/>
      </w:pPr>
      <w:r>
        <w:rPr>
          <w:rStyle w:val="CommentReference"/>
        </w:rPr>
        <w:annotationRef/>
      </w:r>
      <w:r>
        <w:rPr>
          <w:rStyle w:val="TableheadingChar"/>
        </w:rPr>
        <w:t>Nicole: A note of clarification RE code: Lines represent predictions using predict() in the R programming language with the glm.nb method for negative binomial distribution and the formula combined_richness ~ r + yr + site; year as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EFF18" w15:done="0"/>
  <w15:commentEx w15:paraId="3E58E54B" w15:done="0"/>
  <w15:commentEx w15:paraId="2CF368B7" w15:done="0"/>
  <w15:commentEx w15:paraId="748DF4DD"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2DE7AC69" w15:done="0"/>
  <w15:commentEx w15:paraId="2D513D92" w15:done="0"/>
  <w15:commentEx w15:paraId="535203B4" w15:done="0"/>
  <w15:commentEx w15:paraId="22EFE346" w15:done="0"/>
  <w15:commentEx w15:paraId="5C51C170" w15:done="0"/>
  <w15:commentEx w15:paraId="5E494665" w15:done="0"/>
  <w15:commentEx w15:paraId="0C1DFA34" w15:done="0"/>
  <w15:commentEx w15:paraId="7CC9BF48" w15:done="0"/>
  <w15:commentEx w15:paraId="148666FC" w15:done="0"/>
  <w15:commentEx w15:paraId="5BF135E2" w15:done="0"/>
  <w15:commentEx w15:paraId="4FAD1483" w15:done="0"/>
  <w15:commentEx w15:paraId="3DF8D7A2" w15:done="0"/>
  <w15:commentEx w15:paraId="40A8E064" w15:paraIdParent="3DF8D7A2" w15:done="0"/>
  <w15:commentEx w15:paraId="6C0C89B5" w15:done="0"/>
  <w15:commentEx w15:paraId="3E67DCA8" w15:done="0"/>
  <w15:commentEx w15:paraId="4AAC37F0" w15:done="0"/>
  <w15:commentEx w15:paraId="72C826D2" w15:done="0"/>
  <w15:commentEx w15:paraId="5334DAB2" w15:done="0"/>
  <w15:commentEx w15:paraId="044A2C90" w15:done="0"/>
  <w15:commentEx w15:paraId="2C9C4849" w15:done="0"/>
  <w15:commentEx w15:paraId="4569CCAC" w15:done="0"/>
  <w15:commentEx w15:paraId="2BF7A462" w15:paraIdParent="4569CCAC" w15:done="0"/>
  <w15:commentEx w15:paraId="06DDC89E" w15:done="0"/>
  <w15:commentEx w15:paraId="2D0A6BFA" w15:done="0"/>
  <w15:commentEx w15:paraId="5F024C64" w15:done="0"/>
  <w15:commentEx w15:paraId="03334B0E" w15:done="0"/>
  <w15:commentEx w15:paraId="61D2F7EE" w15:done="0"/>
  <w15:commentEx w15:paraId="0E196A12" w15:done="0"/>
  <w15:commentEx w15:paraId="45FA4552" w15:done="0"/>
  <w15:commentEx w15:paraId="2FA0DBDA" w15:done="0"/>
  <w15:commentEx w15:paraId="394BDF12" w15:paraIdParent="2FA0DBDA" w15:done="0"/>
  <w15:commentEx w15:paraId="106FB61F" w15:done="0"/>
  <w15:commentEx w15:paraId="1A1FA8A0" w15:paraIdParent="106FB61F" w15:done="0"/>
  <w15:commentEx w15:paraId="3019AEEB" w15:done="0"/>
  <w15:commentEx w15:paraId="545EF4BB" w15:done="0"/>
  <w15:commentEx w15:paraId="2338FFE2" w15:done="0"/>
  <w15:commentEx w15:paraId="3311BC46" w15:done="0"/>
  <w15:commentEx w15:paraId="3F77C6D9" w15:done="0"/>
  <w15:commentEx w15:paraId="71143C56" w15:done="0"/>
  <w15:commentEx w15:paraId="5A40CEC1" w15:done="0"/>
  <w15:commentEx w15:paraId="0348B4AF" w15:done="0"/>
  <w15:commentEx w15:paraId="174846A3" w15:done="0"/>
  <w15:commentEx w15:paraId="4ACAA35F" w15:done="0"/>
  <w15:commentEx w15:paraId="5AEA6148" w15:done="0"/>
  <w15:commentEx w15:paraId="6CA2E4F7" w15:done="0"/>
  <w15:commentEx w15:paraId="4036C174" w15:done="0"/>
  <w15:commentEx w15:paraId="0FA8645F" w15:done="0"/>
  <w15:commentEx w15:paraId="4A1F5333" w15:done="0"/>
  <w15:commentEx w15:paraId="2EC79855" w15:done="0"/>
  <w15:commentEx w15:paraId="3A2BAF53" w15:done="0"/>
  <w15:commentEx w15:paraId="43B6E11A" w15:done="0"/>
  <w15:commentEx w15:paraId="5FA731AF" w15:done="0"/>
  <w15:commentEx w15:paraId="2330B733" w15:done="0"/>
  <w15:commentEx w15:paraId="1EF0EC55" w15:done="0"/>
  <w15:commentEx w15:paraId="1BA73353"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6FB27F7B" w15:done="0"/>
  <w15:commentEx w15:paraId="590C87D8" w15:done="0"/>
  <w15:commentEx w15:paraId="50C443C2" w15:done="0"/>
  <w15:commentEx w15:paraId="28C91769" w15:done="0"/>
  <w15:commentEx w15:paraId="4593DA95" w15:done="0"/>
  <w15:commentEx w15:paraId="54355763" w15:done="0"/>
  <w15:commentEx w15:paraId="1D665D9D" w15:done="0"/>
  <w15:commentEx w15:paraId="51C86E01" w15:done="0"/>
  <w15:commentEx w15:paraId="1130EF3D" w15:done="0"/>
  <w15:commentEx w15:paraId="1D56A698" w15:done="0"/>
  <w15:commentEx w15:paraId="2041C7DF" w15:done="0"/>
  <w15:commentEx w15:paraId="169D87C3" w15:done="0"/>
  <w15:commentEx w15:paraId="441F84F6" w15:done="0"/>
  <w15:commentEx w15:paraId="17E5FFEF" w15:done="0"/>
  <w15:commentEx w15:paraId="6D9823DA" w15:done="0"/>
  <w15:commentEx w15:paraId="3A1B3A5C" w15:done="0"/>
  <w15:commentEx w15:paraId="223E59C5" w15:done="0"/>
  <w15:commentEx w15:paraId="045B0F14" w15:done="0"/>
  <w15:commentEx w15:paraId="345E1D80" w15:done="0"/>
  <w15:commentEx w15:paraId="199E89EC" w15:done="0"/>
  <w15:commentEx w15:paraId="721DF514" w15:done="0"/>
  <w15:commentEx w15:paraId="024FF203" w15:done="0"/>
  <w15:commentEx w15:paraId="5004063A" w15:done="0"/>
  <w15:commentEx w15:paraId="456FAE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C6A27" w16cex:dateUtc="2019-12-12T12:26:00Z"/>
  <w16cex:commentExtensible w16cex:durableId="219B59E5" w16cex:dateUtc="2019-12-03T16:38:00Z"/>
  <w16cex:commentExtensible w16cex:durableId="219C6B16" w16cex:dateUtc="2019-12-12T12:30:00Z"/>
  <w16cex:commentExtensible w16cex:durableId="219C6CEF" w16cex:dateUtc="2019-12-12T12:38:00Z"/>
  <w16cex:commentExtensible w16cex:durableId="219C6DF5" w16cex:dateUtc="2019-12-12T12:42:00Z"/>
  <w16cex:commentExtensible w16cex:durableId="219BC18C" w16cex:dateUtc="2019-12-12T00:27: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EFF18" w16cid:durableId="219A26E6"/>
  <w16cid:commentId w16cid:paraId="3E58E54B" w16cid:durableId="219B8CE6"/>
  <w16cid:commentId w16cid:paraId="2CF368B7" w16cid:durableId="219B8CE7"/>
  <w16cid:commentId w16cid:paraId="748DF4DD" w16cid:durableId="219B8CE8"/>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2DE7AC69" w16cid:durableId="217167E2"/>
  <w16cid:commentId w16cid:paraId="2D513D92" w16cid:durableId="217A48B3"/>
  <w16cid:commentId w16cid:paraId="535203B4" w16cid:durableId="217A48B4"/>
  <w16cid:commentId w16cid:paraId="22EFE346" w16cid:durableId="217A48B5"/>
  <w16cid:commentId w16cid:paraId="5C51C170" w16cid:durableId="219A297C"/>
  <w16cid:commentId w16cid:paraId="5E494665" w16cid:durableId="219A2989"/>
  <w16cid:commentId w16cid:paraId="0C1DFA34" w16cid:durableId="219A29C6"/>
  <w16cid:commentId w16cid:paraId="7CC9BF48" w16cid:durableId="219A36F0"/>
  <w16cid:commentId w16cid:paraId="148666FC" w16cid:durableId="219A3793"/>
  <w16cid:commentId w16cid:paraId="5BF135E2" w16cid:durableId="219A3791"/>
  <w16cid:commentId w16cid:paraId="4FAD1483" w16cid:durableId="219A3790"/>
  <w16cid:commentId w16cid:paraId="3DF8D7A2" w16cid:durableId="219A378F"/>
  <w16cid:commentId w16cid:paraId="40A8E064" w16cid:durableId="219C6A27"/>
  <w16cid:commentId w16cid:paraId="6C0C89B5" w16cid:durableId="219A378D"/>
  <w16cid:commentId w16cid:paraId="3E67DCA8" w16cid:durableId="217A48B7"/>
  <w16cid:commentId w16cid:paraId="4AAC37F0" w16cid:durableId="217A48B8"/>
  <w16cid:commentId w16cid:paraId="72C826D2" w16cid:durableId="217A48B9"/>
  <w16cid:commentId w16cid:paraId="5334DAB2" w16cid:durableId="217A48BA"/>
  <w16cid:commentId w16cid:paraId="044A2C90" w16cid:durableId="219B59E8"/>
  <w16cid:commentId w16cid:paraId="2C9C4849" w16cid:durableId="219B59E7"/>
  <w16cid:commentId w16cid:paraId="4569CCAC" w16cid:durableId="219B59E5"/>
  <w16cid:commentId w16cid:paraId="2BF7A462" w16cid:durableId="219C6B16"/>
  <w16cid:commentId w16cid:paraId="06DDC89E" w16cid:durableId="219B59E4"/>
  <w16cid:commentId w16cid:paraId="2D0A6BFA" w16cid:durableId="219B59E2"/>
  <w16cid:commentId w16cid:paraId="5F024C64" w16cid:durableId="219B6B7B"/>
  <w16cid:commentId w16cid:paraId="03334B0E" w16cid:durableId="219B6E4E"/>
  <w16cid:commentId w16cid:paraId="61D2F7EE" w16cid:durableId="219B6E4D"/>
  <w16cid:commentId w16cid:paraId="0E196A12" w16cid:durableId="219B8D1C"/>
  <w16cid:commentId w16cid:paraId="45FA4552" w16cid:durableId="219C67E0"/>
  <w16cid:commentId w16cid:paraId="2FA0DBDA" w16cid:durableId="219A272C"/>
  <w16cid:commentId w16cid:paraId="394BDF12" w16cid:durableId="219C6CEF"/>
  <w16cid:commentId w16cid:paraId="106FB61F" w16cid:durableId="219A273D"/>
  <w16cid:commentId w16cid:paraId="1A1FA8A0" w16cid:durableId="219C6DF5"/>
  <w16cid:commentId w16cid:paraId="3019AEEB" w16cid:durableId="219BC18C"/>
  <w16cid:commentId w16cid:paraId="545EF4BB" w16cid:durableId="219C67EE"/>
  <w16cid:commentId w16cid:paraId="2338FFE2" w16cid:durableId="219CEFD8"/>
  <w16cid:commentId w16cid:paraId="3311BC46" w16cid:durableId="219CEFD9"/>
  <w16cid:commentId w16cid:paraId="3F77C6D9" w16cid:durableId="219CEFDA"/>
  <w16cid:commentId w16cid:paraId="71143C56" w16cid:durableId="219CEFDB"/>
  <w16cid:commentId w16cid:paraId="5A40CEC1" w16cid:durableId="219CEFDC"/>
  <w16cid:commentId w16cid:paraId="0348B4AF" w16cid:durableId="219CEFDD"/>
  <w16cid:commentId w16cid:paraId="174846A3" w16cid:durableId="219CEFDE"/>
  <w16cid:commentId w16cid:paraId="4ACAA35F" w16cid:durableId="219CEFDF"/>
  <w16cid:commentId w16cid:paraId="5AEA6148" w16cid:durableId="219CEFE0"/>
  <w16cid:commentId w16cid:paraId="6CA2E4F7" w16cid:durableId="219CEFE1"/>
  <w16cid:commentId w16cid:paraId="4036C174" w16cid:durableId="219CEFE2"/>
  <w16cid:commentId w16cid:paraId="0FA8645F" w16cid:durableId="219CEFE3"/>
  <w16cid:commentId w16cid:paraId="4A1F5333" w16cid:durableId="219CEFE4"/>
  <w16cid:commentId w16cid:paraId="2EC79855" w16cid:durableId="219CEFE5"/>
  <w16cid:commentId w16cid:paraId="3A2BAF53" w16cid:durableId="219CEFE6"/>
  <w16cid:commentId w16cid:paraId="43B6E11A" w16cid:durableId="219A2762"/>
  <w16cid:commentId w16cid:paraId="5FA731AF" w16cid:durableId="219A2763"/>
  <w16cid:commentId w16cid:paraId="2330B733" w16cid:durableId="219BBC96"/>
  <w16cid:commentId w16cid:paraId="1EF0EC55" w16cid:durableId="219BBC95"/>
  <w16cid:commentId w16cid:paraId="1BA73353" w16cid:durableId="219BBC94"/>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6FB27F7B" w16cid:durableId="219C6833"/>
  <w16cid:commentId w16cid:paraId="590C87D8" w16cid:durableId="219B8D80"/>
  <w16cid:commentId w16cid:paraId="50C443C2" w16cid:durableId="219B8D81"/>
  <w16cid:commentId w16cid:paraId="28C91769" w16cid:durableId="219B8D85"/>
  <w16cid:commentId w16cid:paraId="4593DA95" w16cid:durableId="219B8D86"/>
  <w16cid:commentId w16cid:paraId="54355763" w16cid:durableId="219B8D87"/>
  <w16cid:commentId w16cid:paraId="1D665D9D" w16cid:durableId="219B8D88"/>
  <w16cid:commentId w16cid:paraId="51C86E01" w16cid:durableId="219B8D89"/>
  <w16cid:commentId w16cid:paraId="1130EF3D" w16cid:durableId="219B8D8A"/>
  <w16cid:commentId w16cid:paraId="1D56A698" w16cid:durableId="219B8D8B"/>
  <w16cid:commentId w16cid:paraId="2041C7DF" w16cid:durableId="219B8D8C"/>
  <w16cid:commentId w16cid:paraId="169D87C3" w16cid:durableId="219B8D8D"/>
  <w16cid:commentId w16cid:paraId="441F84F6" w16cid:durableId="219B8D90"/>
  <w16cid:commentId w16cid:paraId="17E5FFEF" w16cid:durableId="219B8D92"/>
  <w16cid:commentId w16cid:paraId="6D9823DA" w16cid:durableId="219B8D93"/>
  <w16cid:commentId w16cid:paraId="3A1B3A5C" w16cid:durableId="219B8D95"/>
  <w16cid:commentId w16cid:paraId="223E59C5" w16cid:durableId="219B8D9D"/>
  <w16cid:commentId w16cid:paraId="045B0F14" w16cid:durableId="219CF01F"/>
  <w16cid:commentId w16cid:paraId="345E1D80" w16cid:durableId="219CF020"/>
  <w16cid:commentId w16cid:paraId="199E89EC" w16cid:durableId="219CF021"/>
  <w16cid:commentId w16cid:paraId="721DF514" w16cid:durableId="219CF022"/>
  <w16cid:commentId w16cid:paraId="024FF203" w16cid:durableId="219CF023"/>
  <w16cid:commentId w16cid:paraId="5004063A" w16cid:durableId="219CF024"/>
  <w16cid:commentId w16cid:paraId="456FAE32" w16cid:durableId="219CF0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12571E" w14:textId="77777777" w:rsidR="00CB4CB3" w:rsidRDefault="00CB4CB3">
      <w:pPr>
        <w:spacing w:line="240" w:lineRule="auto"/>
      </w:pPr>
      <w:r>
        <w:separator/>
      </w:r>
    </w:p>
  </w:endnote>
  <w:endnote w:type="continuationSeparator" w:id="0">
    <w:p w14:paraId="1F4F26FE" w14:textId="77777777" w:rsidR="00CB4CB3" w:rsidRDefault="00CB4C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F268FF" w:rsidRDefault="00F268FF">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F268FF" w:rsidRDefault="00F268FF">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F268FF" w:rsidRDefault="00F268F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F268FF" w:rsidRDefault="00F268FF">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F268FF" w:rsidRDefault="00F268FF">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F268FF" w:rsidRDefault="00F268FF">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5B29B8">
      <w:rPr>
        <w:noProof/>
        <w:color w:val="000000"/>
      </w:rPr>
      <w:t>19</w:t>
    </w:r>
    <w:r>
      <w:rPr>
        <w:color w:val="000000"/>
      </w:rPr>
      <w:fldChar w:fldCharType="end"/>
    </w:r>
  </w:p>
  <w:p w14:paraId="2EB2665D" w14:textId="77777777" w:rsidR="00F268FF" w:rsidRDefault="00F268FF">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367C61" w14:textId="77777777" w:rsidR="00CB4CB3" w:rsidRDefault="00CB4CB3">
      <w:pPr>
        <w:spacing w:line="240" w:lineRule="auto"/>
      </w:pPr>
      <w:r>
        <w:separator/>
      </w:r>
    </w:p>
  </w:footnote>
  <w:footnote w:type="continuationSeparator" w:id="0">
    <w:p w14:paraId="1A7EACAD" w14:textId="77777777" w:rsidR="00CB4CB3" w:rsidRDefault="00CB4CB3">
      <w:pPr>
        <w:spacing w:line="240" w:lineRule="auto"/>
      </w:pPr>
      <w:r>
        <w:continuationSeparator/>
      </w:r>
    </w:p>
  </w:footnote>
  <w:footnote w:id="1">
    <w:p w14:paraId="208BD1FC" w14:textId="61E8DDD0" w:rsidR="00F268FF" w:rsidRPr="00512A9A" w:rsidRDefault="00F268FF">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F268FF" w:rsidRDefault="00F268FF">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2A2BB2"/>
    <w:lvl w:ilvl="0">
      <w:start w:val="1"/>
      <w:numFmt w:val="decimal"/>
      <w:lvlText w:val="%1."/>
      <w:lvlJc w:val="left"/>
      <w:pPr>
        <w:tabs>
          <w:tab w:val="num" w:pos="1800"/>
        </w:tabs>
        <w:ind w:left="1800" w:hanging="360"/>
      </w:pPr>
    </w:lvl>
  </w:abstractNum>
  <w:abstractNum w:abstractNumId="1">
    <w:nsid w:val="FFFFFF7D"/>
    <w:multiLevelType w:val="singleLevel"/>
    <w:tmpl w:val="BB4CD21C"/>
    <w:lvl w:ilvl="0">
      <w:start w:val="1"/>
      <w:numFmt w:val="decimal"/>
      <w:lvlText w:val="%1."/>
      <w:lvlJc w:val="left"/>
      <w:pPr>
        <w:tabs>
          <w:tab w:val="num" w:pos="1440"/>
        </w:tabs>
        <w:ind w:left="1440" w:hanging="360"/>
      </w:pPr>
    </w:lvl>
  </w:abstractNum>
  <w:abstractNum w:abstractNumId="2">
    <w:nsid w:val="FFFFFF7E"/>
    <w:multiLevelType w:val="singleLevel"/>
    <w:tmpl w:val="F4063F74"/>
    <w:lvl w:ilvl="0">
      <w:start w:val="1"/>
      <w:numFmt w:val="decimal"/>
      <w:lvlText w:val="%1."/>
      <w:lvlJc w:val="left"/>
      <w:pPr>
        <w:tabs>
          <w:tab w:val="num" w:pos="1080"/>
        </w:tabs>
        <w:ind w:left="1080" w:hanging="360"/>
      </w:pPr>
    </w:lvl>
  </w:abstractNum>
  <w:abstractNum w:abstractNumId="3">
    <w:nsid w:val="FFFFFF7F"/>
    <w:multiLevelType w:val="singleLevel"/>
    <w:tmpl w:val="AD24ACDC"/>
    <w:lvl w:ilvl="0">
      <w:start w:val="1"/>
      <w:numFmt w:val="decimal"/>
      <w:lvlText w:val="%1."/>
      <w:lvlJc w:val="left"/>
      <w:pPr>
        <w:tabs>
          <w:tab w:val="num" w:pos="720"/>
        </w:tabs>
        <w:ind w:left="720" w:hanging="360"/>
      </w:pPr>
    </w:lvl>
  </w:abstractNum>
  <w:abstractNum w:abstractNumId="4">
    <w:nsid w:val="FFFFFF80"/>
    <w:multiLevelType w:val="singleLevel"/>
    <w:tmpl w:val="A5D688D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158FE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014B59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A4F01BC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F808A5E"/>
    <w:lvl w:ilvl="0">
      <w:start w:val="1"/>
      <w:numFmt w:val="decimal"/>
      <w:lvlText w:val="%1."/>
      <w:lvlJc w:val="left"/>
      <w:pPr>
        <w:tabs>
          <w:tab w:val="num" w:pos="360"/>
        </w:tabs>
        <w:ind w:left="360" w:hanging="360"/>
      </w:pPr>
    </w:lvl>
  </w:abstractNum>
  <w:abstractNum w:abstractNumId="9">
    <w:nsid w:val="FFFFFF89"/>
    <w:multiLevelType w:val="singleLevel"/>
    <w:tmpl w:val="84A8B7A8"/>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38E2"/>
    <w:rsid w:val="00004BE1"/>
    <w:rsid w:val="00007B3E"/>
    <w:rsid w:val="00007F93"/>
    <w:rsid w:val="00015F61"/>
    <w:rsid w:val="00016AF6"/>
    <w:rsid w:val="00017553"/>
    <w:rsid w:val="00023BD8"/>
    <w:rsid w:val="00025E9B"/>
    <w:rsid w:val="00026313"/>
    <w:rsid w:val="00030BAE"/>
    <w:rsid w:val="00032670"/>
    <w:rsid w:val="00032E80"/>
    <w:rsid w:val="000403A2"/>
    <w:rsid w:val="000404AE"/>
    <w:rsid w:val="00042D35"/>
    <w:rsid w:val="00043545"/>
    <w:rsid w:val="000460F7"/>
    <w:rsid w:val="000509C9"/>
    <w:rsid w:val="00053C7B"/>
    <w:rsid w:val="000556DF"/>
    <w:rsid w:val="00056BE2"/>
    <w:rsid w:val="00080169"/>
    <w:rsid w:val="000802B6"/>
    <w:rsid w:val="00082267"/>
    <w:rsid w:val="00093B23"/>
    <w:rsid w:val="00095511"/>
    <w:rsid w:val="000973ED"/>
    <w:rsid w:val="000A1DFF"/>
    <w:rsid w:val="000A2AE9"/>
    <w:rsid w:val="000A3E09"/>
    <w:rsid w:val="000A585A"/>
    <w:rsid w:val="000A68B7"/>
    <w:rsid w:val="000B0115"/>
    <w:rsid w:val="000C2B77"/>
    <w:rsid w:val="000C5D90"/>
    <w:rsid w:val="000D069B"/>
    <w:rsid w:val="000D343A"/>
    <w:rsid w:val="000D5F1B"/>
    <w:rsid w:val="000E0709"/>
    <w:rsid w:val="000E1584"/>
    <w:rsid w:val="000E4FE9"/>
    <w:rsid w:val="000E5EE4"/>
    <w:rsid w:val="000F4993"/>
    <w:rsid w:val="000F5F06"/>
    <w:rsid w:val="00100139"/>
    <w:rsid w:val="0010177E"/>
    <w:rsid w:val="00105D9D"/>
    <w:rsid w:val="00110693"/>
    <w:rsid w:val="00114084"/>
    <w:rsid w:val="00115801"/>
    <w:rsid w:val="001228C4"/>
    <w:rsid w:val="00126F94"/>
    <w:rsid w:val="00133311"/>
    <w:rsid w:val="00134178"/>
    <w:rsid w:val="00135F82"/>
    <w:rsid w:val="001429E5"/>
    <w:rsid w:val="001463E1"/>
    <w:rsid w:val="001473E9"/>
    <w:rsid w:val="0015137A"/>
    <w:rsid w:val="001514B5"/>
    <w:rsid w:val="00160482"/>
    <w:rsid w:val="0016176F"/>
    <w:rsid w:val="00170DE5"/>
    <w:rsid w:val="00173B03"/>
    <w:rsid w:val="001777ED"/>
    <w:rsid w:val="0018320D"/>
    <w:rsid w:val="0018493D"/>
    <w:rsid w:val="0019173E"/>
    <w:rsid w:val="00193D00"/>
    <w:rsid w:val="00197117"/>
    <w:rsid w:val="001A59AC"/>
    <w:rsid w:val="001A70EC"/>
    <w:rsid w:val="001A78D7"/>
    <w:rsid w:val="001C0F3A"/>
    <w:rsid w:val="001C2397"/>
    <w:rsid w:val="001C59FA"/>
    <w:rsid w:val="001C5B44"/>
    <w:rsid w:val="001D464E"/>
    <w:rsid w:val="001D589C"/>
    <w:rsid w:val="001D7357"/>
    <w:rsid w:val="001D74A3"/>
    <w:rsid w:val="001E20B0"/>
    <w:rsid w:val="001E222B"/>
    <w:rsid w:val="001E4D66"/>
    <w:rsid w:val="001F2D9B"/>
    <w:rsid w:val="001F3420"/>
    <w:rsid w:val="0020662D"/>
    <w:rsid w:val="002126A8"/>
    <w:rsid w:val="002171C5"/>
    <w:rsid w:val="00221D67"/>
    <w:rsid w:val="002268EB"/>
    <w:rsid w:val="00226D8D"/>
    <w:rsid w:val="002272B7"/>
    <w:rsid w:val="0023176A"/>
    <w:rsid w:val="00246B4C"/>
    <w:rsid w:val="00247F5E"/>
    <w:rsid w:val="00251576"/>
    <w:rsid w:val="002548D9"/>
    <w:rsid w:val="0025578F"/>
    <w:rsid w:val="002562A1"/>
    <w:rsid w:val="00256595"/>
    <w:rsid w:val="002573BD"/>
    <w:rsid w:val="0026468B"/>
    <w:rsid w:val="00264C20"/>
    <w:rsid w:val="002657C8"/>
    <w:rsid w:val="00280F68"/>
    <w:rsid w:val="00282ED4"/>
    <w:rsid w:val="002834B8"/>
    <w:rsid w:val="002870D6"/>
    <w:rsid w:val="0029035A"/>
    <w:rsid w:val="0029184A"/>
    <w:rsid w:val="002B5899"/>
    <w:rsid w:val="002B6EC5"/>
    <w:rsid w:val="002C0083"/>
    <w:rsid w:val="002C61B1"/>
    <w:rsid w:val="002C6A88"/>
    <w:rsid w:val="002D25F0"/>
    <w:rsid w:val="002D2DBB"/>
    <w:rsid w:val="002E11D3"/>
    <w:rsid w:val="002E458F"/>
    <w:rsid w:val="002E560A"/>
    <w:rsid w:val="002F5608"/>
    <w:rsid w:val="002F6971"/>
    <w:rsid w:val="00300D6E"/>
    <w:rsid w:val="0030502C"/>
    <w:rsid w:val="00314985"/>
    <w:rsid w:val="003157A0"/>
    <w:rsid w:val="00323541"/>
    <w:rsid w:val="00323F05"/>
    <w:rsid w:val="003254F2"/>
    <w:rsid w:val="0032685D"/>
    <w:rsid w:val="0033113F"/>
    <w:rsid w:val="003323F6"/>
    <w:rsid w:val="00334955"/>
    <w:rsid w:val="00336D95"/>
    <w:rsid w:val="003406B6"/>
    <w:rsid w:val="00340C32"/>
    <w:rsid w:val="003474A6"/>
    <w:rsid w:val="00347B94"/>
    <w:rsid w:val="00357248"/>
    <w:rsid w:val="003573F9"/>
    <w:rsid w:val="0036055A"/>
    <w:rsid w:val="0036707E"/>
    <w:rsid w:val="00367168"/>
    <w:rsid w:val="00375F85"/>
    <w:rsid w:val="003818D4"/>
    <w:rsid w:val="00381984"/>
    <w:rsid w:val="00383373"/>
    <w:rsid w:val="0038387A"/>
    <w:rsid w:val="00384C5C"/>
    <w:rsid w:val="00384FC2"/>
    <w:rsid w:val="00387C1D"/>
    <w:rsid w:val="00391E4E"/>
    <w:rsid w:val="00393D19"/>
    <w:rsid w:val="003A38A2"/>
    <w:rsid w:val="003A6E6C"/>
    <w:rsid w:val="003B5B34"/>
    <w:rsid w:val="003C14EE"/>
    <w:rsid w:val="003C38C5"/>
    <w:rsid w:val="003C482E"/>
    <w:rsid w:val="003D174D"/>
    <w:rsid w:val="003D629E"/>
    <w:rsid w:val="003F2A12"/>
    <w:rsid w:val="003F7563"/>
    <w:rsid w:val="00401C56"/>
    <w:rsid w:val="00402890"/>
    <w:rsid w:val="004125DA"/>
    <w:rsid w:val="00414F6C"/>
    <w:rsid w:val="0041645F"/>
    <w:rsid w:val="00416B83"/>
    <w:rsid w:val="004174F3"/>
    <w:rsid w:val="0042014B"/>
    <w:rsid w:val="004208D9"/>
    <w:rsid w:val="004225A3"/>
    <w:rsid w:val="00437F09"/>
    <w:rsid w:val="00446A88"/>
    <w:rsid w:val="00451A52"/>
    <w:rsid w:val="004546B1"/>
    <w:rsid w:val="004550CC"/>
    <w:rsid w:val="00456F8B"/>
    <w:rsid w:val="004570C5"/>
    <w:rsid w:val="00460D4B"/>
    <w:rsid w:val="00462773"/>
    <w:rsid w:val="00462BB4"/>
    <w:rsid w:val="004662A3"/>
    <w:rsid w:val="00467068"/>
    <w:rsid w:val="00477FEB"/>
    <w:rsid w:val="00484C29"/>
    <w:rsid w:val="004862DE"/>
    <w:rsid w:val="00491AE8"/>
    <w:rsid w:val="00495A89"/>
    <w:rsid w:val="00496D7A"/>
    <w:rsid w:val="004A4FA4"/>
    <w:rsid w:val="004A70C4"/>
    <w:rsid w:val="004B44E7"/>
    <w:rsid w:val="004B606E"/>
    <w:rsid w:val="004C0B21"/>
    <w:rsid w:val="004C29E0"/>
    <w:rsid w:val="004C341E"/>
    <w:rsid w:val="004C5F85"/>
    <w:rsid w:val="004D1FD5"/>
    <w:rsid w:val="004D4A2E"/>
    <w:rsid w:val="004D5430"/>
    <w:rsid w:val="004D6459"/>
    <w:rsid w:val="004D705A"/>
    <w:rsid w:val="004E096C"/>
    <w:rsid w:val="004E1061"/>
    <w:rsid w:val="004E18DC"/>
    <w:rsid w:val="004E52BB"/>
    <w:rsid w:val="004F7586"/>
    <w:rsid w:val="00502CD3"/>
    <w:rsid w:val="005030CE"/>
    <w:rsid w:val="00503F0E"/>
    <w:rsid w:val="00507D84"/>
    <w:rsid w:val="005108B8"/>
    <w:rsid w:val="00511D2D"/>
    <w:rsid w:val="00512A9A"/>
    <w:rsid w:val="00514F25"/>
    <w:rsid w:val="00517871"/>
    <w:rsid w:val="00533169"/>
    <w:rsid w:val="00534DE4"/>
    <w:rsid w:val="00536BA7"/>
    <w:rsid w:val="005475B1"/>
    <w:rsid w:val="00554C58"/>
    <w:rsid w:val="005610E5"/>
    <w:rsid w:val="00562134"/>
    <w:rsid w:val="00562BF9"/>
    <w:rsid w:val="00567C59"/>
    <w:rsid w:val="005804B3"/>
    <w:rsid w:val="00582F2F"/>
    <w:rsid w:val="005912B2"/>
    <w:rsid w:val="00596BA2"/>
    <w:rsid w:val="005A1886"/>
    <w:rsid w:val="005A23E3"/>
    <w:rsid w:val="005A78E1"/>
    <w:rsid w:val="005B29B8"/>
    <w:rsid w:val="005C1F91"/>
    <w:rsid w:val="005C650F"/>
    <w:rsid w:val="005E279A"/>
    <w:rsid w:val="005F2018"/>
    <w:rsid w:val="005F45C7"/>
    <w:rsid w:val="006076B1"/>
    <w:rsid w:val="006113CF"/>
    <w:rsid w:val="00622EAD"/>
    <w:rsid w:val="006236A9"/>
    <w:rsid w:val="006236FE"/>
    <w:rsid w:val="00633FEF"/>
    <w:rsid w:val="006350EB"/>
    <w:rsid w:val="00635EA6"/>
    <w:rsid w:val="006410BE"/>
    <w:rsid w:val="00646CC6"/>
    <w:rsid w:val="00646CD1"/>
    <w:rsid w:val="00647639"/>
    <w:rsid w:val="00647FB4"/>
    <w:rsid w:val="00653D70"/>
    <w:rsid w:val="00655D6A"/>
    <w:rsid w:val="0066094E"/>
    <w:rsid w:val="00662C05"/>
    <w:rsid w:val="00677CFD"/>
    <w:rsid w:val="00684042"/>
    <w:rsid w:val="006875BD"/>
    <w:rsid w:val="00695E29"/>
    <w:rsid w:val="00697406"/>
    <w:rsid w:val="006A0D2E"/>
    <w:rsid w:val="006B6A9C"/>
    <w:rsid w:val="006C3D77"/>
    <w:rsid w:val="006C4A94"/>
    <w:rsid w:val="006C7225"/>
    <w:rsid w:val="006C756E"/>
    <w:rsid w:val="006D3306"/>
    <w:rsid w:val="006D4EA4"/>
    <w:rsid w:val="006D7B14"/>
    <w:rsid w:val="006D7CA8"/>
    <w:rsid w:val="006E3AA8"/>
    <w:rsid w:val="006F13C7"/>
    <w:rsid w:val="006F3E95"/>
    <w:rsid w:val="006F5163"/>
    <w:rsid w:val="00700A7F"/>
    <w:rsid w:val="00703A7A"/>
    <w:rsid w:val="00714D57"/>
    <w:rsid w:val="00716EBD"/>
    <w:rsid w:val="00717854"/>
    <w:rsid w:val="00720B56"/>
    <w:rsid w:val="00721DFC"/>
    <w:rsid w:val="00723507"/>
    <w:rsid w:val="0073571E"/>
    <w:rsid w:val="0074148C"/>
    <w:rsid w:val="00751A77"/>
    <w:rsid w:val="007568F4"/>
    <w:rsid w:val="00756F16"/>
    <w:rsid w:val="007641AA"/>
    <w:rsid w:val="00764AA6"/>
    <w:rsid w:val="0076634D"/>
    <w:rsid w:val="00766FC9"/>
    <w:rsid w:val="00771107"/>
    <w:rsid w:val="007817DC"/>
    <w:rsid w:val="007826C9"/>
    <w:rsid w:val="00784CEF"/>
    <w:rsid w:val="00786229"/>
    <w:rsid w:val="00796F47"/>
    <w:rsid w:val="007B4245"/>
    <w:rsid w:val="007B4BF5"/>
    <w:rsid w:val="007B72DD"/>
    <w:rsid w:val="007B79EF"/>
    <w:rsid w:val="007B7C5B"/>
    <w:rsid w:val="007C20DF"/>
    <w:rsid w:val="007C3EED"/>
    <w:rsid w:val="007C6425"/>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0832"/>
    <w:rsid w:val="00822782"/>
    <w:rsid w:val="00833173"/>
    <w:rsid w:val="00835659"/>
    <w:rsid w:val="00836B34"/>
    <w:rsid w:val="00836B4A"/>
    <w:rsid w:val="00836E9A"/>
    <w:rsid w:val="00841D1E"/>
    <w:rsid w:val="00852B4B"/>
    <w:rsid w:val="00854D67"/>
    <w:rsid w:val="008568B4"/>
    <w:rsid w:val="008708AA"/>
    <w:rsid w:val="008739FD"/>
    <w:rsid w:val="0087421F"/>
    <w:rsid w:val="008746A9"/>
    <w:rsid w:val="00881767"/>
    <w:rsid w:val="008818CB"/>
    <w:rsid w:val="0088253A"/>
    <w:rsid w:val="008843C0"/>
    <w:rsid w:val="00894CE7"/>
    <w:rsid w:val="008A2FEF"/>
    <w:rsid w:val="008A47B3"/>
    <w:rsid w:val="008B1CE2"/>
    <w:rsid w:val="008B6706"/>
    <w:rsid w:val="008C22A7"/>
    <w:rsid w:val="008D1BA7"/>
    <w:rsid w:val="008D26FF"/>
    <w:rsid w:val="008D2FAF"/>
    <w:rsid w:val="008D5E72"/>
    <w:rsid w:val="008D6764"/>
    <w:rsid w:val="009005CF"/>
    <w:rsid w:val="00901A55"/>
    <w:rsid w:val="00902EEB"/>
    <w:rsid w:val="00904409"/>
    <w:rsid w:val="00906B80"/>
    <w:rsid w:val="00907C44"/>
    <w:rsid w:val="0091216C"/>
    <w:rsid w:val="0091385A"/>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80B45"/>
    <w:rsid w:val="00980F94"/>
    <w:rsid w:val="009818C2"/>
    <w:rsid w:val="00982442"/>
    <w:rsid w:val="009836F5"/>
    <w:rsid w:val="0099165B"/>
    <w:rsid w:val="009933F1"/>
    <w:rsid w:val="0099543B"/>
    <w:rsid w:val="009A3559"/>
    <w:rsid w:val="009A4D49"/>
    <w:rsid w:val="009B58CE"/>
    <w:rsid w:val="009D158F"/>
    <w:rsid w:val="009D2091"/>
    <w:rsid w:val="009D28F0"/>
    <w:rsid w:val="009D7B5F"/>
    <w:rsid w:val="009F0A28"/>
    <w:rsid w:val="009F48B5"/>
    <w:rsid w:val="00A00425"/>
    <w:rsid w:val="00A02AB4"/>
    <w:rsid w:val="00A04752"/>
    <w:rsid w:val="00A0565F"/>
    <w:rsid w:val="00A13093"/>
    <w:rsid w:val="00A15ABA"/>
    <w:rsid w:val="00A21177"/>
    <w:rsid w:val="00A303E4"/>
    <w:rsid w:val="00A3210A"/>
    <w:rsid w:val="00A324C5"/>
    <w:rsid w:val="00A40D26"/>
    <w:rsid w:val="00A42AA5"/>
    <w:rsid w:val="00A47CE4"/>
    <w:rsid w:val="00A56F8A"/>
    <w:rsid w:val="00A6553C"/>
    <w:rsid w:val="00A65E3D"/>
    <w:rsid w:val="00A67532"/>
    <w:rsid w:val="00A679EA"/>
    <w:rsid w:val="00A74D35"/>
    <w:rsid w:val="00A75CAA"/>
    <w:rsid w:val="00A80577"/>
    <w:rsid w:val="00A82E79"/>
    <w:rsid w:val="00A85AC7"/>
    <w:rsid w:val="00A85B62"/>
    <w:rsid w:val="00A92340"/>
    <w:rsid w:val="00A9484B"/>
    <w:rsid w:val="00A948FD"/>
    <w:rsid w:val="00A9579D"/>
    <w:rsid w:val="00A95B9C"/>
    <w:rsid w:val="00A95C0C"/>
    <w:rsid w:val="00AA1855"/>
    <w:rsid w:val="00AB32E9"/>
    <w:rsid w:val="00AD0224"/>
    <w:rsid w:val="00AD3DF3"/>
    <w:rsid w:val="00AF0299"/>
    <w:rsid w:val="00AF1D7B"/>
    <w:rsid w:val="00AF467F"/>
    <w:rsid w:val="00B01658"/>
    <w:rsid w:val="00B0373A"/>
    <w:rsid w:val="00B04172"/>
    <w:rsid w:val="00B06EB3"/>
    <w:rsid w:val="00B129FD"/>
    <w:rsid w:val="00B1353A"/>
    <w:rsid w:val="00B20CC7"/>
    <w:rsid w:val="00B21A6D"/>
    <w:rsid w:val="00B25C9B"/>
    <w:rsid w:val="00B26C89"/>
    <w:rsid w:val="00B31DEB"/>
    <w:rsid w:val="00B35D7D"/>
    <w:rsid w:val="00B42A1E"/>
    <w:rsid w:val="00B42DAD"/>
    <w:rsid w:val="00B43562"/>
    <w:rsid w:val="00B43AEB"/>
    <w:rsid w:val="00B451A0"/>
    <w:rsid w:val="00B47A01"/>
    <w:rsid w:val="00B5363F"/>
    <w:rsid w:val="00B55564"/>
    <w:rsid w:val="00B6152E"/>
    <w:rsid w:val="00B648A4"/>
    <w:rsid w:val="00B7084F"/>
    <w:rsid w:val="00B83565"/>
    <w:rsid w:val="00B86576"/>
    <w:rsid w:val="00B867A0"/>
    <w:rsid w:val="00B9243A"/>
    <w:rsid w:val="00B95EAD"/>
    <w:rsid w:val="00BA4562"/>
    <w:rsid w:val="00BA4E07"/>
    <w:rsid w:val="00BA73F0"/>
    <w:rsid w:val="00BB1205"/>
    <w:rsid w:val="00BB269A"/>
    <w:rsid w:val="00BB3CB4"/>
    <w:rsid w:val="00BB7289"/>
    <w:rsid w:val="00BC2538"/>
    <w:rsid w:val="00BC5F7E"/>
    <w:rsid w:val="00BC63CA"/>
    <w:rsid w:val="00BD307E"/>
    <w:rsid w:val="00BD49FE"/>
    <w:rsid w:val="00BE485E"/>
    <w:rsid w:val="00BE5094"/>
    <w:rsid w:val="00BE6CB6"/>
    <w:rsid w:val="00BF35E9"/>
    <w:rsid w:val="00BF3A1C"/>
    <w:rsid w:val="00BF406D"/>
    <w:rsid w:val="00BF4B5F"/>
    <w:rsid w:val="00BF55D9"/>
    <w:rsid w:val="00BF7305"/>
    <w:rsid w:val="00C00C87"/>
    <w:rsid w:val="00C04715"/>
    <w:rsid w:val="00C06325"/>
    <w:rsid w:val="00C11451"/>
    <w:rsid w:val="00C14731"/>
    <w:rsid w:val="00C14772"/>
    <w:rsid w:val="00C23004"/>
    <w:rsid w:val="00C26A73"/>
    <w:rsid w:val="00C32A8C"/>
    <w:rsid w:val="00C42B4A"/>
    <w:rsid w:val="00C43340"/>
    <w:rsid w:val="00C52190"/>
    <w:rsid w:val="00C53DDD"/>
    <w:rsid w:val="00C62A8A"/>
    <w:rsid w:val="00C63DF1"/>
    <w:rsid w:val="00C6632D"/>
    <w:rsid w:val="00C6729A"/>
    <w:rsid w:val="00C727D7"/>
    <w:rsid w:val="00C73944"/>
    <w:rsid w:val="00C77A17"/>
    <w:rsid w:val="00C8211B"/>
    <w:rsid w:val="00C84908"/>
    <w:rsid w:val="00C86FB7"/>
    <w:rsid w:val="00C9205B"/>
    <w:rsid w:val="00C926CE"/>
    <w:rsid w:val="00C937BB"/>
    <w:rsid w:val="00CA388E"/>
    <w:rsid w:val="00CA66EB"/>
    <w:rsid w:val="00CB02B2"/>
    <w:rsid w:val="00CB0AD7"/>
    <w:rsid w:val="00CB33FC"/>
    <w:rsid w:val="00CB4CB3"/>
    <w:rsid w:val="00CB745A"/>
    <w:rsid w:val="00CC386C"/>
    <w:rsid w:val="00CC70C6"/>
    <w:rsid w:val="00CD5F38"/>
    <w:rsid w:val="00CD7D1D"/>
    <w:rsid w:val="00CE656E"/>
    <w:rsid w:val="00CE687F"/>
    <w:rsid w:val="00CF03EC"/>
    <w:rsid w:val="00CF1C06"/>
    <w:rsid w:val="00CF2C3B"/>
    <w:rsid w:val="00CF3FA2"/>
    <w:rsid w:val="00D0298C"/>
    <w:rsid w:val="00D03E44"/>
    <w:rsid w:val="00D0553C"/>
    <w:rsid w:val="00D06B08"/>
    <w:rsid w:val="00D145C2"/>
    <w:rsid w:val="00D14CCA"/>
    <w:rsid w:val="00D361F1"/>
    <w:rsid w:val="00D409A1"/>
    <w:rsid w:val="00D4600D"/>
    <w:rsid w:val="00D46872"/>
    <w:rsid w:val="00D56E2F"/>
    <w:rsid w:val="00D605E9"/>
    <w:rsid w:val="00D60922"/>
    <w:rsid w:val="00D62FBB"/>
    <w:rsid w:val="00D65802"/>
    <w:rsid w:val="00D7386B"/>
    <w:rsid w:val="00D74C70"/>
    <w:rsid w:val="00D813D1"/>
    <w:rsid w:val="00D820B7"/>
    <w:rsid w:val="00D87ED2"/>
    <w:rsid w:val="00D91671"/>
    <w:rsid w:val="00D91FDF"/>
    <w:rsid w:val="00D943FE"/>
    <w:rsid w:val="00D97955"/>
    <w:rsid w:val="00DA3A06"/>
    <w:rsid w:val="00DA5066"/>
    <w:rsid w:val="00DB508B"/>
    <w:rsid w:val="00DC33FA"/>
    <w:rsid w:val="00DC5EBB"/>
    <w:rsid w:val="00DC67D1"/>
    <w:rsid w:val="00DD7CE3"/>
    <w:rsid w:val="00DE59B9"/>
    <w:rsid w:val="00DE5D74"/>
    <w:rsid w:val="00DF05B3"/>
    <w:rsid w:val="00DF2BD1"/>
    <w:rsid w:val="00DF3AD8"/>
    <w:rsid w:val="00DF46D1"/>
    <w:rsid w:val="00E01962"/>
    <w:rsid w:val="00E0234B"/>
    <w:rsid w:val="00E04396"/>
    <w:rsid w:val="00E058FD"/>
    <w:rsid w:val="00E061B2"/>
    <w:rsid w:val="00E109C4"/>
    <w:rsid w:val="00E14149"/>
    <w:rsid w:val="00E238EA"/>
    <w:rsid w:val="00E23C07"/>
    <w:rsid w:val="00E31749"/>
    <w:rsid w:val="00E31DE6"/>
    <w:rsid w:val="00E342E9"/>
    <w:rsid w:val="00E53F7F"/>
    <w:rsid w:val="00E60A40"/>
    <w:rsid w:val="00E6241A"/>
    <w:rsid w:val="00E63A92"/>
    <w:rsid w:val="00E66BA0"/>
    <w:rsid w:val="00E74719"/>
    <w:rsid w:val="00E756F3"/>
    <w:rsid w:val="00E8484D"/>
    <w:rsid w:val="00E864AB"/>
    <w:rsid w:val="00E95D17"/>
    <w:rsid w:val="00EA001C"/>
    <w:rsid w:val="00EA353C"/>
    <w:rsid w:val="00EA3C4D"/>
    <w:rsid w:val="00EA56B0"/>
    <w:rsid w:val="00EA64CC"/>
    <w:rsid w:val="00EB007B"/>
    <w:rsid w:val="00EB505B"/>
    <w:rsid w:val="00EB5354"/>
    <w:rsid w:val="00EB7263"/>
    <w:rsid w:val="00EC3634"/>
    <w:rsid w:val="00EC46A8"/>
    <w:rsid w:val="00EC48F2"/>
    <w:rsid w:val="00EC52DD"/>
    <w:rsid w:val="00ED0596"/>
    <w:rsid w:val="00ED1C98"/>
    <w:rsid w:val="00ED2D4E"/>
    <w:rsid w:val="00ED3A4F"/>
    <w:rsid w:val="00ED485E"/>
    <w:rsid w:val="00ED7313"/>
    <w:rsid w:val="00EE0FCC"/>
    <w:rsid w:val="00EE5D45"/>
    <w:rsid w:val="00EF0E81"/>
    <w:rsid w:val="00EF2F0E"/>
    <w:rsid w:val="00EF7402"/>
    <w:rsid w:val="00F011E0"/>
    <w:rsid w:val="00F10053"/>
    <w:rsid w:val="00F103EA"/>
    <w:rsid w:val="00F10BD7"/>
    <w:rsid w:val="00F1164E"/>
    <w:rsid w:val="00F12891"/>
    <w:rsid w:val="00F17D8A"/>
    <w:rsid w:val="00F23266"/>
    <w:rsid w:val="00F25817"/>
    <w:rsid w:val="00F264AE"/>
    <w:rsid w:val="00F268FF"/>
    <w:rsid w:val="00F26D3D"/>
    <w:rsid w:val="00F26F14"/>
    <w:rsid w:val="00F31459"/>
    <w:rsid w:val="00F31CF6"/>
    <w:rsid w:val="00F430E7"/>
    <w:rsid w:val="00F56F3F"/>
    <w:rsid w:val="00F571F3"/>
    <w:rsid w:val="00F6212A"/>
    <w:rsid w:val="00F65AA7"/>
    <w:rsid w:val="00F72F1A"/>
    <w:rsid w:val="00F850AB"/>
    <w:rsid w:val="00F87798"/>
    <w:rsid w:val="00F924AE"/>
    <w:rsid w:val="00FA068C"/>
    <w:rsid w:val="00FA24D4"/>
    <w:rsid w:val="00FA28C6"/>
    <w:rsid w:val="00FB2624"/>
    <w:rsid w:val="00FB273C"/>
    <w:rsid w:val="00FB28FD"/>
    <w:rsid w:val="00FB34DE"/>
    <w:rsid w:val="00FB6C3D"/>
    <w:rsid w:val="00FB6D2F"/>
    <w:rsid w:val="00FB6DD0"/>
    <w:rsid w:val="00FC7BF3"/>
    <w:rsid w:val="00FD2107"/>
    <w:rsid w:val="00FD33C4"/>
    <w:rsid w:val="00FD6387"/>
    <w:rsid w:val="00FD751A"/>
    <w:rsid w:val="00FE1228"/>
    <w:rsid w:val="00FE2D2F"/>
    <w:rsid w:val="00FE2FA4"/>
    <w:rsid w:val="00FE3A2C"/>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246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01872278">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383456553">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49349092">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288125523">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559129830">
      <w:bodyDiv w:val="1"/>
      <w:marLeft w:val="0"/>
      <w:marRight w:val="0"/>
      <w:marTop w:val="0"/>
      <w:marBottom w:val="0"/>
      <w:divBdr>
        <w:top w:val="none" w:sz="0" w:space="0" w:color="auto"/>
        <w:left w:val="none" w:sz="0" w:space="0" w:color="auto"/>
        <w:bottom w:val="none" w:sz="0" w:space="0" w:color="auto"/>
        <w:right w:val="none" w:sz="0" w:space="0" w:color="auto"/>
      </w:divBdr>
    </w:div>
    <w:div w:id="159751943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1942835692">
      <w:bodyDiv w:val="1"/>
      <w:marLeft w:val="0"/>
      <w:marRight w:val="0"/>
      <w:marTop w:val="0"/>
      <w:marBottom w:val="0"/>
      <w:divBdr>
        <w:top w:val="none" w:sz="0" w:space="0" w:color="auto"/>
        <w:left w:val="none" w:sz="0" w:space="0" w:color="auto"/>
        <w:bottom w:val="none" w:sz="0" w:space="0" w:color="auto"/>
        <w:right w:val="none" w:sz="0" w:space="0" w:color="auto"/>
      </w:divBdr>
    </w:div>
    <w:div w:id="1955597833">
      <w:bodyDiv w:val="1"/>
      <w:marLeft w:val="0"/>
      <w:marRight w:val="0"/>
      <w:marTop w:val="0"/>
      <w:marBottom w:val="0"/>
      <w:divBdr>
        <w:top w:val="none" w:sz="0" w:space="0" w:color="auto"/>
        <w:left w:val="none" w:sz="0" w:space="0" w:color="auto"/>
        <w:bottom w:val="none" w:sz="0" w:space="0" w:color="auto"/>
        <w:right w:val="none" w:sz="0" w:space="0" w:color="auto"/>
      </w:divBdr>
    </w:div>
    <w:div w:id="1998261314">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2041-210X.12552"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image" Target="media/image12.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microsoft.com/office/2011/relationships/commentsExtended" Target="commentsExtended.xml"/><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fontTable" Target="fontTable.xml"/><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BB3C2F8-4E82-48E1-B152-3A86DD4ED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80</Pages>
  <Words>47172</Words>
  <Characters>268886</Characters>
  <Application>Microsoft Office Word</Application>
  <DocSecurity>0</DocSecurity>
  <Lines>2240</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7</cp:revision>
  <cp:lastPrinted>2019-11-26T17:35:00Z</cp:lastPrinted>
  <dcterms:created xsi:type="dcterms:W3CDTF">2019-12-12T23:29:00Z</dcterms:created>
  <dcterms:modified xsi:type="dcterms:W3CDTF">2019-12-13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